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343633" w14:textId="77777777" w:rsidR="008B789C" w:rsidRPr="00A1633C" w:rsidRDefault="008B789C" w:rsidP="008B789C">
      <w:pPr>
        <w:spacing w:line="360" w:lineRule="auto"/>
        <w:jc w:val="both"/>
        <w:rPr>
          <w:rFonts w:ascii="Times New Roman" w:hAnsi="Times New Roman"/>
          <w:b/>
          <w:sz w:val="24"/>
          <w:szCs w:val="24"/>
        </w:rPr>
      </w:pPr>
      <w:r>
        <w:rPr>
          <w:rFonts w:ascii="Times New Roman" w:hAnsi="Times New Roman"/>
          <w:b/>
          <w:sz w:val="24"/>
          <w:szCs w:val="24"/>
        </w:rPr>
        <w:t xml:space="preserve">Annexure </w:t>
      </w:r>
      <w:r w:rsidRPr="00A1633C">
        <w:rPr>
          <w:rFonts w:ascii="Times New Roman" w:hAnsi="Times New Roman"/>
          <w:b/>
          <w:sz w:val="24"/>
          <w:szCs w:val="24"/>
        </w:rPr>
        <w:t>1: Mystery shopping observation instrument</w:t>
      </w:r>
    </w:p>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828"/>
        <w:gridCol w:w="3600"/>
        <w:gridCol w:w="4428"/>
      </w:tblGrid>
      <w:tr w:rsidR="008B789C" w:rsidRPr="00A1633C" w14:paraId="4CFC44BF" w14:textId="77777777" w:rsidTr="00427462">
        <w:trPr>
          <w:trHeight w:val="240"/>
        </w:trPr>
        <w:tc>
          <w:tcPr>
            <w:tcW w:w="8856" w:type="dxa"/>
            <w:gridSpan w:val="3"/>
            <w:vAlign w:val="center"/>
          </w:tcPr>
          <w:p w14:paraId="35104A39"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 xml:space="preserve">SECTION A: </w:t>
            </w:r>
            <w:proofErr w:type="gramStart"/>
            <w:r w:rsidRPr="00A1633C">
              <w:rPr>
                <w:rFonts w:ascii="Times New Roman" w:hAnsi="Times New Roman"/>
                <w:b/>
                <w:sz w:val="24"/>
                <w:szCs w:val="24"/>
              </w:rPr>
              <w:t>SHOPPER  INFORMATION</w:t>
            </w:r>
            <w:proofErr w:type="gramEnd"/>
          </w:p>
        </w:tc>
      </w:tr>
      <w:tr w:rsidR="008B789C" w:rsidRPr="00A1633C" w14:paraId="13180A24" w14:textId="77777777" w:rsidTr="00427462">
        <w:trPr>
          <w:trHeight w:val="240"/>
        </w:trPr>
        <w:tc>
          <w:tcPr>
            <w:tcW w:w="828" w:type="dxa"/>
            <w:vAlign w:val="center"/>
          </w:tcPr>
          <w:p w14:paraId="04E63DA4"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Q.No.</w:t>
            </w:r>
          </w:p>
        </w:tc>
        <w:tc>
          <w:tcPr>
            <w:tcW w:w="3600" w:type="dxa"/>
            <w:vAlign w:val="center"/>
          </w:tcPr>
          <w:p w14:paraId="0FD75F6C"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Questions and filters</w:t>
            </w:r>
          </w:p>
        </w:tc>
        <w:tc>
          <w:tcPr>
            <w:tcW w:w="4428" w:type="dxa"/>
            <w:vAlign w:val="center"/>
          </w:tcPr>
          <w:p w14:paraId="54747778"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Observation</w:t>
            </w:r>
          </w:p>
        </w:tc>
      </w:tr>
      <w:tr w:rsidR="008B789C" w:rsidRPr="00A1633C" w14:paraId="662FB752" w14:textId="77777777" w:rsidTr="00427462">
        <w:trPr>
          <w:trHeight w:val="240"/>
        </w:trPr>
        <w:tc>
          <w:tcPr>
            <w:tcW w:w="828" w:type="dxa"/>
            <w:vAlign w:val="center"/>
          </w:tcPr>
          <w:p w14:paraId="1C49CEDD"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A.1</w:t>
            </w:r>
          </w:p>
        </w:tc>
        <w:tc>
          <w:tcPr>
            <w:tcW w:w="3600" w:type="dxa"/>
            <w:vAlign w:val="center"/>
          </w:tcPr>
          <w:p w14:paraId="5691A83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Shopper ID</w:t>
            </w:r>
          </w:p>
        </w:tc>
        <w:tc>
          <w:tcPr>
            <w:tcW w:w="4428" w:type="dxa"/>
            <w:vAlign w:val="center"/>
          </w:tcPr>
          <w:p w14:paraId="2CEEF4BD" w14:textId="77777777" w:rsidR="008B789C" w:rsidRPr="00A1633C" w:rsidRDefault="008B789C" w:rsidP="00427462">
            <w:pPr>
              <w:spacing w:line="240" w:lineRule="auto"/>
              <w:jc w:val="both"/>
              <w:rPr>
                <w:rFonts w:ascii="Times New Roman" w:hAnsi="Times New Roman"/>
                <w:b/>
                <w:sz w:val="24"/>
                <w:szCs w:val="24"/>
              </w:rPr>
            </w:pPr>
          </w:p>
        </w:tc>
      </w:tr>
      <w:tr w:rsidR="008B789C" w:rsidRPr="00A1633C" w14:paraId="472A30D9" w14:textId="77777777" w:rsidTr="00427462">
        <w:trPr>
          <w:trHeight w:val="240"/>
        </w:trPr>
        <w:tc>
          <w:tcPr>
            <w:tcW w:w="828" w:type="dxa"/>
            <w:vAlign w:val="center"/>
          </w:tcPr>
          <w:p w14:paraId="4F98BBA0"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A.2</w:t>
            </w:r>
          </w:p>
        </w:tc>
        <w:tc>
          <w:tcPr>
            <w:tcW w:w="3600" w:type="dxa"/>
            <w:vAlign w:val="center"/>
          </w:tcPr>
          <w:p w14:paraId="3162C61D"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Shopper category</w:t>
            </w:r>
          </w:p>
        </w:tc>
        <w:tc>
          <w:tcPr>
            <w:tcW w:w="4428" w:type="dxa"/>
            <w:vAlign w:val="center"/>
          </w:tcPr>
          <w:p w14:paraId="355709F9"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1312" behindDoc="0" locked="0" layoutInCell="1" allowOverlap="1" wp14:anchorId="6954FB02" wp14:editId="7C2E63A6">
                      <wp:simplePos x="0" y="0"/>
                      <wp:positionH relativeFrom="column">
                        <wp:posOffset>1024255</wp:posOffset>
                      </wp:positionH>
                      <wp:positionV relativeFrom="paragraph">
                        <wp:posOffset>62865</wp:posOffset>
                      </wp:positionV>
                      <wp:extent cx="154305" cy="90805"/>
                      <wp:effectExtent l="6985" t="10795" r="10160" b="12700"/>
                      <wp:wrapNone/>
                      <wp:docPr id="90"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7D6BF772"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3200C52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62984301"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064F756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3157A37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0A261AA5"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72D8D154"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02E375DC"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6B2D3397"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40210A50"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4E95838A"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58E4353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45DAC1B8"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74468CE7"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51986AAF"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5F41A3A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742FFC9B"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6FFAB653"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00317D46"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059FA84C"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5908121F"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25AC256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5824014A"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78524D0B"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0862A50C"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4B626F30"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1A50564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170A094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7713BB5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4B06054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4105D34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1786499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15C3068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75DEDBA8"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019DC21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1C2B517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44E0C75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7E4BADFA"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385E4ADA"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146A70EE"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527B04DF"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5476B182"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6884A18A"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433618C1"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0D6073FE"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484E7C83"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060B91F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04ECA66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05B86AD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0EE6FD5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6F9077C3" w14:textId="77777777" w:rsidTr="00E21184">
                                    <w:tc>
                                      <w:tcPr>
                                        <w:tcW w:w="4788" w:type="dxa"/>
                                      </w:tcPr>
                                      <w:p w14:paraId="4E91C088"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4893F7A6"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1C75444B" w14:textId="77777777" w:rsidTr="00E21184">
                                    <w:tc>
                                      <w:tcPr>
                                        <w:tcW w:w="4788" w:type="dxa"/>
                                      </w:tcPr>
                                      <w:p w14:paraId="144F799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47F8522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22CCA5A3" w14:textId="77777777" w:rsidTr="00E21184">
                                    <w:tc>
                                      <w:tcPr>
                                        <w:tcW w:w="4788" w:type="dxa"/>
                                      </w:tcPr>
                                      <w:p w14:paraId="59C9B0B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298D0A3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40A9214E" w14:textId="77777777" w:rsidTr="00E21184">
                                    <w:tc>
                                      <w:tcPr>
                                        <w:tcW w:w="4788" w:type="dxa"/>
                                      </w:tcPr>
                                      <w:p w14:paraId="1FFB1BA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7F60D3C5"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4AC4E835" w14:textId="77777777" w:rsidTr="00E21184">
                                    <w:tc>
                                      <w:tcPr>
                                        <w:tcW w:w="4788" w:type="dxa"/>
                                      </w:tcPr>
                                      <w:p w14:paraId="336F872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58A19B0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307725BE" w14:textId="77777777" w:rsidTr="00E21184">
                                    <w:tc>
                                      <w:tcPr>
                                        <w:tcW w:w="4788" w:type="dxa"/>
                                      </w:tcPr>
                                      <w:p w14:paraId="7F0D077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31E4C570"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562E0FED" w14:textId="77777777" w:rsidTr="00E21184">
                                    <w:tc>
                                      <w:tcPr>
                                        <w:tcW w:w="4788" w:type="dxa"/>
                                      </w:tcPr>
                                      <w:p w14:paraId="65EFAB8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369390FD"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4025E505" w14:textId="77777777" w:rsidR="008B789C" w:rsidRPr="00FB26C8" w:rsidRDefault="008B789C" w:rsidP="008B789C">
                                  <w:pPr>
                                    <w:spacing w:line="240" w:lineRule="auto"/>
                                    <w:rPr>
                                      <w:rFonts w:ascii="Arial" w:hAnsi="Arial" w:cs="Arial"/>
                                      <w:sz w:val="24"/>
                                      <w:szCs w:val="24"/>
                                    </w:rPr>
                                  </w:pPr>
                                </w:p>
                                <w:p w14:paraId="08CFB63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238DA40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0BD9C6A2"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3CA5E98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43FCAE1E"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4FB09914"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44ED687C"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62CE3D2E"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1D0DE947"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39BAFAEC"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5538F711"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056B1E06"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796B6D4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294CE164" w14:textId="77777777" w:rsidR="008B789C" w:rsidRDefault="008B789C" w:rsidP="008B789C">
                                  <w:pPr>
                                    <w:spacing w:line="240" w:lineRule="auto"/>
                                    <w:rPr>
                                      <w:rFonts w:ascii="Arial" w:hAnsi="Arial" w:cs="Arial"/>
                                      <w:b/>
                                    </w:rPr>
                                  </w:pPr>
                                </w:p>
                                <w:p w14:paraId="056F78A5" w14:textId="77777777" w:rsidR="008B789C" w:rsidRDefault="008B789C" w:rsidP="008B789C">
                                  <w:pPr>
                                    <w:spacing w:line="240" w:lineRule="auto"/>
                                    <w:rPr>
                                      <w:rFonts w:ascii="Arial" w:hAnsi="Arial" w:cs="Arial"/>
                                      <w:b/>
                                    </w:rPr>
                                  </w:pPr>
                                </w:p>
                                <w:p w14:paraId="20741814" w14:textId="77777777" w:rsidR="008B789C" w:rsidRDefault="008B789C" w:rsidP="008B789C">
                                  <w:pPr>
                                    <w:spacing w:line="240" w:lineRule="auto"/>
                                    <w:rPr>
                                      <w:rFonts w:ascii="Arial" w:hAnsi="Arial" w:cs="Arial"/>
                                      <w:b/>
                                    </w:rPr>
                                  </w:pPr>
                                </w:p>
                                <w:p w14:paraId="20CC6B58"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B2D4A36" id="_x0000_t202" coordsize="21600,21600" o:spt="202" path="m,l,21600r21600,l21600,xe">
                      <v:stroke joinstyle="miter"/>
                      <v:path gradientshapeok="t" o:connecttype="rect"/>
                    </v:shapetype>
                    <v:shape id="Text Box 90" o:spid="_x0000_s1026" type="#_x0000_t202" style="position:absolute;left:0;text-align:left;margin-left:80.65pt;margin-top:4.95pt;width:12.15pt;height:7.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Sober adult</w:t>
            </w:r>
          </w:p>
          <w:p w14:paraId="67265B37"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2336" behindDoc="0" locked="0" layoutInCell="1" allowOverlap="1" wp14:anchorId="1AB1D509" wp14:editId="33468C51">
                      <wp:simplePos x="0" y="0"/>
                      <wp:positionH relativeFrom="column">
                        <wp:posOffset>1731645</wp:posOffset>
                      </wp:positionH>
                      <wp:positionV relativeFrom="paragraph">
                        <wp:posOffset>-1905</wp:posOffset>
                      </wp:positionV>
                      <wp:extent cx="154305" cy="90805"/>
                      <wp:effectExtent l="9525" t="10160" r="7620" b="13335"/>
                      <wp:wrapNone/>
                      <wp:docPr id="89"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4D17F12E"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2A8C42E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61F0A0C4"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6754662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2BDFD60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4522F860"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699F644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22D7A741"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63834D1"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754F0559"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738D15D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068C230B"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4928FE30"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44AC632F"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2465E38F"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73D7A47C"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32CE2A73"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2A3F4BE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5950AE3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073976FD"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4296820E"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23082B2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0B6B54E0"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2FA3DE95"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3C9EBF5D"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3120265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396B52A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654EF7A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2180C9B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64C6725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2C1CD0F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688A56E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1E3478F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5E126E08"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041406D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0F5843F3"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483377D3"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7988BC7B"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0DB3AAEE"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40B123D5"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66B88522"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4FD852A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38E6A5D5"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0374B0D4"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2EB05D54"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3EF92EB7"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7881FC1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2DB107D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7B86F5A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038B287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6E10B6F0" w14:textId="77777777" w:rsidTr="00E21184">
                                    <w:tc>
                                      <w:tcPr>
                                        <w:tcW w:w="4788" w:type="dxa"/>
                                      </w:tcPr>
                                      <w:p w14:paraId="0C9C2F95"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5EDA0C24"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7AB60605" w14:textId="77777777" w:rsidTr="00E21184">
                                    <w:tc>
                                      <w:tcPr>
                                        <w:tcW w:w="4788" w:type="dxa"/>
                                      </w:tcPr>
                                      <w:p w14:paraId="12470AA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4A71617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79BBB2D4" w14:textId="77777777" w:rsidTr="00E21184">
                                    <w:tc>
                                      <w:tcPr>
                                        <w:tcW w:w="4788" w:type="dxa"/>
                                      </w:tcPr>
                                      <w:p w14:paraId="3411F98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309FB3A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5D4EF277" w14:textId="77777777" w:rsidTr="00E21184">
                                    <w:tc>
                                      <w:tcPr>
                                        <w:tcW w:w="4788" w:type="dxa"/>
                                      </w:tcPr>
                                      <w:p w14:paraId="30C872D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14E982E3"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22756EBB" w14:textId="77777777" w:rsidTr="00E21184">
                                    <w:tc>
                                      <w:tcPr>
                                        <w:tcW w:w="4788" w:type="dxa"/>
                                      </w:tcPr>
                                      <w:p w14:paraId="38B89B5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1D2B555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08E2B9DE" w14:textId="77777777" w:rsidTr="00E21184">
                                    <w:tc>
                                      <w:tcPr>
                                        <w:tcW w:w="4788" w:type="dxa"/>
                                      </w:tcPr>
                                      <w:p w14:paraId="0E25AF0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56B8C17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1B6F26D5" w14:textId="77777777" w:rsidTr="00E21184">
                                    <w:tc>
                                      <w:tcPr>
                                        <w:tcW w:w="4788" w:type="dxa"/>
                                      </w:tcPr>
                                      <w:p w14:paraId="7D011FA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2F278D94"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12317879" w14:textId="77777777" w:rsidR="008B789C" w:rsidRPr="00FB26C8" w:rsidRDefault="008B789C" w:rsidP="008B789C">
                                  <w:pPr>
                                    <w:spacing w:line="240" w:lineRule="auto"/>
                                    <w:rPr>
                                      <w:rFonts w:ascii="Arial" w:hAnsi="Arial" w:cs="Arial"/>
                                      <w:sz w:val="24"/>
                                      <w:szCs w:val="24"/>
                                    </w:rPr>
                                  </w:pPr>
                                </w:p>
                                <w:p w14:paraId="0EE76B3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5F07D0E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49E5034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71BCB0AF"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6ED3123F"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326FF1A6"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0B96436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1EA46E9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25330B65"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3248DD30"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305A3675"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0FE7ECF1"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4F79832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03A8A84A" w14:textId="77777777" w:rsidR="008B789C" w:rsidRDefault="008B789C" w:rsidP="008B789C">
                                  <w:pPr>
                                    <w:spacing w:line="240" w:lineRule="auto"/>
                                    <w:rPr>
                                      <w:rFonts w:ascii="Arial" w:hAnsi="Arial" w:cs="Arial"/>
                                      <w:b/>
                                    </w:rPr>
                                  </w:pPr>
                                </w:p>
                                <w:p w14:paraId="784CD8CD" w14:textId="77777777" w:rsidR="008B789C" w:rsidRDefault="008B789C" w:rsidP="008B789C">
                                  <w:pPr>
                                    <w:spacing w:line="240" w:lineRule="auto"/>
                                    <w:rPr>
                                      <w:rFonts w:ascii="Arial" w:hAnsi="Arial" w:cs="Arial"/>
                                      <w:b/>
                                    </w:rPr>
                                  </w:pPr>
                                </w:p>
                                <w:p w14:paraId="372619F9" w14:textId="77777777" w:rsidR="008B789C" w:rsidRDefault="008B789C" w:rsidP="008B789C">
                                  <w:pPr>
                                    <w:spacing w:line="240" w:lineRule="auto"/>
                                    <w:rPr>
                                      <w:rFonts w:ascii="Arial" w:hAnsi="Arial" w:cs="Arial"/>
                                      <w:b/>
                                    </w:rPr>
                                  </w:pPr>
                                </w:p>
                                <w:p w14:paraId="4BBF35B4"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51F9EF" id="Text Box 89" o:spid="_x0000_s1027" type="#_x0000_t202" style="position:absolute;left:0;text-align:left;margin-left:136.35pt;margin-top:-.15pt;width:12.15pt;height:7.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 xml:space="preserve">Pseudo-intoxicated adult </w:t>
            </w:r>
          </w:p>
          <w:p w14:paraId="45862AF1"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3360" behindDoc="0" locked="0" layoutInCell="1" allowOverlap="1" wp14:anchorId="3481D54B" wp14:editId="73E07E3A">
                      <wp:simplePos x="0" y="0"/>
                      <wp:positionH relativeFrom="column">
                        <wp:posOffset>687705</wp:posOffset>
                      </wp:positionH>
                      <wp:positionV relativeFrom="paragraph">
                        <wp:posOffset>38735</wp:posOffset>
                      </wp:positionV>
                      <wp:extent cx="154305" cy="90805"/>
                      <wp:effectExtent l="13335" t="10160" r="13335" b="13335"/>
                      <wp:wrapNone/>
                      <wp:docPr id="88"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1337698B"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4FD8BE2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4902EC04"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1025268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7C43D10C"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50B7A88D"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30CA185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5414A9C1"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37C13D63"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0B5CC480"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00EB2B8F"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58F2C43F"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745F80AC"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0ED83F59"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1902EC5C"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203253A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45BFD30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6B10B26D"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7A99E07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7C45A346"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1695B77B"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08ACB7B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650F91C8"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2158A45D"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60A63D2E"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6485ECC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00DA14D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495E67E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45C5D78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51EB031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3FE2F63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010C091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45C5E69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542CE968"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5A030DF3"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423B14F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6F9F507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4DDDF8A9"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57993DBD"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2CE26D6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058BD7EC"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60E7217E"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1DFCD7C9"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07EEFAE9"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761C7BA8"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3DC0D305"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296C2B6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35C8E36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76C9DFD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399CC54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1830ACCA" w14:textId="77777777" w:rsidTr="00E21184">
                                    <w:tc>
                                      <w:tcPr>
                                        <w:tcW w:w="4788" w:type="dxa"/>
                                      </w:tcPr>
                                      <w:p w14:paraId="4E49C30F"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7ECCF71A"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02053996" w14:textId="77777777" w:rsidTr="00E21184">
                                    <w:tc>
                                      <w:tcPr>
                                        <w:tcW w:w="4788" w:type="dxa"/>
                                      </w:tcPr>
                                      <w:p w14:paraId="1E617D1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1D091F5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74DF8B63" w14:textId="77777777" w:rsidTr="00E21184">
                                    <w:tc>
                                      <w:tcPr>
                                        <w:tcW w:w="4788" w:type="dxa"/>
                                      </w:tcPr>
                                      <w:p w14:paraId="1D7EDA3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2685C4E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74DF8E88" w14:textId="77777777" w:rsidTr="00E21184">
                                    <w:tc>
                                      <w:tcPr>
                                        <w:tcW w:w="4788" w:type="dxa"/>
                                      </w:tcPr>
                                      <w:p w14:paraId="3EF33B0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142BF195"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7F42BA12" w14:textId="77777777" w:rsidTr="00E21184">
                                    <w:tc>
                                      <w:tcPr>
                                        <w:tcW w:w="4788" w:type="dxa"/>
                                      </w:tcPr>
                                      <w:p w14:paraId="3F6BFA7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2C74288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0C00661D" w14:textId="77777777" w:rsidTr="00E21184">
                                    <w:tc>
                                      <w:tcPr>
                                        <w:tcW w:w="4788" w:type="dxa"/>
                                      </w:tcPr>
                                      <w:p w14:paraId="3DE9433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38C5815C"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5293BE24" w14:textId="77777777" w:rsidTr="00E21184">
                                    <w:tc>
                                      <w:tcPr>
                                        <w:tcW w:w="4788" w:type="dxa"/>
                                      </w:tcPr>
                                      <w:p w14:paraId="065A292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4BE95CA3"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08F25E9F" w14:textId="77777777" w:rsidR="008B789C" w:rsidRPr="00FB26C8" w:rsidRDefault="008B789C" w:rsidP="008B789C">
                                  <w:pPr>
                                    <w:spacing w:line="240" w:lineRule="auto"/>
                                    <w:rPr>
                                      <w:rFonts w:ascii="Arial" w:hAnsi="Arial" w:cs="Arial"/>
                                      <w:sz w:val="24"/>
                                      <w:szCs w:val="24"/>
                                    </w:rPr>
                                  </w:pPr>
                                </w:p>
                                <w:p w14:paraId="5524B0A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7B9B08E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05B0A1B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6439AF31"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1402DB59"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4CA59210"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06E15A84"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0E5A203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3293BD65"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68D5A17B"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66A0EB0F"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4666968F"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68AACC4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7B6CBCCD" w14:textId="77777777" w:rsidR="008B789C" w:rsidRDefault="008B789C" w:rsidP="008B789C">
                                  <w:pPr>
                                    <w:spacing w:line="240" w:lineRule="auto"/>
                                    <w:rPr>
                                      <w:rFonts w:ascii="Arial" w:hAnsi="Arial" w:cs="Arial"/>
                                      <w:b/>
                                    </w:rPr>
                                  </w:pPr>
                                </w:p>
                                <w:p w14:paraId="1593F6F7" w14:textId="77777777" w:rsidR="008B789C" w:rsidRDefault="008B789C" w:rsidP="008B789C">
                                  <w:pPr>
                                    <w:spacing w:line="240" w:lineRule="auto"/>
                                    <w:rPr>
                                      <w:rFonts w:ascii="Arial" w:hAnsi="Arial" w:cs="Arial"/>
                                      <w:b/>
                                    </w:rPr>
                                  </w:pPr>
                                </w:p>
                                <w:p w14:paraId="68762A2F" w14:textId="77777777" w:rsidR="008B789C" w:rsidRDefault="008B789C" w:rsidP="008B789C">
                                  <w:pPr>
                                    <w:spacing w:line="240" w:lineRule="auto"/>
                                    <w:rPr>
                                      <w:rFonts w:ascii="Arial" w:hAnsi="Arial" w:cs="Arial"/>
                                      <w:b/>
                                    </w:rPr>
                                  </w:pPr>
                                </w:p>
                                <w:p w14:paraId="183D3FB8"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1F0FFB" id="Text Box 88" o:spid="_x0000_s1028" type="#_x0000_t202" style="position:absolute;left:0;text-align:left;margin-left:54.15pt;margin-top:3.05pt;width:12.15pt;height:7.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 xml:space="preserve">Underage </w:t>
            </w:r>
          </w:p>
        </w:tc>
      </w:tr>
      <w:tr w:rsidR="008B789C" w:rsidRPr="00A1633C" w14:paraId="6A06BB3F" w14:textId="77777777" w:rsidTr="00427462">
        <w:trPr>
          <w:trHeight w:val="240"/>
        </w:trPr>
        <w:tc>
          <w:tcPr>
            <w:tcW w:w="828" w:type="dxa"/>
            <w:vAlign w:val="center"/>
          </w:tcPr>
          <w:p w14:paraId="38A0D1BE"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A.3</w:t>
            </w:r>
          </w:p>
        </w:tc>
        <w:tc>
          <w:tcPr>
            <w:tcW w:w="3600" w:type="dxa"/>
            <w:vAlign w:val="center"/>
          </w:tcPr>
          <w:p w14:paraId="0C9B48DB"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 xml:space="preserve">Gender of the shopper </w:t>
            </w:r>
          </w:p>
        </w:tc>
        <w:tc>
          <w:tcPr>
            <w:tcW w:w="4428" w:type="dxa"/>
            <w:vAlign w:val="center"/>
          </w:tcPr>
          <w:p w14:paraId="3C46C370"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4384" behindDoc="0" locked="0" layoutInCell="1" allowOverlap="1" wp14:anchorId="06576B10" wp14:editId="62B2FF2E">
                      <wp:simplePos x="0" y="0"/>
                      <wp:positionH relativeFrom="column">
                        <wp:posOffset>542290</wp:posOffset>
                      </wp:positionH>
                      <wp:positionV relativeFrom="paragraph">
                        <wp:posOffset>29845</wp:posOffset>
                      </wp:positionV>
                      <wp:extent cx="154305" cy="90805"/>
                      <wp:effectExtent l="10795" t="5715" r="6350" b="8255"/>
                      <wp:wrapNone/>
                      <wp:docPr id="87"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3333C669"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644F8149"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591FBC60"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318A91C8"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2C07768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355A0C54"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5A97C7B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0BD558C1"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12BA8A1B"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1950E4CF"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4F66991D"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2E0CC50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3AF0638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332824A4"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26126A31"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2B809FA3"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0078EEC9"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3A6D3BD5"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0B9D37AB"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296D5F88"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63F6B806"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0AFEB34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68311A69"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3ECF2A00"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2C8B2582"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712AA81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0C7F7F9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124E291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5B8BD09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1DCD29C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62C7E49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2998A0DD"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5F60005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00FB1E4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3CC5FEA9"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12C763F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06523C5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1BE0BD81"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17D2BBAF"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0A76D66F"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0C0D1A19"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6DAEE64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69C530A5"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4CE817B6"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7EE27EED"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522C33D2"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04CCE48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4367850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75664429"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6F51E01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42B903D1" w14:textId="77777777" w:rsidTr="00E21184">
                                    <w:tc>
                                      <w:tcPr>
                                        <w:tcW w:w="4788" w:type="dxa"/>
                                      </w:tcPr>
                                      <w:p w14:paraId="330DB9BA"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309AEE69"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7E5D316B" w14:textId="77777777" w:rsidTr="00E21184">
                                    <w:tc>
                                      <w:tcPr>
                                        <w:tcW w:w="4788" w:type="dxa"/>
                                      </w:tcPr>
                                      <w:p w14:paraId="4ED4425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4000EBA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2BBDE2C3" w14:textId="77777777" w:rsidTr="00E21184">
                                    <w:tc>
                                      <w:tcPr>
                                        <w:tcW w:w="4788" w:type="dxa"/>
                                      </w:tcPr>
                                      <w:p w14:paraId="583DC83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5536A0A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07166DA5" w14:textId="77777777" w:rsidTr="00E21184">
                                    <w:tc>
                                      <w:tcPr>
                                        <w:tcW w:w="4788" w:type="dxa"/>
                                      </w:tcPr>
                                      <w:p w14:paraId="2EB1203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5C2EB659"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4E26B7A0" w14:textId="77777777" w:rsidTr="00E21184">
                                    <w:tc>
                                      <w:tcPr>
                                        <w:tcW w:w="4788" w:type="dxa"/>
                                      </w:tcPr>
                                      <w:p w14:paraId="0279095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7868237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442311BD" w14:textId="77777777" w:rsidTr="00E21184">
                                    <w:tc>
                                      <w:tcPr>
                                        <w:tcW w:w="4788" w:type="dxa"/>
                                      </w:tcPr>
                                      <w:p w14:paraId="3E5F42A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678DC09C"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1AF49705" w14:textId="77777777" w:rsidTr="00E21184">
                                    <w:tc>
                                      <w:tcPr>
                                        <w:tcW w:w="4788" w:type="dxa"/>
                                      </w:tcPr>
                                      <w:p w14:paraId="106C5D2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283F2ED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34525509" w14:textId="77777777" w:rsidR="008B789C" w:rsidRPr="00FB26C8" w:rsidRDefault="008B789C" w:rsidP="008B789C">
                                  <w:pPr>
                                    <w:spacing w:line="240" w:lineRule="auto"/>
                                    <w:rPr>
                                      <w:rFonts w:ascii="Arial" w:hAnsi="Arial" w:cs="Arial"/>
                                      <w:sz w:val="24"/>
                                      <w:szCs w:val="24"/>
                                    </w:rPr>
                                  </w:pPr>
                                </w:p>
                                <w:p w14:paraId="5595194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53F79EE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5D988D50"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40721E23"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74FB0A04"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5DBC2B78"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16DC89B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259BF34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6AD063F9"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5798335A"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04F6F31E"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10D97D33"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02A4C2F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05D7D1AD" w14:textId="77777777" w:rsidR="008B789C" w:rsidRDefault="008B789C" w:rsidP="008B789C">
                                  <w:pPr>
                                    <w:spacing w:line="240" w:lineRule="auto"/>
                                    <w:rPr>
                                      <w:rFonts w:ascii="Arial" w:hAnsi="Arial" w:cs="Arial"/>
                                      <w:b/>
                                    </w:rPr>
                                  </w:pPr>
                                </w:p>
                                <w:p w14:paraId="439394D2" w14:textId="77777777" w:rsidR="008B789C" w:rsidRDefault="008B789C" w:rsidP="008B789C">
                                  <w:pPr>
                                    <w:spacing w:line="240" w:lineRule="auto"/>
                                    <w:rPr>
                                      <w:rFonts w:ascii="Arial" w:hAnsi="Arial" w:cs="Arial"/>
                                      <w:b/>
                                    </w:rPr>
                                  </w:pPr>
                                </w:p>
                                <w:p w14:paraId="0FC104E3" w14:textId="77777777" w:rsidR="008B789C" w:rsidRDefault="008B789C" w:rsidP="008B789C">
                                  <w:pPr>
                                    <w:spacing w:line="240" w:lineRule="auto"/>
                                    <w:rPr>
                                      <w:rFonts w:ascii="Arial" w:hAnsi="Arial" w:cs="Arial"/>
                                      <w:b/>
                                    </w:rPr>
                                  </w:pPr>
                                </w:p>
                                <w:p w14:paraId="7AE54364"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1AE77D" id="Text Box 87" o:spid="_x0000_s1029" type="#_x0000_t202" style="position:absolute;left:0;text-align:left;margin-left:42.7pt;margin-top:2.35pt;width:12.15pt;height:7.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Male</w:t>
            </w:r>
          </w:p>
          <w:p w14:paraId="01C47D47"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5408" behindDoc="0" locked="0" layoutInCell="1" allowOverlap="1" wp14:anchorId="07F474A9" wp14:editId="482C2EEB">
                      <wp:simplePos x="0" y="0"/>
                      <wp:positionH relativeFrom="column">
                        <wp:posOffset>546735</wp:posOffset>
                      </wp:positionH>
                      <wp:positionV relativeFrom="paragraph">
                        <wp:posOffset>30480</wp:posOffset>
                      </wp:positionV>
                      <wp:extent cx="154305" cy="90805"/>
                      <wp:effectExtent l="5715" t="13335" r="11430" b="10160"/>
                      <wp:wrapNone/>
                      <wp:docPr id="86"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571B71F3"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52EF4EA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41A8E1D7"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06ECBD0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431CEA7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475CD703"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4FB175D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66038F13"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3194CC68"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347278F7"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269764A3"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18FC90F1"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2C512B38"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40F3C9A0"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638AE780"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62DFF450"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44AC8099"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28CE37C3"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0A3E06F0"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089CE987"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06B78656"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49A93DC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7CB2C48A"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712AE182"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151A3057"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28BD33A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7D7444E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7084D9B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33A216E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6C56784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4C5066F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438B46F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512EF3E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1150EF1E"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68F21CD3"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2B48BD1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208A1D07"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6D8865F0"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24BBA492"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4DA53C98"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57127EF7"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7B9DAB35"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6ABE1C84"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1A58F55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61C97222"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082C6689"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2A6643A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303D314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36978C8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6EF7629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1DFA13D1" w14:textId="77777777" w:rsidTr="00E21184">
                                    <w:tc>
                                      <w:tcPr>
                                        <w:tcW w:w="4788" w:type="dxa"/>
                                      </w:tcPr>
                                      <w:p w14:paraId="238F5B75"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4DB46E58"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381D98C8" w14:textId="77777777" w:rsidTr="00E21184">
                                    <w:tc>
                                      <w:tcPr>
                                        <w:tcW w:w="4788" w:type="dxa"/>
                                      </w:tcPr>
                                      <w:p w14:paraId="1DD6F75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5ADBAA3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72449CB3" w14:textId="77777777" w:rsidTr="00E21184">
                                    <w:tc>
                                      <w:tcPr>
                                        <w:tcW w:w="4788" w:type="dxa"/>
                                      </w:tcPr>
                                      <w:p w14:paraId="627B0F3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260393A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1779478F" w14:textId="77777777" w:rsidTr="00E21184">
                                    <w:tc>
                                      <w:tcPr>
                                        <w:tcW w:w="4788" w:type="dxa"/>
                                      </w:tcPr>
                                      <w:p w14:paraId="4D3C64D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20F5F9B5"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3AEBEAEE" w14:textId="77777777" w:rsidTr="00E21184">
                                    <w:tc>
                                      <w:tcPr>
                                        <w:tcW w:w="4788" w:type="dxa"/>
                                      </w:tcPr>
                                      <w:p w14:paraId="22BAF24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78ED192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268DAE82" w14:textId="77777777" w:rsidTr="00E21184">
                                    <w:tc>
                                      <w:tcPr>
                                        <w:tcW w:w="4788" w:type="dxa"/>
                                      </w:tcPr>
                                      <w:p w14:paraId="07A071A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3133AD57"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16AEB41D" w14:textId="77777777" w:rsidTr="00E21184">
                                    <w:tc>
                                      <w:tcPr>
                                        <w:tcW w:w="4788" w:type="dxa"/>
                                      </w:tcPr>
                                      <w:p w14:paraId="246C8B2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7322BCB7"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47408B49" w14:textId="77777777" w:rsidR="008B789C" w:rsidRPr="00FB26C8" w:rsidRDefault="008B789C" w:rsidP="008B789C">
                                  <w:pPr>
                                    <w:spacing w:line="240" w:lineRule="auto"/>
                                    <w:rPr>
                                      <w:rFonts w:ascii="Arial" w:hAnsi="Arial" w:cs="Arial"/>
                                      <w:sz w:val="24"/>
                                      <w:szCs w:val="24"/>
                                    </w:rPr>
                                  </w:pPr>
                                </w:p>
                                <w:p w14:paraId="122C45B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477A466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38ECCD7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6F933075"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7CB6FDB9"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1330A0EA"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4B99EA7A"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6AC5305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29DD957D"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34BCA252"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43ABE953"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3522DE35"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15B374E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209910CC" w14:textId="77777777" w:rsidR="008B789C" w:rsidRDefault="008B789C" w:rsidP="008B789C">
                                  <w:pPr>
                                    <w:spacing w:line="240" w:lineRule="auto"/>
                                    <w:rPr>
                                      <w:rFonts w:ascii="Arial" w:hAnsi="Arial" w:cs="Arial"/>
                                      <w:b/>
                                    </w:rPr>
                                  </w:pPr>
                                </w:p>
                                <w:p w14:paraId="2B262925" w14:textId="77777777" w:rsidR="008B789C" w:rsidRDefault="008B789C" w:rsidP="008B789C">
                                  <w:pPr>
                                    <w:spacing w:line="240" w:lineRule="auto"/>
                                    <w:rPr>
                                      <w:rFonts w:ascii="Arial" w:hAnsi="Arial" w:cs="Arial"/>
                                      <w:b/>
                                    </w:rPr>
                                  </w:pPr>
                                </w:p>
                                <w:p w14:paraId="72052B68" w14:textId="77777777" w:rsidR="008B789C" w:rsidRDefault="008B789C" w:rsidP="008B789C">
                                  <w:pPr>
                                    <w:spacing w:line="240" w:lineRule="auto"/>
                                    <w:rPr>
                                      <w:rFonts w:ascii="Arial" w:hAnsi="Arial" w:cs="Arial"/>
                                      <w:b/>
                                    </w:rPr>
                                  </w:pPr>
                                </w:p>
                                <w:p w14:paraId="4B5F331C"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D0FA83" id="Text Box 86" o:spid="_x0000_s1030" type="#_x0000_t202" style="position:absolute;left:0;text-align:left;margin-left:43.05pt;margin-top:2.4pt;width:12.15pt;height:7.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Female</w:t>
            </w:r>
          </w:p>
        </w:tc>
      </w:tr>
      <w:tr w:rsidR="008B789C" w:rsidRPr="00A1633C" w14:paraId="09DD5FAA" w14:textId="77777777" w:rsidTr="00427462">
        <w:trPr>
          <w:trHeight w:val="240"/>
        </w:trPr>
        <w:tc>
          <w:tcPr>
            <w:tcW w:w="828" w:type="dxa"/>
            <w:vAlign w:val="center"/>
          </w:tcPr>
          <w:p w14:paraId="1F4A5168" w14:textId="77777777" w:rsidR="008B789C" w:rsidRPr="00A1633C" w:rsidRDefault="008B789C" w:rsidP="00427462">
            <w:pPr>
              <w:spacing w:line="240" w:lineRule="auto"/>
              <w:jc w:val="both"/>
              <w:rPr>
                <w:rFonts w:ascii="Times New Roman" w:hAnsi="Times New Roman"/>
                <w:b/>
                <w:sz w:val="24"/>
                <w:szCs w:val="24"/>
              </w:rPr>
            </w:pPr>
          </w:p>
        </w:tc>
        <w:tc>
          <w:tcPr>
            <w:tcW w:w="8028" w:type="dxa"/>
            <w:gridSpan w:val="2"/>
            <w:vAlign w:val="center"/>
          </w:tcPr>
          <w:p w14:paraId="0121D462"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 xml:space="preserve">                              SECTION B: ESTABLISHMENT INFORMATION</w:t>
            </w:r>
          </w:p>
        </w:tc>
      </w:tr>
      <w:tr w:rsidR="008B789C" w:rsidRPr="00A1633C" w14:paraId="1E13B6B7" w14:textId="77777777" w:rsidTr="00427462">
        <w:trPr>
          <w:trHeight w:val="240"/>
        </w:trPr>
        <w:tc>
          <w:tcPr>
            <w:tcW w:w="828" w:type="dxa"/>
            <w:vAlign w:val="center"/>
          </w:tcPr>
          <w:p w14:paraId="0CABA8BF"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B.1</w:t>
            </w:r>
          </w:p>
        </w:tc>
        <w:tc>
          <w:tcPr>
            <w:tcW w:w="3600" w:type="dxa"/>
            <w:vAlign w:val="center"/>
          </w:tcPr>
          <w:p w14:paraId="307557E7"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Establishment ID</w:t>
            </w:r>
          </w:p>
        </w:tc>
        <w:tc>
          <w:tcPr>
            <w:tcW w:w="4428" w:type="dxa"/>
            <w:vAlign w:val="center"/>
          </w:tcPr>
          <w:p w14:paraId="20BA1711"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
        </w:tc>
      </w:tr>
      <w:tr w:rsidR="008B789C" w:rsidRPr="00A1633C" w14:paraId="143B41AA" w14:textId="77777777" w:rsidTr="00427462">
        <w:trPr>
          <w:trHeight w:val="240"/>
        </w:trPr>
        <w:tc>
          <w:tcPr>
            <w:tcW w:w="828" w:type="dxa"/>
            <w:vAlign w:val="center"/>
          </w:tcPr>
          <w:p w14:paraId="755549E8"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B.2</w:t>
            </w:r>
          </w:p>
        </w:tc>
        <w:tc>
          <w:tcPr>
            <w:tcW w:w="3600" w:type="dxa"/>
            <w:vAlign w:val="center"/>
          </w:tcPr>
          <w:p w14:paraId="64012D0C"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Day of visit</w:t>
            </w:r>
          </w:p>
        </w:tc>
        <w:tc>
          <w:tcPr>
            <w:tcW w:w="4428" w:type="dxa"/>
            <w:vAlign w:val="center"/>
          </w:tcPr>
          <w:p w14:paraId="1C2A0CD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
        </w:tc>
      </w:tr>
      <w:tr w:rsidR="008B789C" w:rsidRPr="00A1633C" w14:paraId="45860057" w14:textId="77777777" w:rsidTr="00427462">
        <w:trPr>
          <w:trHeight w:val="240"/>
        </w:trPr>
        <w:tc>
          <w:tcPr>
            <w:tcW w:w="828" w:type="dxa"/>
            <w:vAlign w:val="center"/>
          </w:tcPr>
          <w:p w14:paraId="4052DB05"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B.3</w:t>
            </w:r>
          </w:p>
        </w:tc>
        <w:tc>
          <w:tcPr>
            <w:tcW w:w="3600" w:type="dxa"/>
            <w:vAlign w:val="center"/>
          </w:tcPr>
          <w:p w14:paraId="45A91480"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Time of visit</w:t>
            </w:r>
          </w:p>
        </w:tc>
        <w:tc>
          <w:tcPr>
            <w:tcW w:w="4428" w:type="dxa"/>
            <w:vAlign w:val="center"/>
          </w:tcPr>
          <w:p w14:paraId="0284497F"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6432" behindDoc="0" locked="0" layoutInCell="1" allowOverlap="1" wp14:anchorId="6210B7B3" wp14:editId="36642F0F">
                      <wp:simplePos x="0" y="0"/>
                      <wp:positionH relativeFrom="column">
                        <wp:posOffset>398780</wp:posOffset>
                      </wp:positionH>
                      <wp:positionV relativeFrom="paragraph">
                        <wp:posOffset>7620</wp:posOffset>
                      </wp:positionV>
                      <wp:extent cx="154305" cy="90805"/>
                      <wp:effectExtent l="10160" t="10160" r="6985" b="13335"/>
                      <wp:wrapNone/>
                      <wp:docPr id="85"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7CDC9B34"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363B233C"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15C38CB1"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09F9184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342420B3"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69073782"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54E9772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1B8DEA58"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2E63E226"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48E79DC7"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789CAA30"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2D39FDE8"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24CE7A8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203F97AA"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42AA0995"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103E752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4720C204"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4EBFE86C"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33445053"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5ECA58DE"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13C018E3"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4B8786F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2950BA85"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19105A88"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236DE18F"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4972EFB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5963CF6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6518363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6CE41A9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05DC16E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67684B7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2723745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1631EC5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14459AA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4D4BD87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71BBD2C6"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4D91E0B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70662D15"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1ADC7AB6"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175C6A2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4F61A320"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6FBBE29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15F1484D"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646F6C5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219C328E"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004C291D"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04D1E18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02C4CC8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52E76E3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137CCBE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504BFB60" w14:textId="77777777" w:rsidTr="00E21184">
                                    <w:tc>
                                      <w:tcPr>
                                        <w:tcW w:w="4788" w:type="dxa"/>
                                      </w:tcPr>
                                      <w:p w14:paraId="35A66FE6"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4D1F9961"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3B127CEA" w14:textId="77777777" w:rsidTr="00E21184">
                                    <w:tc>
                                      <w:tcPr>
                                        <w:tcW w:w="4788" w:type="dxa"/>
                                      </w:tcPr>
                                      <w:p w14:paraId="0DF7634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66A74BC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36C388FF" w14:textId="77777777" w:rsidTr="00E21184">
                                    <w:tc>
                                      <w:tcPr>
                                        <w:tcW w:w="4788" w:type="dxa"/>
                                      </w:tcPr>
                                      <w:p w14:paraId="4F4EE74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210ACF6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54257B5C" w14:textId="77777777" w:rsidTr="00E21184">
                                    <w:tc>
                                      <w:tcPr>
                                        <w:tcW w:w="4788" w:type="dxa"/>
                                      </w:tcPr>
                                      <w:p w14:paraId="066B6BA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620E281B"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3BF164F3" w14:textId="77777777" w:rsidTr="00E21184">
                                    <w:tc>
                                      <w:tcPr>
                                        <w:tcW w:w="4788" w:type="dxa"/>
                                      </w:tcPr>
                                      <w:p w14:paraId="3CFA534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6A5AE43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07A4F9BA" w14:textId="77777777" w:rsidTr="00E21184">
                                    <w:tc>
                                      <w:tcPr>
                                        <w:tcW w:w="4788" w:type="dxa"/>
                                      </w:tcPr>
                                      <w:p w14:paraId="36BA91C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2E763390"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084099BC" w14:textId="77777777" w:rsidTr="00E21184">
                                    <w:tc>
                                      <w:tcPr>
                                        <w:tcW w:w="4788" w:type="dxa"/>
                                      </w:tcPr>
                                      <w:p w14:paraId="5F0D02F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11370ED4"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3156760C" w14:textId="77777777" w:rsidR="008B789C" w:rsidRPr="00FB26C8" w:rsidRDefault="008B789C" w:rsidP="008B789C">
                                  <w:pPr>
                                    <w:spacing w:line="240" w:lineRule="auto"/>
                                    <w:rPr>
                                      <w:rFonts w:ascii="Arial" w:hAnsi="Arial" w:cs="Arial"/>
                                      <w:sz w:val="24"/>
                                      <w:szCs w:val="24"/>
                                    </w:rPr>
                                  </w:pPr>
                                </w:p>
                                <w:p w14:paraId="5CFB7F6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3753727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175B86EB"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2D539B9F"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7B85E9B7"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5B641235"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291B577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18F8474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07D25139"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2A82AB8F"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71FC5B19"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793FB93A"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1CB1DCA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6E6BEDBA" w14:textId="77777777" w:rsidR="008B789C" w:rsidRDefault="008B789C" w:rsidP="008B789C">
                                  <w:pPr>
                                    <w:spacing w:line="240" w:lineRule="auto"/>
                                    <w:rPr>
                                      <w:rFonts w:ascii="Arial" w:hAnsi="Arial" w:cs="Arial"/>
                                      <w:b/>
                                    </w:rPr>
                                  </w:pPr>
                                </w:p>
                                <w:p w14:paraId="3D8BF5B3" w14:textId="77777777" w:rsidR="008B789C" w:rsidRDefault="008B789C" w:rsidP="008B789C">
                                  <w:pPr>
                                    <w:spacing w:line="240" w:lineRule="auto"/>
                                    <w:rPr>
                                      <w:rFonts w:ascii="Arial" w:hAnsi="Arial" w:cs="Arial"/>
                                      <w:b/>
                                    </w:rPr>
                                  </w:pPr>
                                </w:p>
                                <w:p w14:paraId="3D5DBB0E" w14:textId="77777777" w:rsidR="008B789C" w:rsidRDefault="008B789C" w:rsidP="008B789C">
                                  <w:pPr>
                                    <w:spacing w:line="240" w:lineRule="auto"/>
                                    <w:rPr>
                                      <w:rFonts w:ascii="Arial" w:hAnsi="Arial" w:cs="Arial"/>
                                      <w:b/>
                                    </w:rPr>
                                  </w:pPr>
                                </w:p>
                                <w:p w14:paraId="4FDDD88F"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C87E105" id="Text Box 85" o:spid="_x0000_s1031" type="#_x0000_t202" style="position:absolute;left:0;text-align:left;margin-left:31.4pt;margin-top:.6pt;width:12.15pt;height:7.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AM</w:t>
            </w:r>
          </w:p>
          <w:p w14:paraId="28043C32"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7456" behindDoc="0" locked="0" layoutInCell="1" allowOverlap="1" wp14:anchorId="3C6E34E8" wp14:editId="6AF075AE">
                      <wp:simplePos x="0" y="0"/>
                      <wp:positionH relativeFrom="column">
                        <wp:posOffset>334645</wp:posOffset>
                      </wp:positionH>
                      <wp:positionV relativeFrom="paragraph">
                        <wp:posOffset>19050</wp:posOffset>
                      </wp:positionV>
                      <wp:extent cx="154305" cy="90805"/>
                      <wp:effectExtent l="12700" t="9525" r="13970" b="13970"/>
                      <wp:wrapNone/>
                      <wp:docPr id="84"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334834A0"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7417A3E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49F6F310"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21D77E43"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631394D3"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01413D3F"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3ED73E2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627834B6"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388B078E"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48AD9978"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46E563FD"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6939C11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67B27E6D"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45A91655"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02CA8297"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2E0087D0"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65670FCD"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3DD62921"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5BF4A1E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52F4806C"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08EF9717"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6A83F76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63B68D58"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6D5956E3"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17672E37"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6C64AF3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6DA3F7B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46636D8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6F6D3DC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4CE84A3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0675210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5681416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37B775F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14358B9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65396AF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66CA2FC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75986E50"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73CCDEA8"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1586CCF1"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6F710168"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5D4FD409"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5A8654C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6E6F4BA1"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3EB54A9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4BFA3F84"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5A63968D"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399372C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68A6B75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5ED4AB9E"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1FC8C7E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6017CDFB" w14:textId="77777777" w:rsidTr="00E21184">
                                    <w:tc>
                                      <w:tcPr>
                                        <w:tcW w:w="4788" w:type="dxa"/>
                                      </w:tcPr>
                                      <w:p w14:paraId="74A8E9C3"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0F1CD4AE"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2D2B79F6" w14:textId="77777777" w:rsidTr="00E21184">
                                    <w:tc>
                                      <w:tcPr>
                                        <w:tcW w:w="4788" w:type="dxa"/>
                                      </w:tcPr>
                                      <w:p w14:paraId="0C460DE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7690D43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17D5DA62" w14:textId="77777777" w:rsidTr="00E21184">
                                    <w:tc>
                                      <w:tcPr>
                                        <w:tcW w:w="4788" w:type="dxa"/>
                                      </w:tcPr>
                                      <w:p w14:paraId="77F29C9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316F59D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540491F0" w14:textId="77777777" w:rsidTr="00E21184">
                                    <w:tc>
                                      <w:tcPr>
                                        <w:tcW w:w="4788" w:type="dxa"/>
                                      </w:tcPr>
                                      <w:p w14:paraId="0227963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43BA0FF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5182908D" w14:textId="77777777" w:rsidTr="00E21184">
                                    <w:tc>
                                      <w:tcPr>
                                        <w:tcW w:w="4788" w:type="dxa"/>
                                      </w:tcPr>
                                      <w:p w14:paraId="4E5F8F0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42FF26D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2EC01940" w14:textId="77777777" w:rsidTr="00E21184">
                                    <w:tc>
                                      <w:tcPr>
                                        <w:tcW w:w="4788" w:type="dxa"/>
                                      </w:tcPr>
                                      <w:p w14:paraId="18F047C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54FDFC2C"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0E3DB2F0" w14:textId="77777777" w:rsidTr="00E21184">
                                    <w:tc>
                                      <w:tcPr>
                                        <w:tcW w:w="4788" w:type="dxa"/>
                                      </w:tcPr>
                                      <w:p w14:paraId="1A9569F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7110028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70065629" w14:textId="77777777" w:rsidR="008B789C" w:rsidRPr="00FB26C8" w:rsidRDefault="008B789C" w:rsidP="008B789C">
                                  <w:pPr>
                                    <w:spacing w:line="240" w:lineRule="auto"/>
                                    <w:rPr>
                                      <w:rFonts w:ascii="Arial" w:hAnsi="Arial" w:cs="Arial"/>
                                      <w:sz w:val="24"/>
                                      <w:szCs w:val="24"/>
                                    </w:rPr>
                                  </w:pPr>
                                </w:p>
                                <w:p w14:paraId="3E244CD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11A4CE5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7A8BB6B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5CED7AA6"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1D870900"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6070FE8B"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69E20784"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1F4737C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0A34C669"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25AC6531"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61B2C15F"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21B138AC"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26D7EC3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448CAEC6" w14:textId="77777777" w:rsidR="008B789C" w:rsidRDefault="008B789C" w:rsidP="008B789C">
                                  <w:pPr>
                                    <w:spacing w:line="240" w:lineRule="auto"/>
                                    <w:rPr>
                                      <w:rFonts w:ascii="Arial" w:hAnsi="Arial" w:cs="Arial"/>
                                      <w:b/>
                                    </w:rPr>
                                  </w:pPr>
                                </w:p>
                                <w:p w14:paraId="6419CAC1" w14:textId="77777777" w:rsidR="008B789C" w:rsidRDefault="008B789C" w:rsidP="008B789C">
                                  <w:pPr>
                                    <w:spacing w:line="240" w:lineRule="auto"/>
                                    <w:rPr>
                                      <w:rFonts w:ascii="Arial" w:hAnsi="Arial" w:cs="Arial"/>
                                      <w:b/>
                                    </w:rPr>
                                  </w:pPr>
                                </w:p>
                                <w:p w14:paraId="4C842C5F" w14:textId="77777777" w:rsidR="008B789C" w:rsidRDefault="008B789C" w:rsidP="008B789C">
                                  <w:pPr>
                                    <w:spacing w:line="240" w:lineRule="auto"/>
                                    <w:rPr>
                                      <w:rFonts w:ascii="Arial" w:hAnsi="Arial" w:cs="Arial"/>
                                      <w:b/>
                                    </w:rPr>
                                  </w:pPr>
                                </w:p>
                                <w:p w14:paraId="05A725B0"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49C563" id="Text Box 84" o:spid="_x0000_s1032" type="#_x0000_t202" style="position:absolute;left:0;text-align:left;margin-left:26.35pt;margin-top:1.5pt;width:12.15pt;height:7.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PM</w:t>
            </w:r>
          </w:p>
        </w:tc>
      </w:tr>
      <w:tr w:rsidR="008B789C" w:rsidRPr="00A1633C" w14:paraId="1683C2AD" w14:textId="77777777" w:rsidTr="00427462">
        <w:trPr>
          <w:trHeight w:val="3117"/>
        </w:trPr>
        <w:tc>
          <w:tcPr>
            <w:tcW w:w="828" w:type="dxa"/>
            <w:vAlign w:val="center"/>
          </w:tcPr>
          <w:p w14:paraId="40C7E099"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B.4</w:t>
            </w:r>
          </w:p>
        </w:tc>
        <w:tc>
          <w:tcPr>
            <w:tcW w:w="3600" w:type="dxa"/>
            <w:vAlign w:val="center"/>
          </w:tcPr>
          <w:p w14:paraId="4F002300"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 xml:space="preserve">Type of establishment </w:t>
            </w:r>
          </w:p>
        </w:tc>
        <w:tc>
          <w:tcPr>
            <w:tcW w:w="4428" w:type="dxa"/>
            <w:vAlign w:val="center"/>
          </w:tcPr>
          <w:p w14:paraId="534B9389"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8480" behindDoc="0" locked="0" layoutInCell="1" allowOverlap="1" wp14:anchorId="25DF8667" wp14:editId="0B33F05E">
                      <wp:simplePos x="0" y="0"/>
                      <wp:positionH relativeFrom="column">
                        <wp:posOffset>557530</wp:posOffset>
                      </wp:positionH>
                      <wp:positionV relativeFrom="paragraph">
                        <wp:posOffset>29845</wp:posOffset>
                      </wp:positionV>
                      <wp:extent cx="154305" cy="90805"/>
                      <wp:effectExtent l="6985" t="5715" r="10160" b="8255"/>
                      <wp:wrapNone/>
                      <wp:docPr id="8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34AB1F54" w14:textId="77777777" w:rsidR="008B789C" w:rsidRDefault="008B789C" w:rsidP="008B789C">
                                  <w:r>
                                    <w:rPr>
                                      <w:rFonts w:ascii="Arial" w:hAnsi="Arial" w:cs="Arial"/>
                                      <w:b/>
                                      <w:noProof/>
                                      <w:sz w:val="24"/>
                                      <w:szCs w:val="24"/>
                                      <w:lang w:bidi="bo-CN"/>
                                    </w:rPr>
                                    <w:drawing>
                                      <wp:inline distT="0" distB="0" distL="0" distR="0" wp14:anchorId="6B59A0A3" wp14:editId="68746FD1">
                                        <wp:extent cx="9525" cy="9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E21AED" id="Text Box 83" o:spid="_x0000_s1033" type="#_x0000_t202" style="position:absolute;left:0;text-align:left;margin-left:43.9pt;margin-top:2.35pt;width:12.15pt;height:7.1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">
                      <v:textbox>
                        <w:txbxContent>
                          <w:p w:rsidR="008B789C" w:rsidRDefault="008B789C" w:rsidP="008B789C">
                            <w:r>
                              <w:rPr>
                                <w:rFonts w:ascii="Arial" w:hAnsi="Arial" w:cs="Arial"/>
                                <w:b/>
                                <w:noProof/>
                                <w:sz w:val="24"/>
                                <w:szCs w:val="24"/>
                                <w:lang w:bidi="bo-CN"/>
                              </w:rPr>
                              <w:drawing>
                                <wp:inline distT="0" distB="0" distL="0" distR="0" wp14:anchorId="18DF637E" wp14:editId="4CF89983">
                                  <wp:extent cx="9525" cy="95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p>
                        </w:txbxContent>
                      </v:textbox>
                    </v:shape>
                  </w:pict>
                </mc:Fallback>
              </mc:AlternateContent>
            </w:r>
            <w:r w:rsidRPr="00A1633C">
              <w:rPr>
                <w:rFonts w:ascii="Times New Roman" w:hAnsi="Times New Roman"/>
                <w:sz w:val="24"/>
                <w:szCs w:val="24"/>
              </w:rPr>
              <w:t>Bar</w:t>
            </w:r>
          </w:p>
          <w:p w14:paraId="1567D520"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69504" behindDoc="0" locked="0" layoutInCell="1" allowOverlap="1" wp14:anchorId="6298FC8B" wp14:editId="221D5BC1">
                      <wp:simplePos x="0" y="0"/>
                      <wp:positionH relativeFrom="column">
                        <wp:posOffset>874395</wp:posOffset>
                      </wp:positionH>
                      <wp:positionV relativeFrom="paragraph">
                        <wp:posOffset>52705</wp:posOffset>
                      </wp:positionV>
                      <wp:extent cx="154305" cy="90805"/>
                      <wp:effectExtent l="9525" t="6985" r="7620" b="6985"/>
                      <wp:wrapNone/>
                      <wp:docPr id="81"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0C786D40"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0303E21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4704EB16"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22BB9253"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10E930C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5D0105BA"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0B459CB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08991044"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7311ABA2"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07F26921"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79B7D37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1C37F963"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2A670257"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4CD17FFF"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1C2842EA"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4F9BC65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26153F24"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182416C1"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3B89B950"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2D970BAE"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16A7CEFB"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3EBC329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54ECFE81"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22EC712F"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63BED524"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2B03A15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4551699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5F4C774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1389E70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2C71669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15788CC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4CBDD92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2A3FA63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66D8AD60"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21801F7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4B438E57"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79B87A57"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353A5A89"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1AB00839"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6E382D0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7C233EF9"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6F33DEE6"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33FB14EB"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425E3C7C"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344334F8"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1153D25B"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57B9B2BE"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0A0AFA0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622640D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7093878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77482AE5" w14:textId="77777777" w:rsidTr="00E21184">
                                    <w:tc>
                                      <w:tcPr>
                                        <w:tcW w:w="4788" w:type="dxa"/>
                                      </w:tcPr>
                                      <w:p w14:paraId="66C3EC36"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0549B241"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1F9DB5B5" w14:textId="77777777" w:rsidTr="00E21184">
                                    <w:tc>
                                      <w:tcPr>
                                        <w:tcW w:w="4788" w:type="dxa"/>
                                      </w:tcPr>
                                      <w:p w14:paraId="26A297B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46A413F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478E9574" w14:textId="77777777" w:rsidTr="00E21184">
                                    <w:tc>
                                      <w:tcPr>
                                        <w:tcW w:w="4788" w:type="dxa"/>
                                      </w:tcPr>
                                      <w:p w14:paraId="00509A3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2F3962C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64AED725" w14:textId="77777777" w:rsidTr="00E21184">
                                    <w:tc>
                                      <w:tcPr>
                                        <w:tcW w:w="4788" w:type="dxa"/>
                                      </w:tcPr>
                                      <w:p w14:paraId="4408575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0F0C448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3506C365" w14:textId="77777777" w:rsidTr="00E21184">
                                    <w:tc>
                                      <w:tcPr>
                                        <w:tcW w:w="4788" w:type="dxa"/>
                                      </w:tcPr>
                                      <w:p w14:paraId="2280A54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3C521BF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5ACCB371" w14:textId="77777777" w:rsidTr="00E21184">
                                    <w:tc>
                                      <w:tcPr>
                                        <w:tcW w:w="4788" w:type="dxa"/>
                                      </w:tcPr>
                                      <w:p w14:paraId="5F82C12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363999C4"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6163A1FB" w14:textId="77777777" w:rsidTr="00E21184">
                                    <w:tc>
                                      <w:tcPr>
                                        <w:tcW w:w="4788" w:type="dxa"/>
                                      </w:tcPr>
                                      <w:p w14:paraId="7A0CDB9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5A509B53"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464A0A6D" w14:textId="77777777" w:rsidR="008B789C" w:rsidRPr="00FB26C8" w:rsidRDefault="008B789C" w:rsidP="008B789C">
                                  <w:pPr>
                                    <w:spacing w:line="240" w:lineRule="auto"/>
                                    <w:rPr>
                                      <w:rFonts w:ascii="Arial" w:hAnsi="Arial" w:cs="Arial"/>
                                      <w:sz w:val="24"/>
                                      <w:szCs w:val="24"/>
                                    </w:rPr>
                                  </w:pPr>
                                </w:p>
                                <w:p w14:paraId="217ED52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19C540E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3F575C58"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157E7CE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308B6B96"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6FAB2B03"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149E03E9"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0D08B1D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219ABDA0"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48697206"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1048344A"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3D0AA1C5"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5BECE6D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2A5FE17A" w14:textId="77777777" w:rsidR="008B789C" w:rsidRDefault="008B789C" w:rsidP="008B789C">
                                  <w:pPr>
                                    <w:spacing w:line="240" w:lineRule="auto"/>
                                    <w:rPr>
                                      <w:rFonts w:ascii="Arial" w:hAnsi="Arial" w:cs="Arial"/>
                                      <w:b/>
                                    </w:rPr>
                                  </w:pPr>
                                </w:p>
                                <w:p w14:paraId="3B59E155" w14:textId="77777777" w:rsidR="008B789C" w:rsidRDefault="008B789C" w:rsidP="008B789C">
                                  <w:pPr>
                                    <w:spacing w:line="240" w:lineRule="auto"/>
                                    <w:rPr>
                                      <w:rFonts w:ascii="Arial" w:hAnsi="Arial" w:cs="Arial"/>
                                      <w:b/>
                                    </w:rPr>
                                  </w:pPr>
                                </w:p>
                                <w:p w14:paraId="022655D2" w14:textId="77777777" w:rsidR="008B789C" w:rsidRDefault="008B789C" w:rsidP="008B789C">
                                  <w:pPr>
                                    <w:spacing w:line="240" w:lineRule="auto"/>
                                    <w:rPr>
                                      <w:rFonts w:ascii="Arial" w:hAnsi="Arial" w:cs="Arial"/>
                                      <w:b/>
                                    </w:rPr>
                                  </w:pPr>
                                </w:p>
                                <w:p w14:paraId="13B707E6"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90AD1E" id="Text Box 81" o:spid="_x0000_s1034" type="#_x0000_t202" style="position:absolute;left:0;text-align:left;margin-left:68.85pt;margin-top:4.15pt;width:12.15pt;height:7.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Hotel/lodge</w:t>
            </w:r>
          </w:p>
          <w:p w14:paraId="4B67E4BF"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0528" behindDoc="0" locked="0" layoutInCell="1" allowOverlap="1" wp14:anchorId="5B55CD3C" wp14:editId="05AF53A3">
                      <wp:simplePos x="0" y="0"/>
                      <wp:positionH relativeFrom="column">
                        <wp:posOffset>846455</wp:posOffset>
                      </wp:positionH>
                      <wp:positionV relativeFrom="paragraph">
                        <wp:posOffset>-11430</wp:posOffset>
                      </wp:positionV>
                      <wp:extent cx="154305" cy="90805"/>
                      <wp:effectExtent l="10160" t="6985" r="6985" b="6985"/>
                      <wp:wrapNone/>
                      <wp:docPr id="80"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4F557AE0"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1D57B69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4905C408"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7D3E51A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5AD053D4"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052CE122"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25C5852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25922507"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72A33AAF"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7B0F2DCD"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105D16C6"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5E3F62CC"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40BE272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59F073A8"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7891DD3A"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0EE0FB2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68109F9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60C89264"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09A4FB4B"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1949347B"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286F0A0F"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46E19DD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58712A61"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0873ACF3"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58BE945B"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224E5C1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332FFA4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52A175C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172FE9B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2425376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42CBD0F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201CB6C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089CAD5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7DB37DAE"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69E9858D"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3EB5707A"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51A8D4A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54F21C4C"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67347A74"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634AB51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44122459"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070940E1"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090AA35A"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78295C3A"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65C42789"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312DA663"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3F54E1D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366969B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050AA06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03B844F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182137C1" w14:textId="77777777" w:rsidTr="00E21184">
                                    <w:tc>
                                      <w:tcPr>
                                        <w:tcW w:w="4788" w:type="dxa"/>
                                      </w:tcPr>
                                      <w:p w14:paraId="4F3B993E"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3C72B89D"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7269A4EE" w14:textId="77777777" w:rsidTr="00E21184">
                                    <w:tc>
                                      <w:tcPr>
                                        <w:tcW w:w="4788" w:type="dxa"/>
                                      </w:tcPr>
                                      <w:p w14:paraId="4D649CF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27E7606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5B7053CD" w14:textId="77777777" w:rsidTr="00E21184">
                                    <w:tc>
                                      <w:tcPr>
                                        <w:tcW w:w="4788" w:type="dxa"/>
                                      </w:tcPr>
                                      <w:p w14:paraId="59E93F0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642430C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0FDB1EEC" w14:textId="77777777" w:rsidTr="00E21184">
                                    <w:tc>
                                      <w:tcPr>
                                        <w:tcW w:w="4788" w:type="dxa"/>
                                      </w:tcPr>
                                      <w:p w14:paraId="7F4BD5E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1B5B125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1F851A54" w14:textId="77777777" w:rsidTr="00E21184">
                                    <w:tc>
                                      <w:tcPr>
                                        <w:tcW w:w="4788" w:type="dxa"/>
                                      </w:tcPr>
                                      <w:p w14:paraId="643E079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3AB727F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5874B682" w14:textId="77777777" w:rsidTr="00E21184">
                                    <w:tc>
                                      <w:tcPr>
                                        <w:tcW w:w="4788" w:type="dxa"/>
                                      </w:tcPr>
                                      <w:p w14:paraId="504FDC0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22BA1999"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14D7631D" w14:textId="77777777" w:rsidTr="00E21184">
                                    <w:tc>
                                      <w:tcPr>
                                        <w:tcW w:w="4788" w:type="dxa"/>
                                      </w:tcPr>
                                      <w:p w14:paraId="108A6E5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29B80CF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26020629" w14:textId="77777777" w:rsidR="008B789C" w:rsidRPr="00FB26C8" w:rsidRDefault="008B789C" w:rsidP="008B789C">
                                  <w:pPr>
                                    <w:spacing w:line="240" w:lineRule="auto"/>
                                    <w:rPr>
                                      <w:rFonts w:ascii="Arial" w:hAnsi="Arial" w:cs="Arial"/>
                                      <w:sz w:val="24"/>
                                      <w:szCs w:val="24"/>
                                    </w:rPr>
                                  </w:pPr>
                                </w:p>
                                <w:p w14:paraId="36B3165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0F6C80A4"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508FCB2D"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37724EA5"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373FECDA"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2A6E4A07"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641AB86C"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7021E4D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5F54211B"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3986FA53"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0A3E231D"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0CD5C4AA"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7FE658E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42EDFAD3" w14:textId="77777777" w:rsidR="008B789C" w:rsidRDefault="008B789C" w:rsidP="008B789C">
                                  <w:pPr>
                                    <w:spacing w:line="240" w:lineRule="auto"/>
                                    <w:rPr>
                                      <w:rFonts w:ascii="Arial" w:hAnsi="Arial" w:cs="Arial"/>
                                      <w:b/>
                                    </w:rPr>
                                  </w:pPr>
                                </w:p>
                                <w:p w14:paraId="3EBC4732" w14:textId="77777777" w:rsidR="008B789C" w:rsidRDefault="008B789C" w:rsidP="008B789C">
                                  <w:pPr>
                                    <w:spacing w:line="240" w:lineRule="auto"/>
                                    <w:rPr>
                                      <w:rFonts w:ascii="Arial" w:hAnsi="Arial" w:cs="Arial"/>
                                      <w:b/>
                                    </w:rPr>
                                  </w:pPr>
                                </w:p>
                                <w:p w14:paraId="58041B22" w14:textId="77777777" w:rsidR="008B789C" w:rsidRDefault="008B789C" w:rsidP="008B789C">
                                  <w:pPr>
                                    <w:spacing w:line="240" w:lineRule="auto"/>
                                    <w:rPr>
                                      <w:rFonts w:ascii="Arial" w:hAnsi="Arial" w:cs="Arial"/>
                                      <w:b/>
                                    </w:rPr>
                                  </w:pPr>
                                </w:p>
                                <w:p w14:paraId="3091DC9E"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5B8268" id="Text Box 80" o:spid="_x0000_s1035" type="#_x0000_t202" style="position:absolute;left:0;text-align:left;margin-left:66.65pt;margin-top:-.9pt;width:12.15pt;height:7.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Restaurant</w:t>
            </w:r>
          </w:p>
          <w:p w14:paraId="6BBF4F19" w14:textId="77777777" w:rsidR="008B789C" w:rsidRPr="00A1633C" w:rsidRDefault="008B789C" w:rsidP="00427462">
            <w:pPr>
              <w:spacing w:line="240" w:lineRule="auto"/>
              <w:jc w:val="both"/>
              <w:rPr>
                <w:rFonts w:ascii="Times New Roman" w:hAnsi="Times New Roman"/>
                <w:i/>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1552" behindDoc="0" locked="0" layoutInCell="1" allowOverlap="1" wp14:anchorId="322849B7" wp14:editId="4EA0BF7B">
                      <wp:simplePos x="0" y="0"/>
                      <wp:positionH relativeFrom="column">
                        <wp:posOffset>696595</wp:posOffset>
                      </wp:positionH>
                      <wp:positionV relativeFrom="paragraph">
                        <wp:posOffset>45720</wp:posOffset>
                      </wp:positionV>
                      <wp:extent cx="154305" cy="90805"/>
                      <wp:effectExtent l="12700" t="6350" r="13970" b="7620"/>
                      <wp:wrapNone/>
                      <wp:docPr id="79"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5520CD54"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6671F3C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3CA1A7C1"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20AD732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39266E90"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126C5F49"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6290263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4F18179A"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6A4E4B2E"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58A7148D"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1CCC5432"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65C6B603"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1341859B"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53AF5018"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07A078D2"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3247CA6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072DDC5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056BC60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1299107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1519DD8F"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1C556422"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12EF342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7DAFD6A3"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5DCA26B2"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2F3B61B1"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141F93C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1A74EFE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1324CDC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05F843F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2053EBF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4E90340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0D28CD7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715EBDF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5AAAC356"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641497FA"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0517349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6648D4AD"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1313D28F"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7A816607"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51340F95"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5546967A"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1007ADE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11A61EE7"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2CFC440F"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64CBB981"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769883B2"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54012AD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4BD5589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52B4749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6FE8C51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44C657FC" w14:textId="77777777" w:rsidTr="00E21184">
                                    <w:tc>
                                      <w:tcPr>
                                        <w:tcW w:w="4788" w:type="dxa"/>
                                      </w:tcPr>
                                      <w:p w14:paraId="4FDE5BE6"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20785E4C"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0EEC15D4" w14:textId="77777777" w:rsidTr="00E21184">
                                    <w:tc>
                                      <w:tcPr>
                                        <w:tcW w:w="4788" w:type="dxa"/>
                                      </w:tcPr>
                                      <w:p w14:paraId="082A383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56BC3FE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535856D8" w14:textId="77777777" w:rsidTr="00E21184">
                                    <w:tc>
                                      <w:tcPr>
                                        <w:tcW w:w="4788" w:type="dxa"/>
                                      </w:tcPr>
                                      <w:p w14:paraId="120E0D2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401A7DC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16DCF73E" w14:textId="77777777" w:rsidTr="00E21184">
                                    <w:tc>
                                      <w:tcPr>
                                        <w:tcW w:w="4788" w:type="dxa"/>
                                      </w:tcPr>
                                      <w:p w14:paraId="7F08799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032E00A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236418BB" w14:textId="77777777" w:rsidTr="00E21184">
                                    <w:tc>
                                      <w:tcPr>
                                        <w:tcW w:w="4788" w:type="dxa"/>
                                      </w:tcPr>
                                      <w:p w14:paraId="3605CBC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17689D3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41AA19CE" w14:textId="77777777" w:rsidTr="00E21184">
                                    <w:tc>
                                      <w:tcPr>
                                        <w:tcW w:w="4788" w:type="dxa"/>
                                      </w:tcPr>
                                      <w:p w14:paraId="521577E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1CA6AF91"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739DCC12" w14:textId="77777777" w:rsidTr="00E21184">
                                    <w:tc>
                                      <w:tcPr>
                                        <w:tcW w:w="4788" w:type="dxa"/>
                                      </w:tcPr>
                                      <w:p w14:paraId="35ACBC4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3EC0558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07AAB8F1" w14:textId="77777777" w:rsidR="008B789C" w:rsidRPr="00FB26C8" w:rsidRDefault="008B789C" w:rsidP="008B789C">
                                  <w:pPr>
                                    <w:spacing w:line="240" w:lineRule="auto"/>
                                    <w:rPr>
                                      <w:rFonts w:ascii="Arial" w:hAnsi="Arial" w:cs="Arial"/>
                                      <w:sz w:val="24"/>
                                      <w:szCs w:val="24"/>
                                    </w:rPr>
                                  </w:pPr>
                                </w:p>
                                <w:p w14:paraId="3B85A65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114AC7E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7CE28A4D"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19E0B971"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5D36D521"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1B9B2BDB"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2AEE345F"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0F5BE2C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5316A91B"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276243FB"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7FD6BF7C"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6C7CE6F0"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0EB47EC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3D712A75" w14:textId="77777777" w:rsidR="008B789C" w:rsidRDefault="008B789C" w:rsidP="008B789C">
                                  <w:pPr>
                                    <w:spacing w:line="240" w:lineRule="auto"/>
                                    <w:rPr>
                                      <w:rFonts w:ascii="Arial" w:hAnsi="Arial" w:cs="Arial"/>
                                      <w:b/>
                                    </w:rPr>
                                  </w:pPr>
                                </w:p>
                                <w:p w14:paraId="397695E2" w14:textId="77777777" w:rsidR="008B789C" w:rsidRDefault="008B789C" w:rsidP="008B789C">
                                  <w:pPr>
                                    <w:spacing w:line="240" w:lineRule="auto"/>
                                    <w:rPr>
                                      <w:rFonts w:ascii="Arial" w:hAnsi="Arial" w:cs="Arial"/>
                                      <w:b/>
                                    </w:rPr>
                                  </w:pPr>
                                </w:p>
                                <w:p w14:paraId="1560CE9A" w14:textId="77777777" w:rsidR="008B789C" w:rsidRDefault="008B789C" w:rsidP="008B789C">
                                  <w:pPr>
                                    <w:spacing w:line="240" w:lineRule="auto"/>
                                    <w:rPr>
                                      <w:rFonts w:ascii="Arial" w:hAnsi="Arial" w:cs="Arial"/>
                                      <w:b/>
                                    </w:rPr>
                                  </w:pPr>
                                </w:p>
                                <w:p w14:paraId="3DE2B912"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FD8187" id="Text Box 79" o:spid="_x0000_s1036" type="#_x0000_t202" style="position:absolute;left:0;text-align:left;margin-left:54.85pt;margin-top:3.6pt;width:12.15pt;height:7.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i/>
                <w:sz w:val="24"/>
                <w:szCs w:val="24"/>
              </w:rPr>
              <w:t>Drayang</w:t>
            </w:r>
          </w:p>
          <w:p w14:paraId="254A5883" w14:textId="77777777" w:rsidR="008B789C" w:rsidRPr="00A1633C" w:rsidRDefault="008B789C" w:rsidP="00427462">
            <w:pPr>
              <w:spacing w:line="240" w:lineRule="auto"/>
              <w:jc w:val="both"/>
              <w:rPr>
                <w:rFonts w:ascii="Times New Roman" w:hAnsi="Times New Roman"/>
                <w:i/>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2576" behindDoc="0" locked="0" layoutInCell="1" allowOverlap="1" wp14:anchorId="07DEAEE6" wp14:editId="04E85F89">
                      <wp:simplePos x="0" y="0"/>
                      <wp:positionH relativeFrom="column">
                        <wp:posOffset>594360</wp:posOffset>
                      </wp:positionH>
                      <wp:positionV relativeFrom="paragraph">
                        <wp:posOffset>48260</wp:posOffset>
                      </wp:positionV>
                      <wp:extent cx="154305" cy="90805"/>
                      <wp:effectExtent l="5715" t="6350" r="11430" b="7620"/>
                      <wp:wrapNone/>
                      <wp:docPr id="78"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3E0D8453"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279A4988"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6503B707"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5A91727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18E120C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0FB3ABE5"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7AD620B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03B30DD7"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0726AB7A"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718D2DE6"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5026D4CD"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7CBEAD3D"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3A08E52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024C343C"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407C8936"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04A8A4EE"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54CBED71"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2E60DD9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5522E0D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3619A91F"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1179E980"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0CFF81C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41239F6A"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0EA78EB6"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4D1A907E"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0F260A5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416779E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39BC8C0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1153CA3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5681A79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47078FF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0829F7F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4D1A189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7D2E4799"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737DA440"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36132C3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18939199"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704551BA"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2E5D40C9"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4A8B2E5E"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587EB3B3"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0FC0B4E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6EE95B82"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096876A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079C91DA"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1C941FFB"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799B941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608DCB4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3ABCBCE9"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75A8071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394A248C" w14:textId="77777777" w:rsidTr="00E21184">
                                    <w:tc>
                                      <w:tcPr>
                                        <w:tcW w:w="4788" w:type="dxa"/>
                                      </w:tcPr>
                                      <w:p w14:paraId="4A25E6E2"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2B1755FA"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048C6892" w14:textId="77777777" w:rsidTr="00E21184">
                                    <w:tc>
                                      <w:tcPr>
                                        <w:tcW w:w="4788" w:type="dxa"/>
                                      </w:tcPr>
                                      <w:p w14:paraId="6C68E8B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0FB3ECB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68A1771F" w14:textId="77777777" w:rsidTr="00E21184">
                                    <w:tc>
                                      <w:tcPr>
                                        <w:tcW w:w="4788" w:type="dxa"/>
                                      </w:tcPr>
                                      <w:p w14:paraId="19945ED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6C07219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29C0A54F" w14:textId="77777777" w:rsidTr="00E21184">
                                    <w:tc>
                                      <w:tcPr>
                                        <w:tcW w:w="4788" w:type="dxa"/>
                                      </w:tcPr>
                                      <w:p w14:paraId="1563E07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33A706E7"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4B8C272C" w14:textId="77777777" w:rsidTr="00E21184">
                                    <w:tc>
                                      <w:tcPr>
                                        <w:tcW w:w="4788" w:type="dxa"/>
                                      </w:tcPr>
                                      <w:p w14:paraId="5E9295E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388E70D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199E5744" w14:textId="77777777" w:rsidTr="00E21184">
                                    <w:tc>
                                      <w:tcPr>
                                        <w:tcW w:w="4788" w:type="dxa"/>
                                      </w:tcPr>
                                      <w:p w14:paraId="5AC7A3D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37E6502B"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3F49A98D" w14:textId="77777777" w:rsidTr="00E21184">
                                    <w:tc>
                                      <w:tcPr>
                                        <w:tcW w:w="4788" w:type="dxa"/>
                                      </w:tcPr>
                                      <w:p w14:paraId="6A8696C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485350A5"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07FA5760" w14:textId="77777777" w:rsidR="008B789C" w:rsidRPr="00FB26C8" w:rsidRDefault="008B789C" w:rsidP="008B789C">
                                  <w:pPr>
                                    <w:spacing w:line="240" w:lineRule="auto"/>
                                    <w:rPr>
                                      <w:rFonts w:ascii="Arial" w:hAnsi="Arial" w:cs="Arial"/>
                                      <w:sz w:val="24"/>
                                      <w:szCs w:val="24"/>
                                    </w:rPr>
                                  </w:pPr>
                                </w:p>
                                <w:p w14:paraId="29F6A67D"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765DCE1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07B94465"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698194F4"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2B3C52AC"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443C57E4"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5A04A3A3"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7F068DE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39801557"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01BF8CD7"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2C8ACC9A"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63D80823"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71BD0F8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7D09FF64" w14:textId="77777777" w:rsidR="008B789C" w:rsidRDefault="008B789C" w:rsidP="008B789C">
                                  <w:pPr>
                                    <w:spacing w:line="240" w:lineRule="auto"/>
                                    <w:rPr>
                                      <w:rFonts w:ascii="Arial" w:hAnsi="Arial" w:cs="Arial"/>
                                      <w:b/>
                                    </w:rPr>
                                  </w:pPr>
                                </w:p>
                                <w:p w14:paraId="03978CA7" w14:textId="77777777" w:rsidR="008B789C" w:rsidRDefault="008B789C" w:rsidP="008B789C">
                                  <w:pPr>
                                    <w:spacing w:line="240" w:lineRule="auto"/>
                                    <w:rPr>
                                      <w:rFonts w:ascii="Arial" w:hAnsi="Arial" w:cs="Arial"/>
                                      <w:b/>
                                    </w:rPr>
                                  </w:pPr>
                                </w:p>
                                <w:p w14:paraId="67FB96BE" w14:textId="77777777" w:rsidR="008B789C" w:rsidRDefault="008B789C" w:rsidP="008B789C">
                                  <w:pPr>
                                    <w:spacing w:line="240" w:lineRule="auto"/>
                                    <w:rPr>
                                      <w:rFonts w:ascii="Arial" w:hAnsi="Arial" w:cs="Arial"/>
                                      <w:b/>
                                    </w:rPr>
                                  </w:pPr>
                                </w:p>
                                <w:p w14:paraId="39D2DA14"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024D53" id="Text Box 78" o:spid="_x0000_s1037" type="#_x0000_t202" style="position:absolute;left:0;text-align:left;margin-left:46.8pt;margin-top:3.8pt;width:12.15pt;height:7.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i/>
                <w:sz w:val="24"/>
                <w:szCs w:val="24"/>
              </w:rPr>
              <w:t xml:space="preserve">Grocery </w:t>
            </w:r>
          </w:p>
          <w:p w14:paraId="303258C1" w14:textId="77777777" w:rsidR="008B789C" w:rsidRPr="00A1633C" w:rsidRDefault="008B789C" w:rsidP="00427462">
            <w:pPr>
              <w:spacing w:line="240" w:lineRule="auto"/>
              <w:jc w:val="both"/>
              <w:rPr>
                <w:rFonts w:ascii="Times New Roman" w:hAnsi="Times New Roman"/>
                <w:i/>
                <w:sz w:val="24"/>
                <w:szCs w:val="24"/>
              </w:rPr>
            </w:pPr>
            <w:r w:rsidRPr="00A1633C">
              <w:rPr>
                <w:rFonts w:ascii="Times New Roman" w:hAnsi="Times New Roman"/>
                <w:i/>
                <w:sz w:val="24"/>
                <w:szCs w:val="24"/>
              </w:rPr>
              <w:t>Other (Specify)………….</w:t>
            </w:r>
          </w:p>
        </w:tc>
      </w:tr>
      <w:tr w:rsidR="008B789C" w:rsidRPr="00A1633C" w14:paraId="124CA494" w14:textId="77777777" w:rsidTr="00427462">
        <w:trPr>
          <w:trHeight w:val="1713"/>
        </w:trPr>
        <w:tc>
          <w:tcPr>
            <w:tcW w:w="828" w:type="dxa"/>
            <w:vAlign w:val="center"/>
          </w:tcPr>
          <w:p w14:paraId="57D0232A"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B.5</w:t>
            </w:r>
          </w:p>
        </w:tc>
        <w:tc>
          <w:tcPr>
            <w:tcW w:w="3600" w:type="dxa"/>
            <w:vAlign w:val="center"/>
          </w:tcPr>
          <w:p w14:paraId="66E1E490"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 xml:space="preserve">State of ventilation of the establishment </w:t>
            </w:r>
          </w:p>
          <w:p w14:paraId="030A4E25" w14:textId="77777777" w:rsidR="008B789C" w:rsidRPr="00A1633C" w:rsidRDefault="008B789C" w:rsidP="00427462">
            <w:pPr>
              <w:spacing w:line="240" w:lineRule="auto"/>
              <w:jc w:val="both"/>
              <w:rPr>
                <w:rFonts w:ascii="Times New Roman" w:hAnsi="Times New Roman"/>
                <w:sz w:val="24"/>
                <w:szCs w:val="24"/>
              </w:rPr>
            </w:pPr>
          </w:p>
          <w:p w14:paraId="3D648F26" w14:textId="77777777" w:rsidR="008B789C" w:rsidRPr="00A1633C" w:rsidRDefault="008B789C" w:rsidP="00427462">
            <w:pPr>
              <w:spacing w:line="240" w:lineRule="auto"/>
              <w:jc w:val="both"/>
              <w:rPr>
                <w:rFonts w:ascii="Times New Roman" w:hAnsi="Times New Roman"/>
                <w:sz w:val="24"/>
                <w:szCs w:val="24"/>
              </w:rPr>
            </w:pPr>
          </w:p>
        </w:tc>
        <w:tc>
          <w:tcPr>
            <w:tcW w:w="4428" w:type="dxa"/>
            <w:vAlign w:val="center"/>
          </w:tcPr>
          <w:p w14:paraId="55D47701"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3600" behindDoc="0" locked="0" layoutInCell="1" allowOverlap="1" wp14:anchorId="61A5C42A" wp14:editId="2F635E58">
                      <wp:simplePos x="0" y="0"/>
                      <wp:positionH relativeFrom="column">
                        <wp:posOffset>1223645</wp:posOffset>
                      </wp:positionH>
                      <wp:positionV relativeFrom="paragraph">
                        <wp:posOffset>33655</wp:posOffset>
                      </wp:positionV>
                      <wp:extent cx="154305" cy="90805"/>
                      <wp:effectExtent l="6350" t="8890" r="10795" b="5080"/>
                      <wp:wrapNone/>
                      <wp:docPr id="73"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024593F3"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424980DB"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18E13884"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1341DA1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6058C91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49289483"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34D62EC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17CE0D59"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56E2BC83"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5366DBBC"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2C089596"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605F709C"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486FF7B3"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0A7E5E81"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2CFC317D"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62034BD8"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33818997"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0B8843D2"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059E7A3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2BC3B99F"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0EB4C53B"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47FF325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243A04A6"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60D1291F"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53237BC7"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1350624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0DD60CB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67B3802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6C49568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54894F8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32BC1FB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761A9CF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760524A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3E5CAC1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0442742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046DC8F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02C28CD0"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7CA0B112"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3BB5F182"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4DFEDD45"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457B8020"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2DEF2038"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49B3E0F4"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14C9DDF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1F5500BC"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1B09E206"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6530BCB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19C4D60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2F54B08D"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5F05E66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02A3E659" w14:textId="77777777" w:rsidTr="00E21184">
                                    <w:tc>
                                      <w:tcPr>
                                        <w:tcW w:w="4788" w:type="dxa"/>
                                      </w:tcPr>
                                      <w:p w14:paraId="00655E82"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4BE74737"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077CF53F" w14:textId="77777777" w:rsidTr="00E21184">
                                    <w:tc>
                                      <w:tcPr>
                                        <w:tcW w:w="4788" w:type="dxa"/>
                                      </w:tcPr>
                                      <w:p w14:paraId="64C88C4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7CBA05C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7BCB4614" w14:textId="77777777" w:rsidTr="00E21184">
                                    <w:tc>
                                      <w:tcPr>
                                        <w:tcW w:w="4788" w:type="dxa"/>
                                      </w:tcPr>
                                      <w:p w14:paraId="5FD923D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2841B50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6B0C9DF9" w14:textId="77777777" w:rsidTr="00E21184">
                                    <w:tc>
                                      <w:tcPr>
                                        <w:tcW w:w="4788" w:type="dxa"/>
                                      </w:tcPr>
                                      <w:p w14:paraId="404C5A5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4C33673E"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4637A7D4" w14:textId="77777777" w:rsidTr="00E21184">
                                    <w:tc>
                                      <w:tcPr>
                                        <w:tcW w:w="4788" w:type="dxa"/>
                                      </w:tcPr>
                                      <w:p w14:paraId="5E153B3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6F8E6EA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3348CDD1" w14:textId="77777777" w:rsidTr="00E21184">
                                    <w:tc>
                                      <w:tcPr>
                                        <w:tcW w:w="4788" w:type="dxa"/>
                                      </w:tcPr>
                                      <w:p w14:paraId="602E3B7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68AC410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679AFAB6" w14:textId="77777777" w:rsidTr="00E21184">
                                    <w:tc>
                                      <w:tcPr>
                                        <w:tcW w:w="4788" w:type="dxa"/>
                                      </w:tcPr>
                                      <w:p w14:paraId="0B0C9DF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7E1430A4"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3F911120" w14:textId="77777777" w:rsidR="008B789C" w:rsidRPr="00FB26C8" w:rsidRDefault="008B789C" w:rsidP="008B789C">
                                  <w:pPr>
                                    <w:spacing w:line="240" w:lineRule="auto"/>
                                    <w:rPr>
                                      <w:rFonts w:ascii="Arial" w:hAnsi="Arial" w:cs="Arial"/>
                                      <w:sz w:val="24"/>
                                      <w:szCs w:val="24"/>
                                    </w:rPr>
                                  </w:pPr>
                                </w:p>
                                <w:p w14:paraId="3B4ADFE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427B79C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15FAB1BD"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4D816438"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77EE99E6"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1792F96E"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7C77A196"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147EF34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6547A0F7"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07F70A16"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2B4AA61D"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69D3823F"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7238915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7F2B8F83" w14:textId="77777777" w:rsidR="008B789C" w:rsidRDefault="008B789C" w:rsidP="008B789C">
                                  <w:pPr>
                                    <w:spacing w:line="240" w:lineRule="auto"/>
                                    <w:rPr>
                                      <w:rFonts w:ascii="Arial" w:hAnsi="Arial" w:cs="Arial"/>
                                      <w:b/>
                                    </w:rPr>
                                  </w:pPr>
                                </w:p>
                                <w:p w14:paraId="452D92B2" w14:textId="77777777" w:rsidR="008B789C" w:rsidRDefault="008B789C" w:rsidP="008B789C">
                                  <w:pPr>
                                    <w:spacing w:line="240" w:lineRule="auto"/>
                                    <w:rPr>
                                      <w:rFonts w:ascii="Arial" w:hAnsi="Arial" w:cs="Arial"/>
                                      <w:b/>
                                    </w:rPr>
                                  </w:pPr>
                                </w:p>
                                <w:p w14:paraId="0061851E" w14:textId="77777777" w:rsidR="008B789C" w:rsidRDefault="008B789C" w:rsidP="008B789C">
                                  <w:pPr>
                                    <w:spacing w:line="240" w:lineRule="auto"/>
                                    <w:rPr>
                                      <w:rFonts w:ascii="Arial" w:hAnsi="Arial" w:cs="Arial"/>
                                      <w:b/>
                                    </w:rPr>
                                  </w:pPr>
                                </w:p>
                                <w:p w14:paraId="383C8A32"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01E6B22" id="Text Box 73" o:spid="_x0000_s1038" type="#_x0000_t202" style="position:absolute;left:0;text-align:left;margin-left:96.35pt;margin-top:2.65pt;width:12.15pt;height:7.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Poorly ventilated</w:t>
            </w:r>
            <w:r w:rsidRPr="00A1633C">
              <w:rPr>
                <w:rFonts w:ascii="Times New Roman" w:hAnsi="Times New Roman"/>
                <w:b/>
                <w:sz w:val="24"/>
                <w:szCs w:val="24"/>
              </w:rPr>
              <w:t xml:space="preserve"> </w:t>
            </w:r>
          </w:p>
          <w:p w14:paraId="52E635CE"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4624" behindDoc="0" locked="0" layoutInCell="1" allowOverlap="1" wp14:anchorId="12271CB4" wp14:editId="0184EADA">
                      <wp:simplePos x="0" y="0"/>
                      <wp:positionH relativeFrom="column">
                        <wp:posOffset>1219200</wp:posOffset>
                      </wp:positionH>
                      <wp:positionV relativeFrom="paragraph">
                        <wp:posOffset>41275</wp:posOffset>
                      </wp:positionV>
                      <wp:extent cx="154305" cy="90805"/>
                      <wp:effectExtent l="11430" t="13970" r="5715" b="9525"/>
                      <wp:wrapNone/>
                      <wp:docPr id="72"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41FD45B0"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2C673619"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0E9329A9"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3EB2044C"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4E5BB18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2EB63A52"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1FE8310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29AEDB0D"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341649F4"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561FF360"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22C88CA2"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02C7E5C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49C64B8C"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574D0E4E"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422AAC04"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7A15DB9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3395E3E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18560498"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36FAFA9C"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556CFFC6"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519D253F"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14AAC55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76608FAF"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717535EA"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38A25043"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45EDF6B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551F15F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249B4B4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74A3976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42F3C4C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1CD1AE7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331FA5D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602AC874"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6458FAAE"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4495DEA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448C30D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5139B4F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2DDF546C"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6BB68906"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54B3AA8F"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0BA301B3"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0784EA0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1112B249"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154E66A6"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7BC4B6C2"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44A4231E"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67E40C7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32BE1D0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426C3E1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4D96695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3F821AE8" w14:textId="77777777" w:rsidTr="00E21184">
                                    <w:tc>
                                      <w:tcPr>
                                        <w:tcW w:w="4788" w:type="dxa"/>
                                      </w:tcPr>
                                      <w:p w14:paraId="1E552EC4"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44EFD318"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37EA171E" w14:textId="77777777" w:rsidTr="00E21184">
                                    <w:tc>
                                      <w:tcPr>
                                        <w:tcW w:w="4788" w:type="dxa"/>
                                      </w:tcPr>
                                      <w:p w14:paraId="7D4F124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5D7DA32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7A588A31" w14:textId="77777777" w:rsidTr="00E21184">
                                    <w:tc>
                                      <w:tcPr>
                                        <w:tcW w:w="4788" w:type="dxa"/>
                                      </w:tcPr>
                                      <w:p w14:paraId="2A85B9F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673BC09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0BC2B816" w14:textId="77777777" w:rsidTr="00E21184">
                                    <w:tc>
                                      <w:tcPr>
                                        <w:tcW w:w="4788" w:type="dxa"/>
                                      </w:tcPr>
                                      <w:p w14:paraId="31BA671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5712EAB3"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483C9EE0" w14:textId="77777777" w:rsidTr="00E21184">
                                    <w:tc>
                                      <w:tcPr>
                                        <w:tcW w:w="4788" w:type="dxa"/>
                                      </w:tcPr>
                                      <w:p w14:paraId="481CDC6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16409FB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6438CEEC" w14:textId="77777777" w:rsidTr="00E21184">
                                    <w:tc>
                                      <w:tcPr>
                                        <w:tcW w:w="4788" w:type="dxa"/>
                                      </w:tcPr>
                                      <w:p w14:paraId="58A7DE5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3B090605"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56A6C5B3" w14:textId="77777777" w:rsidTr="00E21184">
                                    <w:tc>
                                      <w:tcPr>
                                        <w:tcW w:w="4788" w:type="dxa"/>
                                      </w:tcPr>
                                      <w:p w14:paraId="72671D2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78D6772C"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56FB4176" w14:textId="77777777" w:rsidR="008B789C" w:rsidRPr="00FB26C8" w:rsidRDefault="008B789C" w:rsidP="008B789C">
                                  <w:pPr>
                                    <w:spacing w:line="240" w:lineRule="auto"/>
                                    <w:rPr>
                                      <w:rFonts w:ascii="Arial" w:hAnsi="Arial" w:cs="Arial"/>
                                      <w:sz w:val="24"/>
                                      <w:szCs w:val="24"/>
                                    </w:rPr>
                                  </w:pPr>
                                </w:p>
                                <w:p w14:paraId="000B391E"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499AE0E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55B3EAAB"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723E9249"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657EF77F"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52E9C270"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6CD533D4"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4A32307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027B41F2"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4D9D912B"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30D6F791"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41E43118"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6A3C412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249B7FE8" w14:textId="77777777" w:rsidR="008B789C" w:rsidRDefault="008B789C" w:rsidP="008B789C">
                                  <w:pPr>
                                    <w:spacing w:line="240" w:lineRule="auto"/>
                                    <w:rPr>
                                      <w:rFonts w:ascii="Arial" w:hAnsi="Arial" w:cs="Arial"/>
                                      <w:b/>
                                    </w:rPr>
                                  </w:pPr>
                                </w:p>
                                <w:p w14:paraId="7C86B6DA" w14:textId="77777777" w:rsidR="008B789C" w:rsidRDefault="008B789C" w:rsidP="008B789C">
                                  <w:pPr>
                                    <w:spacing w:line="240" w:lineRule="auto"/>
                                    <w:rPr>
                                      <w:rFonts w:ascii="Arial" w:hAnsi="Arial" w:cs="Arial"/>
                                      <w:b/>
                                    </w:rPr>
                                  </w:pPr>
                                </w:p>
                                <w:p w14:paraId="5721C5A6" w14:textId="77777777" w:rsidR="008B789C" w:rsidRDefault="008B789C" w:rsidP="008B789C">
                                  <w:pPr>
                                    <w:spacing w:line="240" w:lineRule="auto"/>
                                    <w:rPr>
                                      <w:rFonts w:ascii="Arial" w:hAnsi="Arial" w:cs="Arial"/>
                                      <w:b/>
                                    </w:rPr>
                                  </w:pPr>
                                </w:p>
                                <w:p w14:paraId="45A86645"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A4D119" id="Text Box 72" o:spid="_x0000_s1039" type="#_x0000_t202" style="position:absolute;left:0;text-align:left;margin-left:96pt;margin-top:3.25pt;width:12.15pt;height:7.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Fairly ventilated</w:t>
            </w:r>
          </w:p>
          <w:p w14:paraId="64AB14DF"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5648" behindDoc="0" locked="0" layoutInCell="1" allowOverlap="1" wp14:anchorId="63326F48" wp14:editId="20E3FEF1">
                      <wp:simplePos x="0" y="0"/>
                      <wp:positionH relativeFrom="column">
                        <wp:posOffset>1214755</wp:posOffset>
                      </wp:positionH>
                      <wp:positionV relativeFrom="paragraph">
                        <wp:posOffset>48895</wp:posOffset>
                      </wp:positionV>
                      <wp:extent cx="154305" cy="90805"/>
                      <wp:effectExtent l="6985" t="9525" r="10160" b="13970"/>
                      <wp:wrapNone/>
                      <wp:docPr id="7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7F9E9A57"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029404B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038616A3"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4A1F0E2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246E118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2DA4054C"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086BFB7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319BE42B"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48D25D4"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75F1188B"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3D47873B"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7C1BAA4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4C60BA2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35D1C83A"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4BFB280B"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7D3C191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059A90AC"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15ACD4C1"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226AA16B"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6FBF4D46"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19047A9B"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5BE04FA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475D3846"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5E44B782"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0D40ED84"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0EE49B0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731C0640"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1528B39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557FA3A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1CB6A6D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262B9080"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705344C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4582950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3D9C2EC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2BBC0840"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6795454E"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6490BB2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1F6947CD"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24F43B85"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489C320F"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2B395400"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515842B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42044198"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38553943"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38829F66"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0629E0A7"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0F9C1CE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730E2A5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017AB2E2"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5B2D3DF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6AD8D857" w14:textId="77777777" w:rsidTr="00E21184">
                                    <w:tc>
                                      <w:tcPr>
                                        <w:tcW w:w="4788" w:type="dxa"/>
                                      </w:tcPr>
                                      <w:p w14:paraId="71AF6A4C"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718DE00A"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0524C045" w14:textId="77777777" w:rsidTr="00E21184">
                                    <w:tc>
                                      <w:tcPr>
                                        <w:tcW w:w="4788" w:type="dxa"/>
                                      </w:tcPr>
                                      <w:p w14:paraId="1BF0736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7288CCC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3A85A2E8" w14:textId="77777777" w:rsidTr="00E21184">
                                    <w:tc>
                                      <w:tcPr>
                                        <w:tcW w:w="4788" w:type="dxa"/>
                                      </w:tcPr>
                                      <w:p w14:paraId="6DF0BFC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47F91AC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3C928991" w14:textId="77777777" w:rsidTr="00E21184">
                                    <w:tc>
                                      <w:tcPr>
                                        <w:tcW w:w="4788" w:type="dxa"/>
                                      </w:tcPr>
                                      <w:p w14:paraId="33C76AD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045B45D4"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3E9AAB44" w14:textId="77777777" w:rsidTr="00E21184">
                                    <w:tc>
                                      <w:tcPr>
                                        <w:tcW w:w="4788" w:type="dxa"/>
                                      </w:tcPr>
                                      <w:p w14:paraId="5CB4585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0DACF0B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776395B4" w14:textId="77777777" w:rsidTr="00E21184">
                                    <w:tc>
                                      <w:tcPr>
                                        <w:tcW w:w="4788" w:type="dxa"/>
                                      </w:tcPr>
                                      <w:p w14:paraId="4EA917E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4808098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7C16F38B" w14:textId="77777777" w:rsidTr="00E21184">
                                    <w:tc>
                                      <w:tcPr>
                                        <w:tcW w:w="4788" w:type="dxa"/>
                                      </w:tcPr>
                                      <w:p w14:paraId="427303A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5160728A"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178A0C6A" w14:textId="77777777" w:rsidR="008B789C" w:rsidRPr="00FB26C8" w:rsidRDefault="008B789C" w:rsidP="008B789C">
                                  <w:pPr>
                                    <w:spacing w:line="240" w:lineRule="auto"/>
                                    <w:rPr>
                                      <w:rFonts w:ascii="Arial" w:hAnsi="Arial" w:cs="Arial"/>
                                      <w:sz w:val="24"/>
                                      <w:szCs w:val="24"/>
                                    </w:rPr>
                                  </w:pPr>
                                </w:p>
                                <w:p w14:paraId="260B0E29"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112AF19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37831EA0"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3C3AA1C3"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305C942D"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6AAD501F"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15E7A3EF"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7288C629"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042717E5"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6ACC6F8D"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3FE05960"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1CD19A1C"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3011DCA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384B6450" w14:textId="77777777" w:rsidR="008B789C" w:rsidRDefault="008B789C" w:rsidP="008B789C">
                                  <w:pPr>
                                    <w:spacing w:line="240" w:lineRule="auto"/>
                                    <w:rPr>
                                      <w:rFonts w:ascii="Arial" w:hAnsi="Arial" w:cs="Arial"/>
                                      <w:b/>
                                    </w:rPr>
                                  </w:pPr>
                                </w:p>
                                <w:p w14:paraId="3F5422E2" w14:textId="77777777" w:rsidR="008B789C" w:rsidRDefault="008B789C" w:rsidP="008B789C">
                                  <w:pPr>
                                    <w:spacing w:line="240" w:lineRule="auto"/>
                                    <w:rPr>
                                      <w:rFonts w:ascii="Arial" w:hAnsi="Arial" w:cs="Arial"/>
                                      <w:b/>
                                    </w:rPr>
                                  </w:pPr>
                                </w:p>
                                <w:p w14:paraId="19CB1F6E" w14:textId="77777777" w:rsidR="008B789C" w:rsidRDefault="008B789C" w:rsidP="008B789C">
                                  <w:pPr>
                                    <w:spacing w:line="240" w:lineRule="auto"/>
                                    <w:rPr>
                                      <w:rFonts w:ascii="Arial" w:hAnsi="Arial" w:cs="Arial"/>
                                      <w:b/>
                                    </w:rPr>
                                  </w:pPr>
                                </w:p>
                                <w:p w14:paraId="208184F2"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292429" id="Text Box 71" o:spid="_x0000_s1040" type="#_x0000_t202" style="position:absolute;left:0;text-align:left;margin-left:95.65pt;margin-top:3.85pt;width:12.15pt;height:7.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Well ventilated</w:t>
            </w:r>
            <w:r w:rsidRPr="00A1633C">
              <w:rPr>
                <w:rFonts w:ascii="Times New Roman" w:hAnsi="Times New Roman"/>
                <w:b/>
                <w:sz w:val="24"/>
                <w:szCs w:val="24"/>
              </w:rPr>
              <w:t xml:space="preserve"> </w:t>
            </w:r>
          </w:p>
        </w:tc>
      </w:tr>
      <w:tr w:rsidR="008B789C" w:rsidRPr="00A1633C" w14:paraId="364A1277" w14:textId="77777777" w:rsidTr="00427462">
        <w:trPr>
          <w:trHeight w:val="240"/>
        </w:trPr>
        <w:tc>
          <w:tcPr>
            <w:tcW w:w="828" w:type="dxa"/>
            <w:vAlign w:val="center"/>
          </w:tcPr>
          <w:p w14:paraId="21527505"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B.6</w:t>
            </w:r>
          </w:p>
        </w:tc>
        <w:tc>
          <w:tcPr>
            <w:tcW w:w="3600" w:type="dxa"/>
            <w:vAlign w:val="center"/>
          </w:tcPr>
          <w:p w14:paraId="735FFD95"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 xml:space="preserve">Overall condition and </w:t>
            </w:r>
            <w:proofErr w:type="gramStart"/>
            <w:r w:rsidRPr="00A1633C">
              <w:rPr>
                <w:rFonts w:ascii="Times New Roman" w:hAnsi="Times New Roman"/>
                <w:sz w:val="24"/>
                <w:szCs w:val="24"/>
              </w:rPr>
              <w:t>maintenance  of</w:t>
            </w:r>
            <w:proofErr w:type="gramEnd"/>
            <w:r w:rsidRPr="00A1633C">
              <w:rPr>
                <w:rFonts w:ascii="Times New Roman" w:hAnsi="Times New Roman"/>
                <w:sz w:val="24"/>
                <w:szCs w:val="24"/>
              </w:rPr>
              <w:t xml:space="preserve"> the establishment</w:t>
            </w:r>
          </w:p>
        </w:tc>
        <w:tc>
          <w:tcPr>
            <w:tcW w:w="4428" w:type="dxa"/>
            <w:vAlign w:val="center"/>
          </w:tcPr>
          <w:p w14:paraId="449022E2"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6672" behindDoc="0" locked="0" layoutInCell="1" allowOverlap="1" wp14:anchorId="65B82410" wp14:editId="644C62B6">
                      <wp:simplePos x="0" y="0"/>
                      <wp:positionH relativeFrom="column">
                        <wp:posOffset>598805</wp:posOffset>
                      </wp:positionH>
                      <wp:positionV relativeFrom="paragraph">
                        <wp:posOffset>12065</wp:posOffset>
                      </wp:positionV>
                      <wp:extent cx="154305" cy="90805"/>
                      <wp:effectExtent l="10160" t="6985" r="6985" b="6985"/>
                      <wp:wrapNone/>
                      <wp:docPr id="7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647441CE"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5B0D59D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2A3D9847"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1807B49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7AA79B5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0AFEF89A"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7293F4F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312ADEA9"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54ACD555"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0580F2DA"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3EF147EC"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49610173"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2981750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6672E4EE"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60C56D6E"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1103EF2E"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5EFB5F7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6C8B7648"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3D459E9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32E2F3FB"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47B6C331"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496B14E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2C0EB80B"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4BB73FB5"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5013E80E"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26BA511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54C6417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54CB399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136D4640"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622CCA6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6B5DEAB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0D02871D"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3506172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45B35F8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0D63A90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4357A710"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14B0FBE3"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64BBFC98"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1AD637DA"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2729578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780E90E7"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61D9F21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01294615"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2772526C"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67D0B4F4"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4CBAD110"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35F341D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50324FB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3529F60E"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25D13C3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5B8D8044" w14:textId="77777777" w:rsidTr="00E21184">
                                    <w:tc>
                                      <w:tcPr>
                                        <w:tcW w:w="4788" w:type="dxa"/>
                                      </w:tcPr>
                                      <w:p w14:paraId="67010976"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2DD4E622"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23C654C3" w14:textId="77777777" w:rsidTr="00E21184">
                                    <w:tc>
                                      <w:tcPr>
                                        <w:tcW w:w="4788" w:type="dxa"/>
                                      </w:tcPr>
                                      <w:p w14:paraId="5E7E895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3767CA3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35561D30" w14:textId="77777777" w:rsidTr="00E21184">
                                    <w:tc>
                                      <w:tcPr>
                                        <w:tcW w:w="4788" w:type="dxa"/>
                                      </w:tcPr>
                                      <w:p w14:paraId="0AAE851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6433E14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1A09D114" w14:textId="77777777" w:rsidTr="00E21184">
                                    <w:tc>
                                      <w:tcPr>
                                        <w:tcW w:w="4788" w:type="dxa"/>
                                      </w:tcPr>
                                      <w:p w14:paraId="43AA7D5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7E97A109"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7A77CF40" w14:textId="77777777" w:rsidTr="00E21184">
                                    <w:tc>
                                      <w:tcPr>
                                        <w:tcW w:w="4788" w:type="dxa"/>
                                      </w:tcPr>
                                      <w:p w14:paraId="05A6BB0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68615E9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387881D9" w14:textId="77777777" w:rsidTr="00E21184">
                                    <w:tc>
                                      <w:tcPr>
                                        <w:tcW w:w="4788" w:type="dxa"/>
                                      </w:tcPr>
                                      <w:p w14:paraId="6156D41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5B146521"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41C24954" w14:textId="77777777" w:rsidTr="00E21184">
                                    <w:tc>
                                      <w:tcPr>
                                        <w:tcW w:w="4788" w:type="dxa"/>
                                      </w:tcPr>
                                      <w:p w14:paraId="021A3A0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4330CA00"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5583F880" w14:textId="77777777" w:rsidR="008B789C" w:rsidRPr="00FB26C8" w:rsidRDefault="008B789C" w:rsidP="008B789C">
                                  <w:pPr>
                                    <w:spacing w:line="240" w:lineRule="auto"/>
                                    <w:rPr>
                                      <w:rFonts w:ascii="Arial" w:hAnsi="Arial" w:cs="Arial"/>
                                      <w:sz w:val="24"/>
                                      <w:szCs w:val="24"/>
                                    </w:rPr>
                                  </w:pPr>
                                </w:p>
                                <w:p w14:paraId="42E1304D"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5406BFB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21F646E5"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000A907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3055E853"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6ABE749E"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278CCF48"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5FF8B6A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6382FE2D"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335DED53"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35664EFD"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30F0FE7A"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285F5B8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6D45F46C" w14:textId="77777777" w:rsidR="008B789C" w:rsidRDefault="008B789C" w:rsidP="008B789C">
                                  <w:pPr>
                                    <w:spacing w:line="240" w:lineRule="auto"/>
                                    <w:rPr>
                                      <w:rFonts w:ascii="Arial" w:hAnsi="Arial" w:cs="Arial"/>
                                      <w:b/>
                                    </w:rPr>
                                  </w:pPr>
                                </w:p>
                                <w:p w14:paraId="2FBEB28B" w14:textId="77777777" w:rsidR="008B789C" w:rsidRDefault="008B789C" w:rsidP="008B789C">
                                  <w:pPr>
                                    <w:spacing w:line="240" w:lineRule="auto"/>
                                    <w:rPr>
                                      <w:rFonts w:ascii="Arial" w:hAnsi="Arial" w:cs="Arial"/>
                                      <w:b/>
                                    </w:rPr>
                                  </w:pPr>
                                </w:p>
                                <w:p w14:paraId="41D45A22" w14:textId="77777777" w:rsidR="008B789C" w:rsidRDefault="008B789C" w:rsidP="008B789C">
                                  <w:pPr>
                                    <w:spacing w:line="240" w:lineRule="auto"/>
                                    <w:rPr>
                                      <w:rFonts w:ascii="Arial" w:hAnsi="Arial" w:cs="Arial"/>
                                      <w:b/>
                                    </w:rPr>
                                  </w:pPr>
                                </w:p>
                                <w:p w14:paraId="0A92A9D0"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7D2ED6" id="Text Box 70" o:spid="_x0000_s1041" type="#_x0000_t202" style="position:absolute;left:0;text-align:left;margin-left:47.15pt;margin-top:.95pt;width:12.15pt;height:7.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Good</w:t>
            </w:r>
          </w:p>
          <w:p w14:paraId="6897055A"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7696" behindDoc="0" locked="0" layoutInCell="1" allowOverlap="1" wp14:anchorId="6173C558" wp14:editId="3166AA05">
                      <wp:simplePos x="0" y="0"/>
                      <wp:positionH relativeFrom="column">
                        <wp:posOffset>598805</wp:posOffset>
                      </wp:positionH>
                      <wp:positionV relativeFrom="paragraph">
                        <wp:posOffset>30480</wp:posOffset>
                      </wp:positionV>
                      <wp:extent cx="154305" cy="90805"/>
                      <wp:effectExtent l="10160" t="13335" r="6985" b="10160"/>
                      <wp:wrapNone/>
                      <wp:docPr id="69"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2A5FAA26"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330F37C4"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69DB2A60"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17F58C5B"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42162C9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67BA6DA8"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760DB21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06758043"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64C63978"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2397941A"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09196551"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2E508CEC"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633B11EC"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6C2B82EB"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5C4A58B2"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2B39911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5A7FCC76"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73D3B20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1B622E69"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209B2087"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7A3B9F39"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5C58592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4460E1FE"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53CAA949"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20CD3175"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7AEF2A7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443D3D0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7C5BCE2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69006B0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5016187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7AB4BCC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02BA352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3C96929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778311E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7A53F58E"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020052F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617C2D8A"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73EBF67A"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3E5B9404"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5A4A344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6BC50F17"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01E0CA23"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27B76008"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40EBD90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32F24613"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137720E5"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5C35AA6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11D85BD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3447EFB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46C42A8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18EFD8EA" w14:textId="77777777" w:rsidTr="00E21184">
                                    <w:tc>
                                      <w:tcPr>
                                        <w:tcW w:w="4788" w:type="dxa"/>
                                      </w:tcPr>
                                      <w:p w14:paraId="6EA152B7"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3DEF1B1C"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011714FC" w14:textId="77777777" w:rsidTr="00E21184">
                                    <w:tc>
                                      <w:tcPr>
                                        <w:tcW w:w="4788" w:type="dxa"/>
                                      </w:tcPr>
                                      <w:p w14:paraId="4461576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6562244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337BE2C1" w14:textId="77777777" w:rsidTr="00E21184">
                                    <w:tc>
                                      <w:tcPr>
                                        <w:tcW w:w="4788" w:type="dxa"/>
                                      </w:tcPr>
                                      <w:p w14:paraId="6D8CC2D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4C1A996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2B84EF0F" w14:textId="77777777" w:rsidTr="00E21184">
                                    <w:tc>
                                      <w:tcPr>
                                        <w:tcW w:w="4788" w:type="dxa"/>
                                      </w:tcPr>
                                      <w:p w14:paraId="32B6D3E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2AEB9A23"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40A865F5" w14:textId="77777777" w:rsidTr="00E21184">
                                    <w:tc>
                                      <w:tcPr>
                                        <w:tcW w:w="4788" w:type="dxa"/>
                                      </w:tcPr>
                                      <w:p w14:paraId="25D3CAB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4914DE7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356AF76E" w14:textId="77777777" w:rsidTr="00E21184">
                                    <w:tc>
                                      <w:tcPr>
                                        <w:tcW w:w="4788" w:type="dxa"/>
                                      </w:tcPr>
                                      <w:p w14:paraId="175C4E3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4B3117CD"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00D8A98A" w14:textId="77777777" w:rsidTr="00E21184">
                                    <w:tc>
                                      <w:tcPr>
                                        <w:tcW w:w="4788" w:type="dxa"/>
                                      </w:tcPr>
                                      <w:p w14:paraId="63A2F64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7DCEC7EC"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12ECCFE7" w14:textId="77777777" w:rsidR="008B789C" w:rsidRPr="00FB26C8" w:rsidRDefault="008B789C" w:rsidP="008B789C">
                                  <w:pPr>
                                    <w:spacing w:line="240" w:lineRule="auto"/>
                                    <w:rPr>
                                      <w:rFonts w:ascii="Arial" w:hAnsi="Arial" w:cs="Arial"/>
                                      <w:sz w:val="24"/>
                                      <w:szCs w:val="24"/>
                                    </w:rPr>
                                  </w:pPr>
                                </w:p>
                                <w:p w14:paraId="21F0905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24DCFF4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4D3B11F0"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6E2C080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2A3CE2FD"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7CDCD3DB"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3EB8717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44E6CF3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65A7F553"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777B5F85"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530C6082"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1CDF4A59"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3D33FA1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0E0F3D2C" w14:textId="77777777" w:rsidR="008B789C" w:rsidRDefault="008B789C" w:rsidP="008B789C">
                                  <w:pPr>
                                    <w:spacing w:line="240" w:lineRule="auto"/>
                                    <w:rPr>
                                      <w:rFonts w:ascii="Arial" w:hAnsi="Arial" w:cs="Arial"/>
                                      <w:b/>
                                    </w:rPr>
                                  </w:pPr>
                                </w:p>
                                <w:p w14:paraId="79AA8684" w14:textId="77777777" w:rsidR="008B789C" w:rsidRDefault="008B789C" w:rsidP="008B789C">
                                  <w:pPr>
                                    <w:spacing w:line="240" w:lineRule="auto"/>
                                    <w:rPr>
                                      <w:rFonts w:ascii="Arial" w:hAnsi="Arial" w:cs="Arial"/>
                                      <w:b/>
                                    </w:rPr>
                                  </w:pPr>
                                </w:p>
                                <w:p w14:paraId="1DF76560" w14:textId="77777777" w:rsidR="008B789C" w:rsidRDefault="008B789C" w:rsidP="008B789C">
                                  <w:pPr>
                                    <w:spacing w:line="240" w:lineRule="auto"/>
                                    <w:rPr>
                                      <w:rFonts w:ascii="Arial" w:hAnsi="Arial" w:cs="Arial"/>
                                      <w:b/>
                                    </w:rPr>
                                  </w:pPr>
                                </w:p>
                                <w:p w14:paraId="36F8CB3F"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FA2A6C" id="Text Box 69" o:spid="_x0000_s1042" type="#_x0000_t202" style="position:absolute;left:0;text-align:left;margin-left:47.15pt;margin-top:2.4pt;width:12.15pt;height:7.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Fair</w:t>
            </w:r>
          </w:p>
          <w:p w14:paraId="04B531F4"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w:lastRenderedPageBreak/>
              <mc:AlternateContent>
                <mc:Choice Requires="wps">
                  <w:drawing>
                    <wp:anchor distT="0" distB="0" distL="114300" distR="114300" simplePos="0" relativeHeight="251678720" behindDoc="0" locked="0" layoutInCell="1" allowOverlap="1" wp14:anchorId="4A954E9E" wp14:editId="5CF5E434">
                      <wp:simplePos x="0" y="0"/>
                      <wp:positionH relativeFrom="column">
                        <wp:posOffset>612140</wp:posOffset>
                      </wp:positionH>
                      <wp:positionV relativeFrom="paragraph">
                        <wp:posOffset>27305</wp:posOffset>
                      </wp:positionV>
                      <wp:extent cx="154305" cy="90805"/>
                      <wp:effectExtent l="13970" t="6985" r="12700" b="6985"/>
                      <wp:wrapNone/>
                      <wp:docPr id="68"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0ECA06DB"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7775BAE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7A900FDC"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03BD6EB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154D762B"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57BB039F"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3C86C6D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198755BD"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77F10481"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7446C8B0"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5A8E03A5"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152EA696"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39B99392"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1F5F2208"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1FA94627"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3BF5175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448C4D66"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55822D20"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7E0A141D"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63B2A786"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57D1BDC8"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246A966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28187A62"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4E1BC556"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1A6E55E0"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15E13FD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7D5B60F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35A4BF1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0C43FF3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27A2D8B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2D60C85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74F3502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3555F29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3D48FE73"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345648F6"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6D39CE4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5DAB2327"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09707333"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3A0031D0"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3483BA93"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3C997437"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660C4183"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7F3A2F21"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762EFE72"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03E44631"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67657321"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39FEB512"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7B75459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5CFB615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32D2E68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23C345F1" w14:textId="77777777" w:rsidTr="00E21184">
                                    <w:tc>
                                      <w:tcPr>
                                        <w:tcW w:w="4788" w:type="dxa"/>
                                      </w:tcPr>
                                      <w:p w14:paraId="5FE3B126"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3D0FD74C"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423F6BC3" w14:textId="77777777" w:rsidTr="00E21184">
                                    <w:tc>
                                      <w:tcPr>
                                        <w:tcW w:w="4788" w:type="dxa"/>
                                      </w:tcPr>
                                      <w:p w14:paraId="155F056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795EBB2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26C41F38" w14:textId="77777777" w:rsidTr="00E21184">
                                    <w:tc>
                                      <w:tcPr>
                                        <w:tcW w:w="4788" w:type="dxa"/>
                                      </w:tcPr>
                                      <w:p w14:paraId="1615FD8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64AB9D7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0E89C650" w14:textId="77777777" w:rsidTr="00E21184">
                                    <w:tc>
                                      <w:tcPr>
                                        <w:tcW w:w="4788" w:type="dxa"/>
                                      </w:tcPr>
                                      <w:p w14:paraId="4CEE640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70808C0D"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769666E8" w14:textId="77777777" w:rsidTr="00E21184">
                                    <w:tc>
                                      <w:tcPr>
                                        <w:tcW w:w="4788" w:type="dxa"/>
                                      </w:tcPr>
                                      <w:p w14:paraId="56899AA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77FE6C8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1080C565" w14:textId="77777777" w:rsidTr="00E21184">
                                    <w:tc>
                                      <w:tcPr>
                                        <w:tcW w:w="4788" w:type="dxa"/>
                                      </w:tcPr>
                                      <w:p w14:paraId="02F6D9D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530F641E"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66EF526F" w14:textId="77777777" w:rsidTr="00E21184">
                                    <w:tc>
                                      <w:tcPr>
                                        <w:tcW w:w="4788" w:type="dxa"/>
                                      </w:tcPr>
                                      <w:p w14:paraId="37216CC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18574499"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063A56A7" w14:textId="77777777" w:rsidR="008B789C" w:rsidRPr="00FB26C8" w:rsidRDefault="008B789C" w:rsidP="008B789C">
                                  <w:pPr>
                                    <w:spacing w:line="240" w:lineRule="auto"/>
                                    <w:rPr>
                                      <w:rFonts w:ascii="Arial" w:hAnsi="Arial" w:cs="Arial"/>
                                      <w:sz w:val="24"/>
                                      <w:szCs w:val="24"/>
                                    </w:rPr>
                                  </w:pPr>
                                </w:p>
                                <w:p w14:paraId="071AEE7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2F3BA5C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1E545708"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249B922B"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7F43414D"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522D2454"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28D78003"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6E56B03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0EB3A9AB"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1D80BDB2"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6EFA0E75"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0A099292"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2C48AC74"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7B0CA791" w14:textId="77777777" w:rsidR="008B789C" w:rsidRDefault="008B789C" w:rsidP="008B789C">
                                  <w:pPr>
                                    <w:spacing w:line="240" w:lineRule="auto"/>
                                    <w:rPr>
                                      <w:rFonts w:ascii="Arial" w:hAnsi="Arial" w:cs="Arial"/>
                                      <w:b/>
                                    </w:rPr>
                                  </w:pPr>
                                </w:p>
                                <w:p w14:paraId="2F85662E" w14:textId="77777777" w:rsidR="008B789C" w:rsidRDefault="008B789C" w:rsidP="008B789C">
                                  <w:pPr>
                                    <w:spacing w:line="240" w:lineRule="auto"/>
                                    <w:rPr>
                                      <w:rFonts w:ascii="Arial" w:hAnsi="Arial" w:cs="Arial"/>
                                      <w:b/>
                                    </w:rPr>
                                  </w:pPr>
                                </w:p>
                                <w:p w14:paraId="2BADB9F8" w14:textId="77777777" w:rsidR="008B789C" w:rsidRDefault="008B789C" w:rsidP="008B789C">
                                  <w:pPr>
                                    <w:spacing w:line="240" w:lineRule="auto"/>
                                    <w:rPr>
                                      <w:rFonts w:ascii="Arial" w:hAnsi="Arial" w:cs="Arial"/>
                                      <w:b/>
                                    </w:rPr>
                                  </w:pPr>
                                </w:p>
                                <w:p w14:paraId="42C42EF8"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278A23" id="Text Box 68" o:spid="_x0000_s1043" type="#_x0000_t202" style="position:absolute;left:0;text-align:left;margin-left:48.2pt;margin-top:2.15pt;width:12.15pt;height:7.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Poor</w:t>
            </w:r>
          </w:p>
        </w:tc>
      </w:tr>
      <w:tr w:rsidR="008B789C" w:rsidRPr="00A1633C" w14:paraId="1B02ADF6" w14:textId="77777777" w:rsidTr="00427462">
        <w:trPr>
          <w:trHeight w:val="240"/>
        </w:trPr>
        <w:tc>
          <w:tcPr>
            <w:tcW w:w="828" w:type="dxa"/>
            <w:vAlign w:val="center"/>
          </w:tcPr>
          <w:p w14:paraId="52B33B3E"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lastRenderedPageBreak/>
              <w:t>B.7</w:t>
            </w:r>
          </w:p>
        </w:tc>
        <w:tc>
          <w:tcPr>
            <w:tcW w:w="3600" w:type="dxa"/>
            <w:vAlign w:val="center"/>
          </w:tcPr>
          <w:p w14:paraId="40F4957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Lighting of the establishment</w:t>
            </w:r>
          </w:p>
        </w:tc>
        <w:tc>
          <w:tcPr>
            <w:tcW w:w="4428" w:type="dxa"/>
            <w:vAlign w:val="center"/>
          </w:tcPr>
          <w:p w14:paraId="0216A4D7"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79744" behindDoc="0" locked="0" layoutInCell="1" allowOverlap="1" wp14:anchorId="604092CE" wp14:editId="284CC29A">
                      <wp:simplePos x="0" y="0"/>
                      <wp:positionH relativeFrom="column">
                        <wp:posOffset>839470</wp:posOffset>
                      </wp:positionH>
                      <wp:positionV relativeFrom="paragraph">
                        <wp:posOffset>55880</wp:posOffset>
                      </wp:positionV>
                      <wp:extent cx="154305" cy="90805"/>
                      <wp:effectExtent l="12700" t="11430" r="13970" b="12065"/>
                      <wp:wrapNone/>
                      <wp:docPr id="67"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7AA9B011"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5AD4654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213F0ED2"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0B284B9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23E85CE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24421371"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15F0AEF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4D76110D"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5790434"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4EA3089F"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5F8E8B6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7A87183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2BB873A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5E39DC1B"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6CBDDD1C"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4AD86B30"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6B94FF8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4E1CD2BC"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42CD62B8"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5C510050"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2A85E43E"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6D91D69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0EE173C9"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7A23AA47"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454851D7"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02787C40"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6343603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2ACFFED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086F960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3BDB7F4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6EAEC6D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420F369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5CAD3A4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7CA2B62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0933AF26"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1ED2ED58"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1CE806B6"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0C56415F"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64169767"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51BB259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139E8753"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43BA30BA"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58EC248A"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76429B38"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7449B26B"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4A4EB579"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4894AD83"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0AD14A2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1A17035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7FE8623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2D34F888" w14:textId="77777777" w:rsidTr="00E21184">
                                    <w:tc>
                                      <w:tcPr>
                                        <w:tcW w:w="4788" w:type="dxa"/>
                                      </w:tcPr>
                                      <w:p w14:paraId="110CE5F9"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36DF3D07"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04158AAD" w14:textId="77777777" w:rsidTr="00E21184">
                                    <w:tc>
                                      <w:tcPr>
                                        <w:tcW w:w="4788" w:type="dxa"/>
                                      </w:tcPr>
                                      <w:p w14:paraId="642F3BB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0312D22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282455FE" w14:textId="77777777" w:rsidTr="00E21184">
                                    <w:tc>
                                      <w:tcPr>
                                        <w:tcW w:w="4788" w:type="dxa"/>
                                      </w:tcPr>
                                      <w:p w14:paraId="4975B42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438D8B4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2ED1F7D0" w14:textId="77777777" w:rsidTr="00E21184">
                                    <w:tc>
                                      <w:tcPr>
                                        <w:tcW w:w="4788" w:type="dxa"/>
                                      </w:tcPr>
                                      <w:p w14:paraId="1503C42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4C88953C"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3897FC8E" w14:textId="77777777" w:rsidTr="00E21184">
                                    <w:tc>
                                      <w:tcPr>
                                        <w:tcW w:w="4788" w:type="dxa"/>
                                      </w:tcPr>
                                      <w:p w14:paraId="481CB84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10D78F0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1F237E78" w14:textId="77777777" w:rsidTr="00E21184">
                                    <w:tc>
                                      <w:tcPr>
                                        <w:tcW w:w="4788" w:type="dxa"/>
                                      </w:tcPr>
                                      <w:p w14:paraId="39C09FB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2DBBF7F0"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2014BB0A" w14:textId="77777777" w:rsidTr="00E21184">
                                    <w:tc>
                                      <w:tcPr>
                                        <w:tcW w:w="4788" w:type="dxa"/>
                                      </w:tcPr>
                                      <w:p w14:paraId="2FB771A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2B8ECB29"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56582BA0" w14:textId="77777777" w:rsidR="008B789C" w:rsidRPr="00FB26C8" w:rsidRDefault="008B789C" w:rsidP="008B789C">
                                  <w:pPr>
                                    <w:spacing w:line="240" w:lineRule="auto"/>
                                    <w:rPr>
                                      <w:rFonts w:ascii="Arial" w:hAnsi="Arial" w:cs="Arial"/>
                                      <w:sz w:val="24"/>
                                      <w:szCs w:val="24"/>
                                    </w:rPr>
                                  </w:pPr>
                                </w:p>
                                <w:p w14:paraId="0F8E6D6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660888F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707B8FE5"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4F4C436B"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3BC34A32"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4E023056"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45053AB8"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74AA78C3"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4AE7BB76"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370F89FD"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6A2D8CDE"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7082184E"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49EB6B9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678C2280" w14:textId="77777777" w:rsidR="008B789C" w:rsidRDefault="008B789C" w:rsidP="008B789C">
                                  <w:pPr>
                                    <w:spacing w:line="240" w:lineRule="auto"/>
                                    <w:rPr>
                                      <w:rFonts w:ascii="Arial" w:hAnsi="Arial" w:cs="Arial"/>
                                      <w:b/>
                                    </w:rPr>
                                  </w:pPr>
                                </w:p>
                                <w:p w14:paraId="061478BF" w14:textId="77777777" w:rsidR="008B789C" w:rsidRDefault="008B789C" w:rsidP="008B789C">
                                  <w:pPr>
                                    <w:spacing w:line="240" w:lineRule="auto"/>
                                    <w:rPr>
                                      <w:rFonts w:ascii="Arial" w:hAnsi="Arial" w:cs="Arial"/>
                                      <w:b/>
                                    </w:rPr>
                                  </w:pPr>
                                </w:p>
                                <w:p w14:paraId="5A68EE9C" w14:textId="77777777" w:rsidR="008B789C" w:rsidRDefault="008B789C" w:rsidP="008B789C">
                                  <w:pPr>
                                    <w:spacing w:line="240" w:lineRule="auto"/>
                                    <w:rPr>
                                      <w:rFonts w:ascii="Arial" w:hAnsi="Arial" w:cs="Arial"/>
                                      <w:b/>
                                    </w:rPr>
                                  </w:pPr>
                                </w:p>
                                <w:p w14:paraId="0696AB7F"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3536A5" id="Text Box 67" o:spid="_x0000_s1044" type="#_x0000_t202" style="position:absolute;left:0;text-align:left;margin-left:66.1pt;margin-top:4.4pt;width:12.15pt;height:7.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 xml:space="preserve">Poorly lit </w:t>
            </w:r>
          </w:p>
          <w:p w14:paraId="39BE7ED5"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0768" behindDoc="0" locked="0" layoutInCell="1" allowOverlap="1" wp14:anchorId="23D258A7" wp14:editId="579FB5D0">
                      <wp:simplePos x="0" y="0"/>
                      <wp:positionH relativeFrom="column">
                        <wp:posOffset>839470</wp:posOffset>
                      </wp:positionH>
                      <wp:positionV relativeFrom="paragraph">
                        <wp:posOffset>30480</wp:posOffset>
                      </wp:positionV>
                      <wp:extent cx="154305" cy="90805"/>
                      <wp:effectExtent l="12700" t="12065" r="13970" b="11430"/>
                      <wp:wrapNone/>
                      <wp:docPr id="66"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26C5240F"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7405089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0026C0EE"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69C40F8C"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21956AB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7C2AE1B0"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1421118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53AA33CB"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391E516"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4F0E5DE0"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75342EE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6DF7DCD5"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58DFC8E5"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1C2ADA3A"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33029F2A"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06A0DBA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6417AE38"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7B8393A6"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01C44A6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62683301"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52798D6C"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1C3353D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7823E5EC"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14387CE2"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561B9E2D"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7C90076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3C78D93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0331713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1AD01B5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3CB6082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2E64142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50657D99"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60902C3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15FD7827"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37F723C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1F25025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69D82E3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2571763B"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0CD17A25"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5B47A692"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66CE13AA"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0AD55ECA"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36A232CA"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07834D32"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53353A86"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3C130BD5"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41B9CC76"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0FE59BC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769674D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050C470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56F4167C" w14:textId="77777777" w:rsidTr="00E21184">
                                    <w:tc>
                                      <w:tcPr>
                                        <w:tcW w:w="4788" w:type="dxa"/>
                                      </w:tcPr>
                                      <w:p w14:paraId="430C9328"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54763C4C"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1BFAC634" w14:textId="77777777" w:rsidTr="00E21184">
                                    <w:tc>
                                      <w:tcPr>
                                        <w:tcW w:w="4788" w:type="dxa"/>
                                      </w:tcPr>
                                      <w:p w14:paraId="6D0F7BF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0612D82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297B4FA2" w14:textId="77777777" w:rsidTr="00E21184">
                                    <w:tc>
                                      <w:tcPr>
                                        <w:tcW w:w="4788" w:type="dxa"/>
                                      </w:tcPr>
                                      <w:p w14:paraId="7E928CA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572B0C1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7FDA44FA" w14:textId="77777777" w:rsidTr="00E21184">
                                    <w:tc>
                                      <w:tcPr>
                                        <w:tcW w:w="4788" w:type="dxa"/>
                                      </w:tcPr>
                                      <w:p w14:paraId="7AAAB0B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01499B5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26C0DAEC" w14:textId="77777777" w:rsidTr="00E21184">
                                    <w:tc>
                                      <w:tcPr>
                                        <w:tcW w:w="4788" w:type="dxa"/>
                                      </w:tcPr>
                                      <w:p w14:paraId="7395373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3E74ED5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474BAA56" w14:textId="77777777" w:rsidTr="00E21184">
                                    <w:tc>
                                      <w:tcPr>
                                        <w:tcW w:w="4788" w:type="dxa"/>
                                      </w:tcPr>
                                      <w:p w14:paraId="4F9B66C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17C3A2DD"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4FE6FA8E" w14:textId="77777777" w:rsidTr="00E21184">
                                    <w:tc>
                                      <w:tcPr>
                                        <w:tcW w:w="4788" w:type="dxa"/>
                                      </w:tcPr>
                                      <w:p w14:paraId="3CD28BF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7450840E"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6B2701F5" w14:textId="77777777" w:rsidR="008B789C" w:rsidRPr="00FB26C8" w:rsidRDefault="008B789C" w:rsidP="008B789C">
                                  <w:pPr>
                                    <w:spacing w:line="240" w:lineRule="auto"/>
                                    <w:rPr>
                                      <w:rFonts w:ascii="Arial" w:hAnsi="Arial" w:cs="Arial"/>
                                      <w:sz w:val="24"/>
                                      <w:szCs w:val="24"/>
                                    </w:rPr>
                                  </w:pPr>
                                </w:p>
                                <w:p w14:paraId="5283152E"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09D0654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1AC8EC11"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29151B46"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29C410C4"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61C3FBDA"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36A1D36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7938F8C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19ABDD21"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714F0CBB"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00A868A9"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57C3BF49"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0B8E2D9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68779F2B" w14:textId="77777777" w:rsidR="008B789C" w:rsidRDefault="008B789C" w:rsidP="008B789C">
                                  <w:pPr>
                                    <w:spacing w:line="240" w:lineRule="auto"/>
                                    <w:rPr>
                                      <w:rFonts w:ascii="Arial" w:hAnsi="Arial" w:cs="Arial"/>
                                      <w:b/>
                                    </w:rPr>
                                  </w:pPr>
                                </w:p>
                                <w:p w14:paraId="50221FFE" w14:textId="77777777" w:rsidR="008B789C" w:rsidRDefault="008B789C" w:rsidP="008B789C">
                                  <w:pPr>
                                    <w:spacing w:line="240" w:lineRule="auto"/>
                                    <w:rPr>
                                      <w:rFonts w:ascii="Arial" w:hAnsi="Arial" w:cs="Arial"/>
                                      <w:b/>
                                    </w:rPr>
                                  </w:pPr>
                                </w:p>
                                <w:p w14:paraId="48323847" w14:textId="77777777" w:rsidR="008B789C" w:rsidRDefault="008B789C" w:rsidP="008B789C">
                                  <w:pPr>
                                    <w:spacing w:line="240" w:lineRule="auto"/>
                                    <w:rPr>
                                      <w:rFonts w:ascii="Arial" w:hAnsi="Arial" w:cs="Arial"/>
                                      <w:b/>
                                    </w:rPr>
                                  </w:pPr>
                                </w:p>
                                <w:p w14:paraId="49A5CFF0"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52BE89" id="Text Box 66" o:spid="_x0000_s1045" type="#_x0000_t202" style="position:absolute;left:0;text-align:left;margin-left:66.1pt;margin-top:2.4pt;width:12.15pt;height:7.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Fairly lit</w:t>
            </w:r>
          </w:p>
          <w:p w14:paraId="5C148A18"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1792" behindDoc="0" locked="0" layoutInCell="1" allowOverlap="1" wp14:anchorId="250EE0C7" wp14:editId="46D20191">
                      <wp:simplePos x="0" y="0"/>
                      <wp:positionH relativeFrom="column">
                        <wp:posOffset>835025</wp:posOffset>
                      </wp:positionH>
                      <wp:positionV relativeFrom="paragraph">
                        <wp:posOffset>34290</wp:posOffset>
                      </wp:positionV>
                      <wp:extent cx="154305" cy="90805"/>
                      <wp:effectExtent l="8255" t="13335" r="8890" b="10160"/>
                      <wp:wrapNone/>
                      <wp:docPr id="65"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68B87360"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072F286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372ED5C9"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1ACC40FC"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28E5C988"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127132E9"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1BBAD99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6A39E0CC"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971F0BD"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332D5B74"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6E1A2DFB"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7D62E2E7"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55A7A756"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1BCB6BFB"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65FA3893"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4B5948A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3B45F68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06107A09"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41265395"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76614A53"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0D6D5222"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35F49F1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048927A8"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1CC2FEC6"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7FB4A1E1"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4FB33E8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2A72C2B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0FA5DCF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691B102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4E477DE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27B53F8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6F525A7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45651A7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52B5FB1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2A6F48E0"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0A4B7BD7"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0CDA9F0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3A12B02C"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79FD5468"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069C247A"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2F301830"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631CC84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623CE3CC"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54FC014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62CA8192"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0DD9AA64"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726A647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769D148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03295D1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64E4A09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0F06B25F" w14:textId="77777777" w:rsidTr="00E21184">
                                    <w:tc>
                                      <w:tcPr>
                                        <w:tcW w:w="4788" w:type="dxa"/>
                                      </w:tcPr>
                                      <w:p w14:paraId="31F23A12"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34AA9444"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5B271013" w14:textId="77777777" w:rsidTr="00E21184">
                                    <w:tc>
                                      <w:tcPr>
                                        <w:tcW w:w="4788" w:type="dxa"/>
                                      </w:tcPr>
                                      <w:p w14:paraId="0EF5ACC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01F2D02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7A7D620A" w14:textId="77777777" w:rsidTr="00E21184">
                                    <w:tc>
                                      <w:tcPr>
                                        <w:tcW w:w="4788" w:type="dxa"/>
                                      </w:tcPr>
                                      <w:p w14:paraId="04A0887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1D9F11D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125D89F3" w14:textId="77777777" w:rsidTr="00E21184">
                                    <w:tc>
                                      <w:tcPr>
                                        <w:tcW w:w="4788" w:type="dxa"/>
                                      </w:tcPr>
                                      <w:p w14:paraId="3727052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6EFD9C2E"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5DE99118" w14:textId="77777777" w:rsidTr="00E21184">
                                    <w:tc>
                                      <w:tcPr>
                                        <w:tcW w:w="4788" w:type="dxa"/>
                                      </w:tcPr>
                                      <w:p w14:paraId="2981DED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764F5E8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06CF7071" w14:textId="77777777" w:rsidTr="00E21184">
                                    <w:tc>
                                      <w:tcPr>
                                        <w:tcW w:w="4788" w:type="dxa"/>
                                      </w:tcPr>
                                      <w:p w14:paraId="647026E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3D9135F3"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29ADCD39" w14:textId="77777777" w:rsidTr="00E21184">
                                    <w:tc>
                                      <w:tcPr>
                                        <w:tcW w:w="4788" w:type="dxa"/>
                                      </w:tcPr>
                                      <w:p w14:paraId="5F19454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67830D9A"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0BA6DC5A" w14:textId="77777777" w:rsidR="008B789C" w:rsidRPr="00FB26C8" w:rsidRDefault="008B789C" w:rsidP="008B789C">
                                  <w:pPr>
                                    <w:spacing w:line="240" w:lineRule="auto"/>
                                    <w:rPr>
                                      <w:rFonts w:ascii="Arial" w:hAnsi="Arial" w:cs="Arial"/>
                                      <w:sz w:val="24"/>
                                      <w:szCs w:val="24"/>
                                    </w:rPr>
                                  </w:pPr>
                                </w:p>
                                <w:p w14:paraId="1B60179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50763D8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6323EC1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74250C1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4C4DB11C"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5B906898"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4E097EDD"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5D54B07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15037AD6"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418C2BE6"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397CED53"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08A949AB"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617BE7A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6972FD42" w14:textId="77777777" w:rsidR="008B789C" w:rsidRDefault="008B789C" w:rsidP="008B789C">
                                  <w:pPr>
                                    <w:spacing w:line="240" w:lineRule="auto"/>
                                    <w:rPr>
                                      <w:rFonts w:ascii="Arial" w:hAnsi="Arial" w:cs="Arial"/>
                                      <w:b/>
                                    </w:rPr>
                                  </w:pPr>
                                </w:p>
                                <w:p w14:paraId="7B6AB606" w14:textId="77777777" w:rsidR="008B789C" w:rsidRDefault="008B789C" w:rsidP="008B789C">
                                  <w:pPr>
                                    <w:spacing w:line="240" w:lineRule="auto"/>
                                    <w:rPr>
                                      <w:rFonts w:ascii="Arial" w:hAnsi="Arial" w:cs="Arial"/>
                                      <w:b/>
                                    </w:rPr>
                                  </w:pPr>
                                </w:p>
                                <w:p w14:paraId="47D5F758" w14:textId="77777777" w:rsidR="008B789C" w:rsidRDefault="008B789C" w:rsidP="008B789C">
                                  <w:pPr>
                                    <w:spacing w:line="240" w:lineRule="auto"/>
                                    <w:rPr>
                                      <w:rFonts w:ascii="Arial" w:hAnsi="Arial" w:cs="Arial"/>
                                      <w:b/>
                                    </w:rPr>
                                  </w:pPr>
                                </w:p>
                                <w:p w14:paraId="767ECBD9"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391EC8" id="Text Box 65" o:spid="_x0000_s1046" type="#_x0000_t202" style="position:absolute;left:0;text-align:left;margin-left:65.75pt;margin-top:2.7pt;width:12.15pt;height:7.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proofErr w:type="gramStart"/>
            <w:r w:rsidRPr="00A1633C">
              <w:rPr>
                <w:rFonts w:ascii="Times New Roman" w:hAnsi="Times New Roman"/>
                <w:sz w:val="24"/>
                <w:szCs w:val="24"/>
              </w:rPr>
              <w:t>Well  lit</w:t>
            </w:r>
            <w:proofErr w:type="gramEnd"/>
          </w:p>
        </w:tc>
      </w:tr>
      <w:tr w:rsidR="008B789C" w:rsidRPr="00A1633C" w14:paraId="068D2E93" w14:textId="77777777" w:rsidTr="00427462">
        <w:trPr>
          <w:trHeight w:val="240"/>
        </w:trPr>
        <w:tc>
          <w:tcPr>
            <w:tcW w:w="828" w:type="dxa"/>
            <w:vAlign w:val="center"/>
          </w:tcPr>
          <w:p w14:paraId="50D877C7"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B.8</w:t>
            </w:r>
          </w:p>
        </w:tc>
        <w:tc>
          <w:tcPr>
            <w:tcW w:w="3600" w:type="dxa"/>
            <w:vAlign w:val="center"/>
          </w:tcPr>
          <w:p w14:paraId="1B77FD17"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 xml:space="preserve"> Noise level in the establishment</w:t>
            </w:r>
          </w:p>
        </w:tc>
        <w:tc>
          <w:tcPr>
            <w:tcW w:w="4428" w:type="dxa"/>
            <w:vAlign w:val="center"/>
          </w:tcPr>
          <w:p w14:paraId="65350F21"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4864" behindDoc="0" locked="0" layoutInCell="1" allowOverlap="1" wp14:anchorId="0192F843" wp14:editId="7E4ADAFB">
                      <wp:simplePos x="0" y="0"/>
                      <wp:positionH relativeFrom="column">
                        <wp:posOffset>919480</wp:posOffset>
                      </wp:positionH>
                      <wp:positionV relativeFrom="paragraph">
                        <wp:posOffset>33655</wp:posOffset>
                      </wp:positionV>
                      <wp:extent cx="154305" cy="90805"/>
                      <wp:effectExtent l="6985" t="7620" r="10160" b="6350"/>
                      <wp:wrapNone/>
                      <wp:docPr id="64"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55F5C81F"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510B3EC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37743940"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00C527BE"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26924F2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55F48987"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214CE204"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1D8766B5"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6E7BEA85"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22E0D612"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26813DCB"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472C52A3"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0A6B1268"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48ADD56E"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4FE1B8E6"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217F248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25A901C5"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5FB5BB48"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59DE9564"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4B160E2B"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282A7697"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0014591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27A9D5B1"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3977AC16"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3F11A5BA"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230FB35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2C5F606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6203174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2BA1DFC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7C12CA5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77E8EE1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3E024EF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799BD0D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69A6A429"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38F4A89D"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1CF5623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0CC5568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0996747C"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6BFF65ED"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3FF62DBC"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624549DB"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172F381E"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09889D69"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590B75B2"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27AF227B"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04CA82FB"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680F96C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3918F21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0D0D32D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4E64B9C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0EEF7BC6" w14:textId="77777777" w:rsidTr="00E21184">
                                    <w:tc>
                                      <w:tcPr>
                                        <w:tcW w:w="4788" w:type="dxa"/>
                                      </w:tcPr>
                                      <w:p w14:paraId="0936CB74"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1627C64F"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7E23C635" w14:textId="77777777" w:rsidTr="00E21184">
                                    <w:tc>
                                      <w:tcPr>
                                        <w:tcW w:w="4788" w:type="dxa"/>
                                      </w:tcPr>
                                      <w:p w14:paraId="146C21D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1359FBF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12223BEE" w14:textId="77777777" w:rsidTr="00E21184">
                                    <w:tc>
                                      <w:tcPr>
                                        <w:tcW w:w="4788" w:type="dxa"/>
                                      </w:tcPr>
                                      <w:p w14:paraId="3D77E82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3C11CE4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38ECE8D7" w14:textId="77777777" w:rsidTr="00E21184">
                                    <w:tc>
                                      <w:tcPr>
                                        <w:tcW w:w="4788" w:type="dxa"/>
                                      </w:tcPr>
                                      <w:p w14:paraId="4661C24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2F67B73A"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6ACDD28D" w14:textId="77777777" w:rsidTr="00E21184">
                                    <w:tc>
                                      <w:tcPr>
                                        <w:tcW w:w="4788" w:type="dxa"/>
                                      </w:tcPr>
                                      <w:p w14:paraId="73AD3F7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5869B83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05AC005A" w14:textId="77777777" w:rsidTr="00E21184">
                                    <w:tc>
                                      <w:tcPr>
                                        <w:tcW w:w="4788" w:type="dxa"/>
                                      </w:tcPr>
                                      <w:p w14:paraId="7513559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01C88BE8"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6ED0D3AA" w14:textId="77777777" w:rsidTr="00E21184">
                                    <w:tc>
                                      <w:tcPr>
                                        <w:tcW w:w="4788" w:type="dxa"/>
                                      </w:tcPr>
                                      <w:p w14:paraId="3296319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46F98E31"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5C550B74" w14:textId="77777777" w:rsidR="008B789C" w:rsidRPr="00FB26C8" w:rsidRDefault="008B789C" w:rsidP="008B789C">
                                  <w:pPr>
                                    <w:spacing w:line="240" w:lineRule="auto"/>
                                    <w:rPr>
                                      <w:rFonts w:ascii="Arial" w:hAnsi="Arial" w:cs="Arial"/>
                                      <w:sz w:val="24"/>
                                      <w:szCs w:val="24"/>
                                    </w:rPr>
                                  </w:pPr>
                                </w:p>
                                <w:p w14:paraId="45A5542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729A556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25CB2636"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7D85BEB4"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0EF1FE79"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74BC1DD4"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6FD13EDB"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496546AD"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4D554313"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5AFAFCC7"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69C04611"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104CE9F9"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71B8A93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544129FA" w14:textId="77777777" w:rsidR="008B789C" w:rsidRDefault="008B789C" w:rsidP="008B789C">
                                  <w:pPr>
                                    <w:spacing w:line="240" w:lineRule="auto"/>
                                    <w:rPr>
                                      <w:rFonts w:ascii="Arial" w:hAnsi="Arial" w:cs="Arial"/>
                                      <w:b/>
                                    </w:rPr>
                                  </w:pPr>
                                </w:p>
                                <w:p w14:paraId="62F44B3D" w14:textId="77777777" w:rsidR="008B789C" w:rsidRDefault="008B789C" w:rsidP="008B789C">
                                  <w:pPr>
                                    <w:spacing w:line="240" w:lineRule="auto"/>
                                    <w:rPr>
                                      <w:rFonts w:ascii="Arial" w:hAnsi="Arial" w:cs="Arial"/>
                                      <w:b/>
                                    </w:rPr>
                                  </w:pPr>
                                </w:p>
                                <w:p w14:paraId="50F740D2" w14:textId="77777777" w:rsidR="008B789C" w:rsidRDefault="008B789C" w:rsidP="008B789C">
                                  <w:pPr>
                                    <w:spacing w:line="240" w:lineRule="auto"/>
                                    <w:rPr>
                                      <w:rFonts w:ascii="Arial" w:hAnsi="Arial" w:cs="Arial"/>
                                      <w:b/>
                                    </w:rPr>
                                  </w:pPr>
                                </w:p>
                                <w:p w14:paraId="387E9414"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D29B0D" id="Text Box 64" o:spid="_x0000_s1047" type="#_x0000_t202" style="position:absolute;left:0;text-align:left;margin-left:72.4pt;margin-top:2.65pt;width:12.15pt;height:7.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Quiet</w:t>
            </w:r>
          </w:p>
          <w:p w14:paraId="3F925289"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3840" behindDoc="0" locked="0" layoutInCell="1" allowOverlap="1" wp14:anchorId="18BFDBAE" wp14:editId="135B510B">
                      <wp:simplePos x="0" y="0"/>
                      <wp:positionH relativeFrom="column">
                        <wp:posOffset>921385</wp:posOffset>
                      </wp:positionH>
                      <wp:positionV relativeFrom="paragraph">
                        <wp:posOffset>30480</wp:posOffset>
                      </wp:positionV>
                      <wp:extent cx="154305" cy="90805"/>
                      <wp:effectExtent l="8890" t="11430" r="8255" b="12065"/>
                      <wp:wrapNone/>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01DD66F2"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25C30398"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456DA21B"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19F0C60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44E969FC"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4993BCEA"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43C34B14"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36241196"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20C380BC"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072E6C97"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1B088A7D"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31B5A8A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21135D25"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7EE90571"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4C82B84F"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4DE59D1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7CC7845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0D2DF945"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37C08DE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7111B056"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4EA6BB04"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6D61785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4F51C2E5"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0EAEB49E"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5F53DAAD"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2EF9116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241DDEE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28FE3EF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3CC2F9F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1EFBC62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3BEDAF1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2862046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534FCC7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3763E46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0E3DD78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7581170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745E277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5B1DB143"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1D2642DD"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5FDFE4DC"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2B5BBE30"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799C1159"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73528255"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3F5EF296"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388D3A23"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1CFC1BCC"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0EC314BD"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6CFF4FE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19A9486E"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0E4C730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50FDBB68" w14:textId="77777777" w:rsidTr="00E21184">
                                    <w:tc>
                                      <w:tcPr>
                                        <w:tcW w:w="4788" w:type="dxa"/>
                                      </w:tcPr>
                                      <w:p w14:paraId="25E505C5"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5E1B1B93"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3356CB06" w14:textId="77777777" w:rsidTr="00E21184">
                                    <w:tc>
                                      <w:tcPr>
                                        <w:tcW w:w="4788" w:type="dxa"/>
                                      </w:tcPr>
                                      <w:p w14:paraId="310B58E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1B5F554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4F157550" w14:textId="77777777" w:rsidTr="00E21184">
                                    <w:tc>
                                      <w:tcPr>
                                        <w:tcW w:w="4788" w:type="dxa"/>
                                      </w:tcPr>
                                      <w:p w14:paraId="23B77D4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514E977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48BA35C9" w14:textId="77777777" w:rsidTr="00E21184">
                                    <w:tc>
                                      <w:tcPr>
                                        <w:tcW w:w="4788" w:type="dxa"/>
                                      </w:tcPr>
                                      <w:p w14:paraId="05426A0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5FEAAB4B"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4B023938" w14:textId="77777777" w:rsidTr="00E21184">
                                    <w:tc>
                                      <w:tcPr>
                                        <w:tcW w:w="4788" w:type="dxa"/>
                                      </w:tcPr>
                                      <w:p w14:paraId="2AAE3C2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79479A9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470F2FC7" w14:textId="77777777" w:rsidTr="00E21184">
                                    <w:tc>
                                      <w:tcPr>
                                        <w:tcW w:w="4788" w:type="dxa"/>
                                      </w:tcPr>
                                      <w:p w14:paraId="2F59F32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28D323B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7B2A9B83" w14:textId="77777777" w:rsidTr="00E21184">
                                    <w:tc>
                                      <w:tcPr>
                                        <w:tcW w:w="4788" w:type="dxa"/>
                                      </w:tcPr>
                                      <w:p w14:paraId="2CA8B38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5EFBC111"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2C9CF7D6" w14:textId="77777777" w:rsidR="008B789C" w:rsidRPr="00FB26C8" w:rsidRDefault="008B789C" w:rsidP="008B789C">
                                  <w:pPr>
                                    <w:spacing w:line="240" w:lineRule="auto"/>
                                    <w:rPr>
                                      <w:rFonts w:ascii="Arial" w:hAnsi="Arial" w:cs="Arial"/>
                                      <w:sz w:val="24"/>
                                      <w:szCs w:val="24"/>
                                    </w:rPr>
                                  </w:pPr>
                                </w:p>
                                <w:p w14:paraId="1CDCA15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57263CD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70F96483"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2A91F651"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3CA35DAA"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624D0D3C"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4101A5C4"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77412A6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1A051906"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509DC00A"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4EDD16B3"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12BCAD6B"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6B5593E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4D18AB76" w14:textId="77777777" w:rsidR="008B789C" w:rsidRDefault="008B789C" w:rsidP="008B789C">
                                  <w:pPr>
                                    <w:spacing w:line="240" w:lineRule="auto"/>
                                    <w:rPr>
                                      <w:rFonts w:ascii="Arial" w:hAnsi="Arial" w:cs="Arial"/>
                                      <w:b/>
                                    </w:rPr>
                                  </w:pPr>
                                </w:p>
                                <w:p w14:paraId="4676A8E8" w14:textId="77777777" w:rsidR="008B789C" w:rsidRDefault="008B789C" w:rsidP="008B789C">
                                  <w:pPr>
                                    <w:spacing w:line="240" w:lineRule="auto"/>
                                    <w:rPr>
                                      <w:rFonts w:ascii="Arial" w:hAnsi="Arial" w:cs="Arial"/>
                                      <w:b/>
                                    </w:rPr>
                                  </w:pPr>
                                </w:p>
                                <w:p w14:paraId="513A9A5B" w14:textId="77777777" w:rsidR="008B789C" w:rsidRDefault="008B789C" w:rsidP="008B789C">
                                  <w:pPr>
                                    <w:spacing w:line="240" w:lineRule="auto"/>
                                    <w:rPr>
                                      <w:rFonts w:ascii="Arial" w:hAnsi="Arial" w:cs="Arial"/>
                                      <w:b/>
                                    </w:rPr>
                                  </w:pPr>
                                </w:p>
                                <w:p w14:paraId="5040793D"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4E31C5" id="Text Box 63" o:spid="_x0000_s1048" type="#_x0000_t202" style="position:absolute;left:0;text-align:left;margin-left:72.55pt;margin-top:2.4pt;width:12.15pt;height:7.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Noisy</w:t>
            </w:r>
          </w:p>
          <w:p w14:paraId="6B751AAC"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2816" behindDoc="0" locked="0" layoutInCell="1" allowOverlap="1" wp14:anchorId="3140DAA1" wp14:editId="20101ED8">
                      <wp:simplePos x="0" y="0"/>
                      <wp:positionH relativeFrom="column">
                        <wp:posOffset>923290</wp:posOffset>
                      </wp:positionH>
                      <wp:positionV relativeFrom="paragraph">
                        <wp:posOffset>60325</wp:posOffset>
                      </wp:positionV>
                      <wp:extent cx="154305" cy="90805"/>
                      <wp:effectExtent l="10795" t="10160" r="6350" b="13335"/>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17DA8260"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34C85213"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04017B66"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47E7990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1AE6520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10E577AA"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4E2C732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1A4B4497"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54931405"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2973E261"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5DC05F8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381EACE5"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0BDB8CA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00AFDD1B"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75C200A4"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2E9F7763"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36B3CDE2"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2AEE246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0CF854D3"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2DDAD35B"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3EEB2672"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5E2EBBD4"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41E89ABE"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138545FD"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7ADAC204"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3551FBC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2533EEF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546310A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7782ED3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74D2942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4D8A286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483C027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4137079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772AF176"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457E324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155AC128"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55B0D15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7B5B6D63"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7D80620D"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413E8CED"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17B131D9"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03D20BD5"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2C1C8E1F"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5E850763"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30794FC9"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38F69E4C"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6823A00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39BE0A6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4AA1C232"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3AA3DB8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3D1FE75F" w14:textId="77777777" w:rsidTr="00E21184">
                                    <w:tc>
                                      <w:tcPr>
                                        <w:tcW w:w="4788" w:type="dxa"/>
                                      </w:tcPr>
                                      <w:p w14:paraId="3B29519D"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3B2CB4C6"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7643ADF5" w14:textId="77777777" w:rsidTr="00E21184">
                                    <w:tc>
                                      <w:tcPr>
                                        <w:tcW w:w="4788" w:type="dxa"/>
                                      </w:tcPr>
                                      <w:p w14:paraId="0BFC006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5DA74D0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1EA4C76A" w14:textId="77777777" w:rsidTr="00E21184">
                                    <w:tc>
                                      <w:tcPr>
                                        <w:tcW w:w="4788" w:type="dxa"/>
                                      </w:tcPr>
                                      <w:p w14:paraId="1D757FB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3FB1AF7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40DEBA06" w14:textId="77777777" w:rsidTr="00E21184">
                                    <w:tc>
                                      <w:tcPr>
                                        <w:tcW w:w="4788" w:type="dxa"/>
                                      </w:tcPr>
                                      <w:p w14:paraId="3282F1E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648797FD"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0F4E5F29" w14:textId="77777777" w:rsidTr="00E21184">
                                    <w:tc>
                                      <w:tcPr>
                                        <w:tcW w:w="4788" w:type="dxa"/>
                                      </w:tcPr>
                                      <w:p w14:paraId="3B934E5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1D3181D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5DCDC137" w14:textId="77777777" w:rsidTr="00E21184">
                                    <w:tc>
                                      <w:tcPr>
                                        <w:tcW w:w="4788" w:type="dxa"/>
                                      </w:tcPr>
                                      <w:p w14:paraId="4CA563C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7FF10EB2"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1620FF5E" w14:textId="77777777" w:rsidTr="00E21184">
                                    <w:tc>
                                      <w:tcPr>
                                        <w:tcW w:w="4788" w:type="dxa"/>
                                      </w:tcPr>
                                      <w:p w14:paraId="397A533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24D83975"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0AF18607" w14:textId="77777777" w:rsidR="008B789C" w:rsidRPr="00FB26C8" w:rsidRDefault="008B789C" w:rsidP="008B789C">
                                  <w:pPr>
                                    <w:spacing w:line="240" w:lineRule="auto"/>
                                    <w:rPr>
                                      <w:rFonts w:ascii="Arial" w:hAnsi="Arial" w:cs="Arial"/>
                                      <w:sz w:val="24"/>
                                      <w:szCs w:val="24"/>
                                    </w:rPr>
                                  </w:pPr>
                                </w:p>
                                <w:p w14:paraId="6EAF7BF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5D332F6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0FAF8F7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5D1F8F69"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1ECD9E6A"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5143183B"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1605737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6A2B6283"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1D6F23F8"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4BC3958B"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294CD508"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03955E17"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1447451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0D3247B2" w14:textId="77777777" w:rsidR="008B789C" w:rsidRDefault="008B789C" w:rsidP="008B789C">
                                  <w:pPr>
                                    <w:spacing w:line="240" w:lineRule="auto"/>
                                    <w:rPr>
                                      <w:rFonts w:ascii="Arial" w:hAnsi="Arial" w:cs="Arial"/>
                                      <w:b/>
                                    </w:rPr>
                                  </w:pPr>
                                </w:p>
                                <w:p w14:paraId="5CF51DF3" w14:textId="77777777" w:rsidR="008B789C" w:rsidRDefault="008B789C" w:rsidP="008B789C">
                                  <w:pPr>
                                    <w:spacing w:line="240" w:lineRule="auto"/>
                                    <w:rPr>
                                      <w:rFonts w:ascii="Arial" w:hAnsi="Arial" w:cs="Arial"/>
                                      <w:b/>
                                    </w:rPr>
                                  </w:pPr>
                                </w:p>
                                <w:p w14:paraId="428AEC83" w14:textId="77777777" w:rsidR="008B789C" w:rsidRDefault="008B789C" w:rsidP="008B789C">
                                  <w:pPr>
                                    <w:spacing w:line="240" w:lineRule="auto"/>
                                    <w:rPr>
                                      <w:rFonts w:ascii="Arial" w:hAnsi="Arial" w:cs="Arial"/>
                                      <w:b/>
                                    </w:rPr>
                                  </w:pPr>
                                </w:p>
                                <w:p w14:paraId="66A03361"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82A061C" id="Text Box 62" o:spid="_x0000_s1049" type="#_x0000_t202" style="position:absolute;left:0;text-align:left;margin-left:72.7pt;margin-top:4.75pt;width:12.15pt;height:7.1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Very noisy</w:t>
            </w:r>
          </w:p>
        </w:tc>
      </w:tr>
      <w:tr w:rsidR="008B789C" w:rsidRPr="00A1633C" w14:paraId="09FA3B5C" w14:textId="77777777" w:rsidTr="00427462">
        <w:trPr>
          <w:trHeight w:val="240"/>
        </w:trPr>
        <w:tc>
          <w:tcPr>
            <w:tcW w:w="828" w:type="dxa"/>
            <w:vAlign w:val="center"/>
          </w:tcPr>
          <w:p w14:paraId="71407B11"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B.9</w:t>
            </w:r>
          </w:p>
        </w:tc>
        <w:tc>
          <w:tcPr>
            <w:tcW w:w="3600" w:type="dxa"/>
            <w:vAlign w:val="center"/>
          </w:tcPr>
          <w:p w14:paraId="51BE27D2"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 xml:space="preserve">Size of the establishment </w:t>
            </w:r>
          </w:p>
        </w:tc>
        <w:tc>
          <w:tcPr>
            <w:tcW w:w="4428" w:type="dxa"/>
            <w:vAlign w:val="center"/>
          </w:tcPr>
          <w:p w14:paraId="070A8BD1"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Number of tables……….</w:t>
            </w:r>
          </w:p>
          <w:p w14:paraId="3AA29350"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Number of chairs……</w:t>
            </w:r>
            <w:proofErr w:type="gramStart"/>
            <w:r w:rsidRPr="00A1633C">
              <w:rPr>
                <w:rFonts w:ascii="Times New Roman" w:hAnsi="Times New Roman"/>
                <w:sz w:val="24"/>
                <w:szCs w:val="24"/>
              </w:rPr>
              <w:t>…..</w:t>
            </w:r>
            <w:proofErr w:type="gramEnd"/>
          </w:p>
        </w:tc>
      </w:tr>
      <w:tr w:rsidR="008B789C" w:rsidRPr="00A1633C" w14:paraId="7BEFC4DB" w14:textId="77777777" w:rsidTr="00427462">
        <w:trPr>
          <w:trHeight w:val="240"/>
        </w:trPr>
        <w:tc>
          <w:tcPr>
            <w:tcW w:w="828" w:type="dxa"/>
            <w:vAlign w:val="center"/>
          </w:tcPr>
          <w:p w14:paraId="5FC3DCFC"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B.10</w:t>
            </w:r>
          </w:p>
        </w:tc>
        <w:tc>
          <w:tcPr>
            <w:tcW w:w="3600" w:type="dxa"/>
            <w:vAlign w:val="center"/>
          </w:tcPr>
          <w:p w14:paraId="7801A1F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Client occupancy at the time the attempt to purchase an alcoholic drink was made</w:t>
            </w:r>
          </w:p>
        </w:tc>
        <w:tc>
          <w:tcPr>
            <w:tcW w:w="4428" w:type="dxa"/>
            <w:vAlign w:val="center"/>
          </w:tcPr>
          <w:p w14:paraId="71AF4237"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Number of tables occupied…</w:t>
            </w:r>
            <w:proofErr w:type="gramStart"/>
            <w:r w:rsidRPr="00A1633C">
              <w:rPr>
                <w:rFonts w:ascii="Times New Roman" w:hAnsi="Times New Roman"/>
                <w:sz w:val="24"/>
                <w:szCs w:val="24"/>
              </w:rPr>
              <w:t>…..</w:t>
            </w:r>
            <w:proofErr w:type="gramEnd"/>
          </w:p>
          <w:p w14:paraId="6B8C2EE4"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Number of chairs occupied……...</w:t>
            </w:r>
          </w:p>
        </w:tc>
      </w:tr>
      <w:tr w:rsidR="008B789C" w:rsidRPr="00A1633C" w14:paraId="19765E48" w14:textId="77777777" w:rsidTr="00427462">
        <w:trPr>
          <w:trHeight w:val="240"/>
        </w:trPr>
        <w:tc>
          <w:tcPr>
            <w:tcW w:w="828" w:type="dxa"/>
            <w:vAlign w:val="center"/>
          </w:tcPr>
          <w:p w14:paraId="385FF248" w14:textId="77777777" w:rsidR="008B789C" w:rsidRPr="00A1633C" w:rsidRDefault="008B789C" w:rsidP="00427462">
            <w:pPr>
              <w:spacing w:line="240" w:lineRule="auto"/>
              <w:jc w:val="both"/>
              <w:rPr>
                <w:rFonts w:ascii="Times New Roman" w:hAnsi="Times New Roman"/>
                <w:b/>
                <w:sz w:val="24"/>
                <w:szCs w:val="24"/>
              </w:rPr>
            </w:pPr>
          </w:p>
        </w:tc>
        <w:tc>
          <w:tcPr>
            <w:tcW w:w="8028" w:type="dxa"/>
            <w:gridSpan w:val="2"/>
            <w:vAlign w:val="center"/>
          </w:tcPr>
          <w:p w14:paraId="53DE7D36"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SECTION C: ALCOHOL SERVICES</w:t>
            </w:r>
          </w:p>
        </w:tc>
      </w:tr>
      <w:tr w:rsidR="008B789C" w:rsidRPr="00A1633C" w14:paraId="5B84231C" w14:textId="77777777" w:rsidTr="00427462">
        <w:trPr>
          <w:trHeight w:val="240"/>
        </w:trPr>
        <w:tc>
          <w:tcPr>
            <w:tcW w:w="828" w:type="dxa"/>
            <w:vAlign w:val="center"/>
          </w:tcPr>
          <w:p w14:paraId="6D0BA594" w14:textId="77777777" w:rsidR="008B789C" w:rsidRPr="00A1633C" w:rsidRDefault="008B789C" w:rsidP="00427462">
            <w:pPr>
              <w:spacing w:line="240" w:lineRule="auto"/>
              <w:jc w:val="both"/>
              <w:rPr>
                <w:rFonts w:ascii="Times New Roman" w:hAnsi="Times New Roman"/>
                <w:b/>
                <w:sz w:val="24"/>
                <w:szCs w:val="24"/>
              </w:rPr>
            </w:pPr>
          </w:p>
        </w:tc>
        <w:tc>
          <w:tcPr>
            <w:tcW w:w="3600" w:type="dxa"/>
            <w:vAlign w:val="center"/>
          </w:tcPr>
          <w:p w14:paraId="72DC0C28"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Questions and filters</w:t>
            </w:r>
          </w:p>
        </w:tc>
        <w:tc>
          <w:tcPr>
            <w:tcW w:w="4428" w:type="dxa"/>
            <w:vAlign w:val="center"/>
          </w:tcPr>
          <w:p w14:paraId="7ECB6239"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Observation</w:t>
            </w:r>
          </w:p>
        </w:tc>
      </w:tr>
      <w:tr w:rsidR="008B789C" w:rsidRPr="00A1633C" w14:paraId="4D989C82" w14:textId="77777777" w:rsidTr="00427462">
        <w:trPr>
          <w:trHeight w:val="240"/>
        </w:trPr>
        <w:tc>
          <w:tcPr>
            <w:tcW w:w="828" w:type="dxa"/>
            <w:vAlign w:val="center"/>
          </w:tcPr>
          <w:p w14:paraId="7743D37E"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C.1</w:t>
            </w:r>
          </w:p>
        </w:tc>
        <w:tc>
          <w:tcPr>
            <w:tcW w:w="3600" w:type="dxa"/>
          </w:tcPr>
          <w:p w14:paraId="00157F50" w14:textId="77777777" w:rsidR="008B789C" w:rsidRPr="00A1633C" w:rsidRDefault="008B789C" w:rsidP="00427462">
            <w:pPr>
              <w:spacing w:line="240" w:lineRule="auto"/>
              <w:jc w:val="both"/>
              <w:rPr>
                <w:rFonts w:ascii="Times New Roman" w:hAnsi="Times New Roman"/>
                <w:sz w:val="24"/>
                <w:szCs w:val="24"/>
              </w:rPr>
            </w:pPr>
          </w:p>
          <w:p w14:paraId="53C1E153"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Person from whom you attempted a purchase of an alcoholic drink</w:t>
            </w:r>
          </w:p>
        </w:tc>
        <w:tc>
          <w:tcPr>
            <w:tcW w:w="4428" w:type="dxa"/>
          </w:tcPr>
          <w:p w14:paraId="4FEE0F02" w14:textId="77777777" w:rsidR="008B789C" w:rsidRPr="00A1633C" w:rsidRDefault="008B789C" w:rsidP="00427462">
            <w:pPr>
              <w:spacing w:line="240" w:lineRule="auto"/>
              <w:jc w:val="both"/>
              <w:rPr>
                <w:rFonts w:ascii="Times New Roman" w:hAnsi="Times New Roman"/>
                <w:sz w:val="24"/>
                <w:szCs w:val="24"/>
              </w:rPr>
            </w:pPr>
          </w:p>
          <w:p w14:paraId="7AC2AFBE"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8960" behindDoc="0" locked="0" layoutInCell="1" allowOverlap="1" wp14:anchorId="257BFB78" wp14:editId="206AEA83">
                      <wp:simplePos x="0" y="0"/>
                      <wp:positionH relativeFrom="column">
                        <wp:posOffset>1152525</wp:posOffset>
                      </wp:positionH>
                      <wp:positionV relativeFrom="paragraph">
                        <wp:posOffset>31115</wp:posOffset>
                      </wp:positionV>
                      <wp:extent cx="154305" cy="90805"/>
                      <wp:effectExtent l="11430" t="6350" r="5715" b="762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70C3F224"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282D55C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6E4163B9"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5D9BB0A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38D41D94"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3C7F91BB"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05067A0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6484B9EE"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52DDD9AB"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23F458C7"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6FFE9418"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148459B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347200F8"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149BF4E0"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3E0DF37E"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3842F28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7B5E0E82"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625F94A6"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07D6953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4E277B48"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5BB14F3F"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3C3A18C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1BD54B8F"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60C06871"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5073996E"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7DD1FDC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7C00CB6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4588E73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301C1CD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418B9D2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2419BA3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0A0994E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2CA2B30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78BB854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4CF4342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4F80B94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1850596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5D823C8D"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6859C44A"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56CC2745"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710B5A7B"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5B9B0769"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6578222E"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4CC43326"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1DEB1CFC"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5FC3C3C4"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743A165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7377BCC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5393037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49F934A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3F9B954F" w14:textId="77777777" w:rsidTr="00E21184">
                                    <w:tc>
                                      <w:tcPr>
                                        <w:tcW w:w="4788" w:type="dxa"/>
                                      </w:tcPr>
                                      <w:p w14:paraId="78663353"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03CBE1A1"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6C57342F" w14:textId="77777777" w:rsidTr="00E21184">
                                    <w:tc>
                                      <w:tcPr>
                                        <w:tcW w:w="4788" w:type="dxa"/>
                                      </w:tcPr>
                                      <w:p w14:paraId="4EBBDDE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183CB77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4ED64932" w14:textId="77777777" w:rsidTr="00E21184">
                                    <w:tc>
                                      <w:tcPr>
                                        <w:tcW w:w="4788" w:type="dxa"/>
                                      </w:tcPr>
                                      <w:p w14:paraId="6879D4C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24E3B65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3470F03A" w14:textId="77777777" w:rsidTr="00E21184">
                                    <w:tc>
                                      <w:tcPr>
                                        <w:tcW w:w="4788" w:type="dxa"/>
                                      </w:tcPr>
                                      <w:p w14:paraId="0DC2E21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0868B83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67E710A4" w14:textId="77777777" w:rsidTr="00E21184">
                                    <w:tc>
                                      <w:tcPr>
                                        <w:tcW w:w="4788" w:type="dxa"/>
                                      </w:tcPr>
                                      <w:p w14:paraId="6BBCA26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3EAF589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7062F481" w14:textId="77777777" w:rsidTr="00E21184">
                                    <w:tc>
                                      <w:tcPr>
                                        <w:tcW w:w="4788" w:type="dxa"/>
                                      </w:tcPr>
                                      <w:p w14:paraId="267657B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250FF627"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7BE00117" w14:textId="77777777" w:rsidTr="00E21184">
                                    <w:tc>
                                      <w:tcPr>
                                        <w:tcW w:w="4788" w:type="dxa"/>
                                      </w:tcPr>
                                      <w:p w14:paraId="1F4AFDD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1AF9CAA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5B96D7CC" w14:textId="77777777" w:rsidR="008B789C" w:rsidRPr="00FB26C8" w:rsidRDefault="008B789C" w:rsidP="008B789C">
                                  <w:pPr>
                                    <w:spacing w:line="240" w:lineRule="auto"/>
                                    <w:rPr>
                                      <w:rFonts w:ascii="Arial" w:hAnsi="Arial" w:cs="Arial"/>
                                      <w:sz w:val="24"/>
                                      <w:szCs w:val="24"/>
                                    </w:rPr>
                                  </w:pPr>
                                </w:p>
                                <w:p w14:paraId="44E1A47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1F6F76F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1234E19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11BF263D"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6D2AB777"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1ACD511C"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51AD62D5"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03B5600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60325797"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065734A5"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5A8B49EC"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2C9FD47A"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0AA71BD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47E3166A" w14:textId="77777777" w:rsidR="008B789C" w:rsidRDefault="008B789C" w:rsidP="008B789C">
                                  <w:pPr>
                                    <w:spacing w:line="240" w:lineRule="auto"/>
                                    <w:rPr>
                                      <w:rFonts w:ascii="Arial" w:hAnsi="Arial" w:cs="Arial"/>
                                      <w:b/>
                                    </w:rPr>
                                  </w:pPr>
                                </w:p>
                                <w:p w14:paraId="6DDFB327" w14:textId="77777777" w:rsidR="008B789C" w:rsidRDefault="008B789C" w:rsidP="008B789C">
                                  <w:pPr>
                                    <w:spacing w:line="240" w:lineRule="auto"/>
                                    <w:rPr>
                                      <w:rFonts w:ascii="Arial" w:hAnsi="Arial" w:cs="Arial"/>
                                      <w:b/>
                                    </w:rPr>
                                  </w:pPr>
                                </w:p>
                                <w:p w14:paraId="39E8C66B" w14:textId="77777777" w:rsidR="008B789C" w:rsidRDefault="008B789C" w:rsidP="008B789C">
                                  <w:pPr>
                                    <w:spacing w:line="240" w:lineRule="auto"/>
                                    <w:rPr>
                                      <w:rFonts w:ascii="Arial" w:hAnsi="Arial" w:cs="Arial"/>
                                      <w:b/>
                                    </w:rPr>
                                  </w:pPr>
                                </w:p>
                                <w:p w14:paraId="3210DC66"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EB634A" id="Text Box 61" o:spid="_x0000_s1050" type="#_x0000_t202" style="position:absolute;left:0;text-align:left;margin-left:90.75pt;margin-top:2.45pt;width:12.15pt;height:7.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Manager/owner</w:t>
            </w:r>
          </w:p>
          <w:p w14:paraId="19DCFB12"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9984" behindDoc="0" locked="0" layoutInCell="1" allowOverlap="1" wp14:anchorId="40B354BE" wp14:editId="3AC6DCDB">
                      <wp:simplePos x="0" y="0"/>
                      <wp:positionH relativeFrom="column">
                        <wp:posOffset>614680</wp:posOffset>
                      </wp:positionH>
                      <wp:positionV relativeFrom="paragraph">
                        <wp:posOffset>39370</wp:posOffset>
                      </wp:positionV>
                      <wp:extent cx="154305" cy="90805"/>
                      <wp:effectExtent l="6985" t="12065" r="10160" b="11430"/>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07D150B8"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04125EC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4FCB2AD9"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40379AE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303E621E"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6446D656"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0C999F5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7C82E7B4"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4FFE471"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27EBAD3A"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17614C4F"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0AB93C0F"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7F41B841"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17468748"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07C09DC4"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03711C0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254E133D"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3F44CFF2"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4DEA4703"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2FB31E99"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05A9ABA0"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5929DD0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3610854C"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32D679D8"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690D2703"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389E8C3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3576B41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25E7851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3DEA6A3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64F8F700"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3E2897F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365B8859"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708A841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0CFA445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781BA8D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582A5DD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6C5F9BA8"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2AE37AF6"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73F0FDD0"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7F461B94"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3F9D0942"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0678F2A3"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6900F988"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6571B796"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569CE5E2"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5C2BFA9F"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1E3A98B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4900FD4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46020029"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55CCFD8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3A601207" w14:textId="77777777" w:rsidTr="00E21184">
                                    <w:tc>
                                      <w:tcPr>
                                        <w:tcW w:w="4788" w:type="dxa"/>
                                      </w:tcPr>
                                      <w:p w14:paraId="3427460A"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61B6BC3B"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1230A623" w14:textId="77777777" w:rsidTr="00E21184">
                                    <w:tc>
                                      <w:tcPr>
                                        <w:tcW w:w="4788" w:type="dxa"/>
                                      </w:tcPr>
                                      <w:p w14:paraId="12A0744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3099AA8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67CD8EF0" w14:textId="77777777" w:rsidTr="00E21184">
                                    <w:tc>
                                      <w:tcPr>
                                        <w:tcW w:w="4788" w:type="dxa"/>
                                      </w:tcPr>
                                      <w:p w14:paraId="6F62480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28733BE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6A011FBF" w14:textId="77777777" w:rsidTr="00E21184">
                                    <w:tc>
                                      <w:tcPr>
                                        <w:tcW w:w="4788" w:type="dxa"/>
                                      </w:tcPr>
                                      <w:p w14:paraId="53F189B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743D2D5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1A367C2B" w14:textId="77777777" w:rsidTr="00E21184">
                                    <w:tc>
                                      <w:tcPr>
                                        <w:tcW w:w="4788" w:type="dxa"/>
                                      </w:tcPr>
                                      <w:p w14:paraId="482BC49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5222C04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223D1439" w14:textId="77777777" w:rsidTr="00E21184">
                                    <w:tc>
                                      <w:tcPr>
                                        <w:tcW w:w="4788" w:type="dxa"/>
                                      </w:tcPr>
                                      <w:p w14:paraId="37464F7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1F628961"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572B9E42" w14:textId="77777777" w:rsidTr="00E21184">
                                    <w:tc>
                                      <w:tcPr>
                                        <w:tcW w:w="4788" w:type="dxa"/>
                                      </w:tcPr>
                                      <w:p w14:paraId="1C3D9B3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02782B8E"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3F63223F" w14:textId="77777777" w:rsidR="008B789C" w:rsidRPr="00FB26C8" w:rsidRDefault="008B789C" w:rsidP="008B789C">
                                  <w:pPr>
                                    <w:spacing w:line="240" w:lineRule="auto"/>
                                    <w:rPr>
                                      <w:rFonts w:ascii="Arial" w:hAnsi="Arial" w:cs="Arial"/>
                                      <w:sz w:val="24"/>
                                      <w:szCs w:val="24"/>
                                    </w:rPr>
                                  </w:pPr>
                                </w:p>
                                <w:p w14:paraId="5925945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11B7C19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51899EDB"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27A026D4"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45FE62BD"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4B1ED0B0"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7838DC95"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3873288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34E5B7C1"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6BC72740"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5239AEAC"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09EED008"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29AF8AB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4E685C3A" w14:textId="77777777" w:rsidR="008B789C" w:rsidRDefault="008B789C" w:rsidP="008B789C">
                                  <w:pPr>
                                    <w:spacing w:line="240" w:lineRule="auto"/>
                                    <w:rPr>
                                      <w:rFonts w:ascii="Arial" w:hAnsi="Arial" w:cs="Arial"/>
                                      <w:b/>
                                    </w:rPr>
                                  </w:pPr>
                                </w:p>
                                <w:p w14:paraId="14A6F231" w14:textId="77777777" w:rsidR="008B789C" w:rsidRDefault="008B789C" w:rsidP="008B789C">
                                  <w:pPr>
                                    <w:spacing w:line="240" w:lineRule="auto"/>
                                    <w:rPr>
                                      <w:rFonts w:ascii="Arial" w:hAnsi="Arial" w:cs="Arial"/>
                                      <w:b/>
                                    </w:rPr>
                                  </w:pPr>
                                </w:p>
                                <w:p w14:paraId="63A60276" w14:textId="77777777" w:rsidR="008B789C" w:rsidRDefault="008B789C" w:rsidP="008B789C">
                                  <w:pPr>
                                    <w:spacing w:line="240" w:lineRule="auto"/>
                                    <w:rPr>
                                      <w:rFonts w:ascii="Arial" w:hAnsi="Arial" w:cs="Arial"/>
                                      <w:b/>
                                    </w:rPr>
                                  </w:pPr>
                                </w:p>
                                <w:p w14:paraId="72B95FB3"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BB665D" id="Text Box 60" o:spid="_x0000_s1051" type="#_x0000_t202" style="position:absolute;left:0;text-align:left;margin-left:48.4pt;margin-top:3.1pt;width:12.15pt;height:7.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Waiter</w:t>
            </w:r>
          </w:p>
        </w:tc>
      </w:tr>
      <w:tr w:rsidR="008B789C" w:rsidRPr="00A1633C" w14:paraId="6B48355B" w14:textId="77777777" w:rsidTr="00427462">
        <w:trPr>
          <w:trHeight w:val="240"/>
        </w:trPr>
        <w:tc>
          <w:tcPr>
            <w:tcW w:w="828" w:type="dxa"/>
            <w:vAlign w:val="center"/>
          </w:tcPr>
          <w:p w14:paraId="72B8FF31"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 xml:space="preserve">C.2 </w:t>
            </w:r>
          </w:p>
        </w:tc>
        <w:tc>
          <w:tcPr>
            <w:tcW w:w="3600" w:type="dxa"/>
          </w:tcPr>
          <w:p w14:paraId="3E22DE15" w14:textId="77777777" w:rsidR="008B789C" w:rsidRPr="00A1633C" w:rsidRDefault="008B789C" w:rsidP="00427462">
            <w:pPr>
              <w:spacing w:line="240" w:lineRule="auto"/>
              <w:jc w:val="both"/>
              <w:rPr>
                <w:rFonts w:ascii="Times New Roman" w:hAnsi="Times New Roman"/>
                <w:sz w:val="24"/>
                <w:szCs w:val="24"/>
              </w:rPr>
            </w:pPr>
            <w:r>
              <w:rPr>
                <w:rFonts w:ascii="Times New Roman" w:hAnsi="Times New Roman"/>
                <w:sz w:val="24"/>
                <w:szCs w:val="24"/>
              </w:rPr>
              <w:t xml:space="preserve"> </w:t>
            </w:r>
            <w:r w:rsidRPr="00A1633C">
              <w:rPr>
                <w:rFonts w:ascii="Times New Roman" w:hAnsi="Times New Roman"/>
                <w:sz w:val="24"/>
                <w:szCs w:val="24"/>
              </w:rPr>
              <w:t xml:space="preserve">What was the gender of the server?  </w:t>
            </w:r>
          </w:p>
          <w:p w14:paraId="5AAE9907" w14:textId="77777777" w:rsidR="008B789C" w:rsidRPr="00A1633C" w:rsidRDefault="008B789C" w:rsidP="00427462">
            <w:pPr>
              <w:spacing w:line="240" w:lineRule="auto"/>
              <w:jc w:val="both"/>
              <w:rPr>
                <w:rFonts w:ascii="Times New Roman" w:hAnsi="Times New Roman"/>
                <w:sz w:val="24"/>
                <w:szCs w:val="24"/>
              </w:rPr>
            </w:pPr>
          </w:p>
        </w:tc>
        <w:tc>
          <w:tcPr>
            <w:tcW w:w="4428" w:type="dxa"/>
          </w:tcPr>
          <w:p w14:paraId="773193BB"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1008" behindDoc="0" locked="0" layoutInCell="1" allowOverlap="1" wp14:anchorId="7A13A39C" wp14:editId="5E7880A5">
                      <wp:simplePos x="0" y="0"/>
                      <wp:positionH relativeFrom="column">
                        <wp:posOffset>680720</wp:posOffset>
                      </wp:positionH>
                      <wp:positionV relativeFrom="paragraph">
                        <wp:posOffset>22860</wp:posOffset>
                      </wp:positionV>
                      <wp:extent cx="154305" cy="90805"/>
                      <wp:effectExtent l="6350" t="9525" r="10795" b="13970"/>
                      <wp:wrapNone/>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3206A1C0"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43780F7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6FF69528"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61C5179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6125EF3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0756ED25"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2CD467F4"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6BA4C85D"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2BA797FD"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577E96A8"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2E668B6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2EFE456F"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6BBA7F73"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6CB84D98"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7585B2EE"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252E5843"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7DFCC94B"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65C342F9"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0EED26B2"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3AF24525"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7B53650B"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4958579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5D24708D"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59FEBC5E"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1C8D589D"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758D392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45D771C0"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7533BD1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5CE9521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7DFE8A8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29153EE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2F1AE016"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3513805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4830377E"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7CCDB017"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79E961F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095FDAB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3D5712F9"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507FA888"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4C714D96"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31BA47B6"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525DF14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78FCFFCF"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1CEEA70E"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0A8B8B7F"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26733E96"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2E34C3D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394A675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766BA369"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1A68EA6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0E393C36" w14:textId="77777777" w:rsidTr="00E21184">
                                    <w:tc>
                                      <w:tcPr>
                                        <w:tcW w:w="4788" w:type="dxa"/>
                                      </w:tcPr>
                                      <w:p w14:paraId="45F65E65"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179019C4"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2862C98F" w14:textId="77777777" w:rsidTr="00E21184">
                                    <w:tc>
                                      <w:tcPr>
                                        <w:tcW w:w="4788" w:type="dxa"/>
                                      </w:tcPr>
                                      <w:p w14:paraId="44C7AC7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3B2F808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0140F290" w14:textId="77777777" w:rsidTr="00E21184">
                                    <w:tc>
                                      <w:tcPr>
                                        <w:tcW w:w="4788" w:type="dxa"/>
                                      </w:tcPr>
                                      <w:p w14:paraId="70DB38D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2521157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25D0EA67" w14:textId="77777777" w:rsidTr="00E21184">
                                    <w:tc>
                                      <w:tcPr>
                                        <w:tcW w:w="4788" w:type="dxa"/>
                                      </w:tcPr>
                                      <w:p w14:paraId="33A6359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0A637D77"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02B5D055" w14:textId="77777777" w:rsidTr="00E21184">
                                    <w:tc>
                                      <w:tcPr>
                                        <w:tcW w:w="4788" w:type="dxa"/>
                                      </w:tcPr>
                                      <w:p w14:paraId="5ABD3B0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288EA0A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4E9972C3" w14:textId="77777777" w:rsidTr="00E21184">
                                    <w:tc>
                                      <w:tcPr>
                                        <w:tcW w:w="4788" w:type="dxa"/>
                                      </w:tcPr>
                                      <w:p w14:paraId="1406000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453CF540"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7AF24005" w14:textId="77777777" w:rsidTr="00E21184">
                                    <w:tc>
                                      <w:tcPr>
                                        <w:tcW w:w="4788" w:type="dxa"/>
                                      </w:tcPr>
                                      <w:p w14:paraId="6FD48CD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482CD4F3"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3A8F068A" w14:textId="77777777" w:rsidR="008B789C" w:rsidRPr="00FB26C8" w:rsidRDefault="008B789C" w:rsidP="008B789C">
                                  <w:pPr>
                                    <w:spacing w:line="240" w:lineRule="auto"/>
                                    <w:rPr>
                                      <w:rFonts w:ascii="Arial" w:hAnsi="Arial" w:cs="Arial"/>
                                      <w:sz w:val="24"/>
                                      <w:szCs w:val="24"/>
                                    </w:rPr>
                                  </w:pPr>
                                </w:p>
                                <w:p w14:paraId="1BFAA66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79CDFE0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6E97391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3A77275D"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082DF12E"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658A35BE"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023CB788"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6E59996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7E5EB259"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11ECFE71"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4BE9DD23"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65D5685F"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4711EA7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155D9F6B" w14:textId="77777777" w:rsidR="008B789C" w:rsidRDefault="008B789C" w:rsidP="008B789C">
                                  <w:pPr>
                                    <w:spacing w:line="240" w:lineRule="auto"/>
                                    <w:rPr>
                                      <w:rFonts w:ascii="Arial" w:hAnsi="Arial" w:cs="Arial"/>
                                      <w:b/>
                                    </w:rPr>
                                  </w:pPr>
                                </w:p>
                                <w:p w14:paraId="43B995D3" w14:textId="77777777" w:rsidR="008B789C" w:rsidRDefault="008B789C" w:rsidP="008B789C">
                                  <w:pPr>
                                    <w:spacing w:line="240" w:lineRule="auto"/>
                                    <w:rPr>
                                      <w:rFonts w:ascii="Arial" w:hAnsi="Arial" w:cs="Arial"/>
                                      <w:b/>
                                    </w:rPr>
                                  </w:pPr>
                                </w:p>
                                <w:p w14:paraId="41B5A435" w14:textId="77777777" w:rsidR="008B789C" w:rsidRDefault="008B789C" w:rsidP="008B789C">
                                  <w:pPr>
                                    <w:spacing w:line="240" w:lineRule="auto"/>
                                    <w:rPr>
                                      <w:rFonts w:ascii="Arial" w:hAnsi="Arial" w:cs="Arial"/>
                                      <w:b/>
                                    </w:rPr>
                                  </w:pPr>
                                </w:p>
                                <w:p w14:paraId="706955F3"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FCA249" id="Text Box 59" o:spid="_x0000_s1052" type="#_x0000_t202" style="position:absolute;left:0;text-align:left;margin-left:53.6pt;margin-top:1.8pt;width:12.15pt;height:7.1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 xml:space="preserve">Male  </w:t>
            </w:r>
          </w:p>
          <w:p w14:paraId="43FD663E"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2032" behindDoc="0" locked="0" layoutInCell="1" allowOverlap="1" wp14:anchorId="4FEC2636" wp14:editId="3182D184">
                      <wp:simplePos x="0" y="0"/>
                      <wp:positionH relativeFrom="column">
                        <wp:posOffset>680720</wp:posOffset>
                      </wp:positionH>
                      <wp:positionV relativeFrom="paragraph">
                        <wp:posOffset>15240</wp:posOffset>
                      </wp:positionV>
                      <wp:extent cx="154305" cy="90805"/>
                      <wp:effectExtent l="6350" t="8890" r="10795" b="508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411E780F"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48F09E5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51F6F646"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0A52BBA4"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22F53EB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3574F9C2"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639E4F2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4B509165"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6CE6A8EE"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67EB991C"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545DC1A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2BDC0961"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3360878F"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193D5111"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605BC407"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3B7C2BFE"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25B074E2"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7D80D21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5209EF2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6228FA7E"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591EA49D"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079E0A0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54F2A293"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7B53D5EA"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5A425D27"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3EFC97C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7B579BB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6AFE717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3E53809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247876F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3C78F3B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0729A0D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630C6C9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6EAF9D5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62334E4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654E9417"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12942D32"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59968DC9"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7FCA41D1"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0D4BDB0D"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321F3965"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72E9AFF4"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0A1022CC"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2813A90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15483EDF"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0FA0B5E0"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236E031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4E78F2A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1101C916"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0C8C115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7E94F4E4" w14:textId="77777777" w:rsidTr="00E21184">
                                    <w:tc>
                                      <w:tcPr>
                                        <w:tcW w:w="4788" w:type="dxa"/>
                                      </w:tcPr>
                                      <w:p w14:paraId="7482AB05"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53E7CC49"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50B662BC" w14:textId="77777777" w:rsidTr="00E21184">
                                    <w:tc>
                                      <w:tcPr>
                                        <w:tcW w:w="4788" w:type="dxa"/>
                                      </w:tcPr>
                                      <w:p w14:paraId="3383D00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62CF95E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470DE532" w14:textId="77777777" w:rsidTr="00E21184">
                                    <w:tc>
                                      <w:tcPr>
                                        <w:tcW w:w="4788" w:type="dxa"/>
                                      </w:tcPr>
                                      <w:p w14:paraId="7FF6996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32677C0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391E63E7" w14:textId="77777777" w:rsidTr="00E21184">
                                    <w:tc>
                                      <w:tcPr>
                                        <w:tcW w:w="4788" w:type="dxa"/>
                                      </w:tcPr>
                                      <w:p w14:paraId="7B1E820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5C6F6910"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5B1188D5" w14:textId="77777777" w:rsidTr="00E21184">
                                    <w:tc>
                                      <w:tcPr>
                                        <w:tcW w:w="4788" w:type="dxa"/>
                                      </w:tcPr>
                                      <w:p w14:paraId="5DEB6DA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2BD9BC1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01860B04" w14:textId="77777777" w:rsidTr="00E21184">
                                    <w:tc>
                                      <w:tcPr>
                                        <w:tcW w:w="4788" w:type="dxa"/>
                                      </w:tcPr>
                                      <w:p w14:paraId="4ABB425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0CED2A8D"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368FB0F8" w14:textId="77777777" w:rsidTr="00E21184">
                                    <w:tc>
                                      <w:tcPr>
                                        <w:tcW w:w="4788" w:type="dxa"/>
                                      </w:tcPr>
                                      <w:p w14:paraId="0E6136E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4282FF7A"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4184DA62" w14:textId="77777777" w:rsidR="008B789C" w:rsidRPr="00FB26C8" w:rsidRDefault="008B789C" w:rsidP="008B789C">
                                  <w:pPr>
                                    <w:spacing w:line="240" w:lineRule="auto"/>
                                    <w:rPr>
                                      <w:rFonts w:ascii="Arial" w:hAnsi="Arial" w:cs="Arial"/>
                                      <w:sz w:val="24"/>
                                      <w:szCs w:val="24"/>
                                    </w:rPr>
                                  </w:pPr>
                                </w:p>
                                <w:p w14:paraId="20BAB599"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35D579D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59AEE220"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2525BCF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33D02E2C"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548815EA"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03BD9A3D"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1BD2BCAD"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7E9CFA42"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6739A5C4"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299950B5"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79B9F6EF"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6E431E1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1FE64E85" w14:textId="77777777" w:rsidR="008B789C" w:rsidRDefault="008B789C" w:rsidP="008B789C">
                                  <w:pPr>
                                    <w:spacing w:line="240" w:lineRule="auto"/>
                                    <w:rPr>
                                      <w:rFonts w:ascii="Arial" w:hAnsi="Arial" w:cs="Arial"/>
                                      <w:b/>
                                    </w:rPr>
                                  </w:pPr>
                                </w:p>
                                <w:p w14:paraId="615F0906" w14:textId="77777777" w:rsidR="008B789C" w:rsidRDefault="008B789C" w:rsidP="008B789C">
                                  <w:pPr>
                                    <w:spacing w:line="240" w:lineRule="auto"/>
                                    <w:rPr>
                                      <w:rFonts w:ascii="Arial" w:hAnsi="Arial" w:cs="Arial"/>
                                      <w:b/>
                                    </w:rPr>
                                  </w:pPr>
                                </w:p>
                                <w:p w14:paraId="15EA1AAD" w14:textId="77777777" w:rsidR="008B789C" w:rsidRDefault="008B789C" w:rsidP="008B789C">
                                  <w:pPr>
                                    <w:spacing w:line="240" w:lineRule="auto"/>
                                    <w:rPr>
                                      <w:rFonts w:ascii="Arial" w:hAnsi="Arial" w:cs="Arial"/>
                                      <w:b/>
                                    </w:rPr>
                                  </w:pPr>
                                </w:p>
                                <w:p w14:paraId="510E1D1D"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005475" id="Text Box 58" o:spid="_x0000_s1053" type="#_x0000_t202" style="position:absolute;left:0;text-align:left;margin-left:53.6pt;margin-top:1.2pt;width:12.15pt;height:7.1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Female</w:t>
            </w:r>
          </w:p>
        </w:tc>
      </w:tr>
      <w:tr w:rsidR="008B789C" w:rsidRPr="00A1633C" w14:paraId="3A290C07" w14:textId="77777777" w:rsidTr="00427462">
        <w:trPr>
          <w:trHeight w:val="240"/>
        </w:trPr>
        <w:tc>
          <w:tcPr>
            <w:tcW w:w="828" w:type="dxa"/>
          </w:tcPr>
          <w:p w14:paraId="4C33E649" w14:textId="77777777" w:rsidR="008B789C" w:rsidRPr="00A1633C" w:rsidRDefault="008B789C" w:rsidP="00427462">
            <w:pPr>
              <w:spacing w:line="240" w:lineRule="auto"/>
              <w:jc w:val="both"/>
              <w:rPr>
                <w:rFonts w:ascii="Times New Roman" w:hAnsi="Times New Roman"/>
                <w:b/>
                <w:sz w:val="24"/>
                <w:szCs w:val="24"/>
              </w:rPr>
            </w:pPr>
          </w:p>
          <w:p w14:paraId="7E164CAB"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C.3</w:t>
            </w:r>
          </w:p>
        </w:tc>
        <w:tc>
          <w:tcPr>
            <w:tcW w:w="3600" w:type="dxa"/>
          </w:tcPr>
          <w:p w14:paraId="38882745" w14:textId="77777777" w:rsidR="008B789C" w:rsidRPr="00A1633C" w:rsidDel="0079270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Approximate age of the server?</w:t>
            </w:r>
          </w:p>
        </w:tc>
        <w:tc>
          <w:tcPr>
            <w:tcW w:w="4428" w:type="dxa"/>
          </w:tcPr>
          <w:p w14:paraId="5A575250"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3056" behindDoc="0" locked="0" layoutInCell="1" allowOverlap="1" wp14:anchorId="02AC7E03" wp14:editId="2E6AF063">
                      <wp:simplePos x="0" y="0"/>
                      <wp:positionH relativeFrom="column">
                        <wp:posOffset>1303020</wp:posOffset>
                      </wp:positionH>
                      <wp:positionV relativeFrom="paragraph">
                        <wp:posOffset>27940</wp:posOffset>
                      </wp:positionV>
                      <wp:extent cx="154305" cy="90805"/>
                      <wp:effectExtent l="9525" t="10795" r="7620" b="1270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2FF0C74C"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431A8C6B"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6C89CE98"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7DC7825E"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69E158BE"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05164FF6"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4406492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40319DF5"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A85A7B4"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047F8D38"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2C59553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7A27F25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6988734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32BC5BAB"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7F156AE9"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73B36AE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4518D5F1"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64D4570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411C0854"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6B78555B"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026F71E8"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08718FD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07A84504"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5D6C5201"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1F92DDB7"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605070E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090802F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1366AEA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6546E5E0"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6BEDBED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1ABEBFE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22D4E88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5CE9FE5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17CFA51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13FCB6B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60F9C0F9"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686D096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3A0E219D"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4B2C472C"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7CB3333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01C14CE2"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6FAF23AF"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2CF8E983"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64231796"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314CBCE5"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67F76A24"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19AFD5D3"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09AAC4F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7752EBE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433000C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0AB6A42F" w14:textId="77777777" w:rsidTr="00E21184">
                                    <w:tc>
                                      <w:tcPr>
                                        <w:tcW w:w="4788" w:type="dxa"/>
                                      </w:tcPr>
                                      <w:p w14:paraId="239A1394"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68EDED54"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3DC62AF8" w14:textId="77777777" w:rsidTr="00E21184">
                                    <w:tc>
                                      <w:tcPr>
                                        <w:tcW w:w="4788" w:type="dxa"/>
                                      </w:tcPr>
                                      <w:p w14:paraId="1BC54B6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7AEBA92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6318ED5B" w14:textId="77777777" w:rsidTr="00E21184">
                                    <w:tc>
                                      <w:tcPr>
                                        <w:tcW w:w="4788" w:type="dxa"/>
                                      </w:tcPr>
                                      <w:p w14:paraId="766B3D3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0B19428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35BB8687" w14:textId="77777777" w:rsidTr="00E21184">
                                    <w:tc>
                                      <w:tcPr>
                                        <w:tcW w:w="4788" w:type="dxa"/>
                                      </w:tcPr>
                                      <w:p w14:paraId="4E56B97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7016CCCB"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17ABC7A5" w14:textId="77777777" w:rsidTr="00E21184">
                                    <w:tc>
                                      <w:tcPr>
                                        <w:tcW w:w="4788" w:type="dxa"/>
                                      </w:tcPr>
                                      <w:p w14:paraId="7624A96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7783D5B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612C8656" w14:textId="77777777" w:rsidTr="00E21184">
                                    <w:tc>
                                      <w:tcPr>
                                        <w:tcW w:w="4788" w:type="dxa"/>
                                      </w:tcPr>
                                      <w:p w14:paraId="3416D4E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6AF2016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2F9EFE67" w14:textId="77777777" w:rsidTr="00E21184">
                                    <w:tc>
                                      <w:tcPr>
                                        <w:tcW w:w="4788" w:type="dxa"/>
                                      </w:tcPr>
                                      <w:p w14:paraId="042A7AD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6CB67B24"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019285AC" w14:textId="77777777" w:rsidR="008B789C" w:rsidRPr="00FB26C8" w:rsidRDefault="008B789C" w:rsidP="008B789C">
                                  <w:pPr>
                                    <w:spacing w:line="240" w:lineRule="auto"/>
                                    <w:rPr>
                                      <w:rFonts w:ascii="Arial" w:hAnsi="Arial" w:cs="Arial"/>
                                      <w:sz w:val="24"/>
                                      <w:szCs w:val="24"/>
                                    </w:rPr>
                                  </w:pPr>
                                </w:p>
                                <w:p w14:paraId="6D1EB933"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4EB3CFB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6333898C"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4B30AE4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259BB623"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61A72159"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63B73BDB"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0780295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5ABD92FD"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35BCE534"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2AB1C7F2"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01505068"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01294FD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28E7DAF2" w14:textId="77777777" w:rsidR="008B789C" w:rsidRDefault="008B789C" w:rsidP="008B789C">
                                  <w:pPr>
                                    <w:spacing w:line="240" w:lineRule="auto"/>
                                    <w:rPr>
                                      <w:rFonts w:ascii="Arial" w:hAnsi="Arial" w:cs="Arial"/>
                                      <w:b/>
                                    </w:rPr>
                                  </w:pPr>
                                </w:p>
                                <w:p w14:paraId="61C748F8" w14:textId="77777777" w:rsidR="008B789C" w:rsidRDefault="008B789C" w:rsidP="008B789C">
                                  <w:pPr>
                                    <w:spacing w:line="240" w:lineRule="auto"/>
                                    <w:rPr>
                                      <w:rFonts w:ascii="Arial" w:hAnsi="Arial" w:cs="Arial"/>
                                      <w:b/>
                                    </w:rPr>
                                  </w:pPr>
                                </w:p>
                                <w:p w14:paraId="3547357D" w14:textId="77777777" w:rsidR="008B789C" w:rsidRDefault="008B789C" w:rsidP="008B789C">
                                  <w:pPr>
                                    <w:spacing w:line="240" w:lineRule="auto"/>
                                    <w:rPr>
                                      <w:rFonts w:ascii="Arial" w:hAnsi="Arial" w:cs="Arial"/>
                                      <w:b/>
                                    </w:rPr>
                                  </w:pPr>
                                </w:p>
                                <w:p w14:paraId="07DBC10C"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66DB2B" id="Text Box 57" o:spid="_x0000_s1054" type="#_x0000_t202" style="position:absolute;left:0;text-align:left;margin-left:102.6pt;margin-top:2.2pt;width:12.15pt;height:7.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 xml:space="preserve">Above 30 years </w:t>
            </w:r>
          </w:p>
          <w:p w14:paraId="62FDB581" w14:textId="77777777" w:rsidR="008B789C" w:rsidRPr="00A1633C" w:rsidDel="0079270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4080" behindDoc="0" locked="0" layoutInCell="1" allowOverlap="1" wp14:anchorId="5794E1C1" wp14:editId="05A58727">
                      <wp:simplePos x="0" y="0"/>
                      <wp:positionH relativeFrom="column">
                        <wp:posOffset>1306830</wp:posOffset>
                      </wp:positionH>
                      <wp:positionV relativeFrom="paragraph">
                        <wp:posOffset>31750</wp:posOffset>
                      </wp:positionV>
                      <wp:extent cx="154305" cy="90805"/>
                      <wp:effectExtent l="13335" t="11430" r="13335" b="12065"/>
                      <wp:wrapNone/>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0085F612"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2E3DC178"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1233E387"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6BAC633B"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4F67C4E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5AFAD5AC"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63E400F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3D053F79"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0D60CC98"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55958935"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64BD939D"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57D4D450"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1AE1D895"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653E8599"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2A9824A3"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29C243D4"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1CB0E1D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48D526C3"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343CD404"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1C9E7ABE"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06D783F9"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14EE9CB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20FF9165"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077992E8"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5E057F22"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13EB25AE"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3F112E0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111F5D4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7B4ADA2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01A067E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01BE0ED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734CEBE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690219E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10A86127"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26A3CB6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74BF8ED3"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73D73560"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2227A67A"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662A60DF"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02D340F4"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7D6F805E"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399C8B0A"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458ED6F9"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13D9EE38"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2A949311"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20DAB9E9"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021AE51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5CD3FEE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4BE678F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63BBDAD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670E2997" w14:textId="77777777" w:rsidTr="00E21184">
                                    <w:tc>
                                      <w:tcPr>
                                        <w:tcW w:w="4788" w:type="dxa"/>
                                      </w:tcPr>
                                      <w:p w14:paraId="38C884DD"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7F9DE2AE"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2B18F455" w14:textId="77777777" w:rsidTr="00E21184">
                                    <w:tc>
                                      <w:tcPr>
                                        <w:tcW w:w="4788" w:type="dxa"/>
                                      </w:tcPr>
                                      <w:p w14:paraId="255E73C7"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338C5EA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4C0B4FCB" w14:textId="77777777" w:rsidTr="00E21184">
                                    <w:tc>
                                      <w:tcPr>
                                        <w:tcW w:w="4788" w:type="dxa"/>
                                      </w:tcPr>
                                      <w:p w14:paraId="7762206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0A8283E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66920563" w14:textId="77777777" w:rsidTr="00E21184">
                                    <w:tc>
                                      <w:tcPr>
                                        <w:tcW w:w="4788" w:type="dxa"/>
                                      </w:tcPr>
                                      <w:p w14:paraId="690109E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67E5664A"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2A0A9F43" w14:textId="77777777" w:rsidTr="00E21184">
                                    <w:tc>
                                      <w:tcPr>
                                        <w:tcW w:w="4788" w:type="dxa"/>
                                      </w:tcPr>
                                      <w:p w14:paraId="0AE5A55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2705F16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5B5F0622" w14:textId="77777777" w:rsidTr="00E21184">
                                    <w:tc>
                                      <w:tcPr>
                                        <w:tcW w:w="4788" w:type="dxa"/>
                                      </w:tcPr>
                                      <w:p w14:paraId="748C929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4FDFE4F2"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1B0EF386" w14:textId="77777777" w:rsidTr="00E21184">
                                    <w:tc>
                                      <w:tcPr>
                                        <w:tcW w:w="4788" w:type="dxa"/>
                                      </w:tcPr>
                                      <w:p w14:paraId="677B279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7AAB5CAB"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27A128A2" w14:textId="77777777" w:rsidR="008B789C" w:rsidRPr="00FB26C8" w:rsidRDefault="008B789C" w:rsidP="008B789C">
                                  <w:pPr>
                                    <w:spacing w:line="240" w:lineRule="auto"/>
                                    <w:rPr>
                                      <w:rFonts w:ascii="Arial" w:hAnsi="Arial" w:cs="Arial"/>
                                      <w:sz w:val="24"/>
                                      <w:szCs w:val="24"/>
                                    </w:rPr>
                                  </w:pPr>
                                </w:p>
                                <w:p w14:paraId="6CA0973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67D69E1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2F7C4C66"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4E8BAFAF"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5FDFA31D"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218187DF"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014644EA"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7FCE82B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307ACD01"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721768DD"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071EEDC2"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4893EE8A"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6E32ED6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32CAC7B6" w14:textId="77777777" w:rsidR="008B789C" w:rsidRDefault="008B789C" w:rsidP="008B789C">
                                  <w:pPr>
                                    <w:spacing w:line="240" w:lineRule="auto"/>
                                    <w:rPr>
                                      <w:rFonts w:ascii="Arial" w:hAnsi="Arial" w:cs="Arial"/>
                                      <w:b/>
                                    </w:rPr>
                                  </w:pPr>
                                </w:p>
                                <w:p w14:paraId="285C609E" w14:textId="77777777" w:rsidR="008B789C" w:rsidRDefault="008B789C" w:rsidP="008B789C">
                                  <w:pPr>
                                    <w:spacing w:line="240" w:lineRule="auto"/>
                                    <w:rPr>
                                      <w:rFonts w:ascii="Arial" w:hAnsi="Arial" w:cs="Arial"/>
                                      <w:b/>
                                    </w:rPr>
                                  </w:pPr>
                                </w:p>
                                <w:p w14:paraId="7AF35C85" w14:textId="77777777" w:rsidR="008B789C" w:rsidRDefault="008B789C" w:rsidP="008B789C">
                                  <w:pPr>
                                    <w:spacing w:line="240" w:lineRule="auto"/>
                                    <w:rPr>
                                      <w:rFonts w:ascii="Arial" w:hAnsi="Arial" w:cs="Arial"/>
                                      <w:b/>
                                    </w:rPr>
                                  </w:pPr>
                                </w:p>
                                <w:p w14:paraId="65315353"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1B84E6" id="Text Box 56" o:spid="_x0000_s1055" type="#_x0000_t202" style="position:absolute;left:0;text-align:left;margin-left:102.9pt;margin-top:2.5pt;width:12.15pt;height:7.1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Less than 30 years</w:t>
            </w:r>
          </w:p>
        </w:tc>
      </w:tr>
      <w:tr w:rsidR="008B789C" w:rsidRPr="00A1633C" w14:paraId="26C8B435" w14:textId="77777777" w:rsidTr="00427462">
        <w:trPr>
          <w:trHeight w:val="240"/>
        </w:trPr>
        <w:tc>
          <w:tcPr>
            <w:tcW w:w="828" w:type="dxa"/>
          </w:tcPr>
          <w:p w14:paraId="53BF2D2D" w14:textId="77777777" w:rsidR="008B789C" w:rsidRPr="00A1633C" w:rsidRDefault="008B789C" w:rsidP="00427462">
            <w:pPr>
              <w:spacing w:line="240" w:lineRule="auto"/>
              <w:jc w:val="both"/>
              <w:rPr>
                <w:rFonts w:ascii="Times New Roman" w:hAnsi="Times New Roman"/>
                <w:b/>
                <w:sz w:val="24"/>
                <w:szCs w:val="24"/>
              </w:rPr>
            </w:pPr>
          </w:p>
          <w:p w14:paraId="6834FFDF"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C.4</w:t>
            </w:r>
          </w:p>
        </w:tc>
        <w:tc>
          <w:tcPr>
            <w:tcW w:w="3600" w:type="dxa"/>
          </w:tcPr>
          <w:p w14:paraId="5448F6C3" w14:textId="77777777" w:rsidR="008B789C" w:rsidRPr="00A1633C" w:rsidRDefault="008B789C" w:rsidP="00427462">
            <w:pPr>
              <w:spacing w:line="240" w:lineRule="auto"/>
              <w:jc w:val="both"/>
              <w:rPr>
                <w:rFonts w:ascii="Times New Roman" w:hAnsi="Times New Roman"/>
                <w:sz w:val="24"/>
                <w:szCs w:val="24"/>
              </w:rPr>
            </w:pPr>
          </w:p>
          <w:p w14:paraId="0E2F6E22"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Alcoholic beverage asked for?</w:t>
            </w:r>
          </w:p>
        </w:tc>
        <w:tc>
          <w:tcPr>
            <w:tcW w:w="4428" w:type="dxa"/>
          </w:tcPr>
          <w:p w14:paraId="4CA0D948"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5104" behindDoc="0" locked="0" layoutInCell="1" allowOverlap="1" wp14:anchorId="3A3E9512" wp14:editId="0DE9AC55">
                      <wp:simplePos x="0" y="0"/>
                      <wp:positionH relativeFrom="column">
                        <wp:posOffset>526415</wp:posOffset>
                      </wp:positionH>
                      <wp:positionV relativeFrom="paragraph">
                        <wp:posOffset>31115</wp:posOffset>
                      </wp:positionV>
                      <wp:extent cx="154305" cy="90805"/>
                      <wp:effectExtent l="13970" t="5715" r="12700" b="8255"/>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013EFAAC"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68233E9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2B264510"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763439F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4C9FEF8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2EB4D633"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6A8A394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53C4D91F"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1CA6329"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0C4B0120"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3476EB50"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512E28DD"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72E28717"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77657144"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09B73DE9"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55CEBF0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77834FE6"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039D1B07"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3D228162"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6FCA5C06"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413940B3"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4C73E9D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15DFD77F"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475AE18D"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048BC3D4"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00E45B2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538AD24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0FB183C0"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2818242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412FF05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6724235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706C32A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01E0AC3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233B17E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2D1046D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647B969A"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744D779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5AF2FB42"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369DED6A"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63A9DE9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06CC191A"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5EEBA54E"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11317748"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31B9C5BF"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3EE3F9E4"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4AF680EF"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6DBD3A3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0F70728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67E697C2"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1458CAD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466621B6" w14:textId="77777777" w:rsidTr="00E21184">
                                    <w:tc>
                                      <w:tcPr>
                                        <w:tcW w:w="4788" w:type="dxa"/>
                                      </w:tcPr>
                                      <w:p w14:paraId="2D6A5A05"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640C4955"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7C549669" w14:textId="77777777" w:rsidTr="00E21184">
                                    <w:tc>
                                      <w:tcPr>
                                        <w:tcW w:w="4788" w:type="dxa"/>
                                      </w:tcPr>
                                      <w:p w14:paraId="5728292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3AC03F9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7F682970" w14:textId="77777777" w:rsidTr="00E21184">
                                    <w:tc>
                                      <w:tcPr>
                                        <w:tcW w:w="4788" w:type="dxa"/>
                                      </w:tcPr>
                                      <w:p w14:paraId="541B456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3543A6F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5CAABACA" w14:textId="77777777" w:rsidTr="00E21184">
                                    <w:tc>
                                      <w:tcPr>
                                        <w:tcW w:w="4788" w:type="dxa"/>
                                      </w:tcPr>
                                      <w:p w14:paraId="5A0AAF3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66F1933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43BBECC5" w14:textId="77777777" w:rsidTr="00E21184">
                                    <w:tc>
                                      <w:tcPr>
                                        <w:tcW w:w="4788" w:type="dxa"/>
                                      </w:tcPr>
                                      <w:p w14:paraId="1CCCCE9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781E76A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119CBFFE" w14:textId="77777777" w:rsidTr="00E21184">
                                    <w:tc>
                                      <w:tcPr>
                                        <w:tcW w:w="4788" w:type="dxa"/>
                                      </w:tcPr>
                                      <w:p w14:paraId="1B77094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40AB95C0"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5AC574ED" w14:textId="77777777" w:rsidTr="00E21184">
                                    <w:tc>
                                      <w:tcPr>
                                        <w:tcW w:w="4788" w:type="dxa"/>
                                      </w:tcPr>
                                      <w:p w14:paraId="457E339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158CEF4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64239005" w14:textId="77777777" w:rsidR="008B789C" w:rsidRPr="00FB26C8" w:rsidRDefault="008B789C" w:rsidP="008B789C">
                                  <w:pPr>
                                    <w:spacing w:line="240" w:lineRule="auto"/>
                                    <w:rPr>
                                      <w:rFonts w:ascii="Arial" w:hAnsi="Arial" w:cs="Arial"/>
                                      <w:sz w:val="24"/>
                                      <w:szCs w:val="24"/>
                                    </w:rPr>
                                  </w:pPr>
                                </w:p>
                                <w:p w14:paraId="43590D8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4A6985C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4D3D2B68"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3EB71D02"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11E0A29B"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71CAD5B8"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0D75E3A4"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7EAABE5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7755703D"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23BFC395"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0EBEE281"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4C042B41"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56FC45E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2711F72C" w14:textId="77777777" w:rsidR="008B789C" w:rsidRDefault="008B789C" w:rsidP="008B789C">
                                  <w:pPr>
                                    <w:spacing w:line="240" w:lineRule="auto"/>
                                    <w:rPr>
                                      <w:rFonts w:ascii="Arial" w:hAnsi="Arial" w:cs="Arial"/>
                                      <w:b/>
                                    </w:rPr>
                                  </w:pPr>
                                </w:p>
                                <w:p w14:paraId="7744276D" w14:textId="77777777" w:rsidR="008B789C" w:rsidRDefault="008B789C" w:rsidP="008B789C">
                                  <w:pPr>
                                    <w:spacing w:line="240" w:lineRule="auto"/>
                                    <w:rPr>
                                      <w:rFonts w:ascii="Arial" w:hAnsi="Arial" w:cs="Arial"/>
                                      <w:b/>
                                    </w:rPr>
                                  </w:pPr>
                                </w:p>
                                <w:p w14:paraId="0CA975A4" w14:textId="77777777" w:rsidR="008B789C" w:rsidRDefault="008B789C" w:rsidP="008B789C">
                                  <w:pPr>
                                    <w:spacing w:line="240" w:lineRule="auto"/>
                                    <w:rPr>
                                      <w:rFonts w:ascii="Arial" w:hAnsi="Arial" w:cs="Arial"/>
                                      <w:b/>
                                    </w:rPr>
                                  </w:pPr>
                                </w:p>
                                <w:p w14:paraId="5C12BD90"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853331" id="Text Box 55" o:spid="_x0000_s1056" type="#_x0000_t202" style="position:absolute;left:0;text-align:left;margin-left:41.45pt;margin-top:2.45pt;width:12.15pt;height:7.1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Beer</w:t>
            </w:r>
          </w:p>
          <w:p w14:paraId="51BC6B35"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6128" behindDoc="0" locked="0" layoutInCell="1" allowOverlap="1" wp14:anchorId="5884F5B8" wp14:editId="7FD38090">
                      <wp:simplePos x="0" y="0"/>
                      <wp:positionH relativeFrom="column">
                        <wp:posOffset>895985</wp:posOffset>
                      </wp:positionH>
                      <wp:positionV relativeFrom="paragraph">
                        <wp:posOffset>27940</wp:posOffset>
                      </wp:positionV>
                      <wp:extent cx="154305" cy="90805"/>
                      <wp:effectExtent l="12065" t="9525" r="5080" b="1397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38360D2D"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0CA4377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12F17C79"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5540DB10"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3420DBF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6BA45751"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1AB6B98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6EF88107"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E7AD597"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5960D8FF"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737191FD"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66FA9191"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35AF4EDA"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2170DF9B"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023F120E"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48A4674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661AA725"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278B288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209FC1E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2BDF81FB"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388A4EB4"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2CFA250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136B955A"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214D5153"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2E359666"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58D7983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61F6D1D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54DDF65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6240F08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705935D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2973C3D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592DBCD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4AB26FD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3A79DFAD"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7086D5B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7FC301C9"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77287088"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6571FCA0"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60F583A1"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45C79AD8"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158C24C4"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3C6B33F1"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77B47BFD"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62059823"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0BAA610B"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22598CCF"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607BA24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020EAAF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07C249C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43964FE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4BF9D492" w14:textId="77777777" w:rsidTr="00E21184">
                                    <w:tc>
                                      <w:tcPr>
                                        <w:tcW w:w="4788" w:type="dxa"/>
                                      </w:tcPr>
                                      <w:p w14:paraId="78837F15"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67AF526C"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1D947707" w14:textId="77777777" w:rsidTr="00E21184">
                                    <w:tc>
                                      <w:tcPr>
                                        <w:tcW w:w="4788" w:type="dxa"/>
                                      </w:tcPr>
                                      <w:p w14:paraId="4A5CCEF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657D939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7D361830" w14:textId="77777777" w:rsidTr="00E21184">
                                    <w:tc>
                                      <w:tcPr>
                                        <w:tcW w:w="4788" w:type="dxa"/>
                                      </w:tcPr>
                                      <w:p w14:paraId="63A7199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1C8D8BB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04AAA677" w14:textId="77777777" w:rsidTr="00E21184">
                                    <w:tc>
                                      <w:tcPr>
                                        <w:tcW w:w="4788" w:type="dxa"/>
                                      </w:tcPr>
                                      <w:p w14:paraId="1F4ADD6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161D7F55"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31A61816" w14:textId="77777777" w:rsidTr="00E21184">
                                    <w:tc>
                                      <w:tcPr>
                                        <w:tcW w:w="4788" w:type="dxa"/>
                                      </w:tcPr>
                                      <w:p w14:paraId="21C0DAC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7E94E87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526E2D69" w14:textId="77777777" w:rsidTr="00E21184">
                                    <w:tc>
                                      <w:tcPr>
                                        <w:tcW w:w="4788" w:type="dxa"/>
                                      </w:tcPr>
                                      <w:p w14:paraId="4BF6C02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5436B943"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5966403F" w14:textId="77777777" w:rsidTr="00E21184">
                                    <w:tc>
                                      <w:tcPr>
                                        <w:tcW w:w="4788" w:type="dxa"/>
                                      </w:tcPr>
                                      <w:p w14:paraId="67D0E87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5472F678"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42BB84E2" w14:textId="77777777" w:rsidR="008B789C" w:rsidRPr="00FB26C8" w:rsidRDefault="008B789C" w:rsidP="008B789C">
                                  <w:pPr>
                                    <w:spacing w:line="240" w:lineRule="auto"/>
                                    <w:rPr>
                                      <w:rFonts w:ascii="Arial" w:hAnsi="Arial" w:cs="Arial"/>
                                      <w:sz w:val="24"/>
                                      <w:szCs w:val="24"/>
                                    </w:rPr>
                                  </w:pPr>
                                </w:p>
                                <w:p w14:paraId="2EE59D5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39D1877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3645D16B"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2F7FC7C5"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541F987F"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5B2A285C"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7B5B44A9"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7765EF2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1C95347E"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230B8098"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0B511140"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400F8969"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2F174DB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2C0D7E1C" w14:textId="77777777" w:rsidR="008B789C" w:rsidRDefault="008B789C" w:rsidP="008B789C">
                                  <w:pPr>
                                    <w:spacing w:line="240" w:lineRule="auto"/>
                                    <w:rPr>
                                      <w:rFonts w:ascii="Arial" w:hAnsi="Arial" w:cs="Arial"/>
                                      <w:b/>
                                    </w:rPr>
                                  </w:pPr>
                                </w:p>
                                <w:p w14:paraId="1CABD217" w14:textId="77777777" w:rsidR="008B789C" w:rsidRDefault="008B789C" w:rsidP="008B789C">
                                  <w:pPr>
                                    <w:spacing w:line="240" w:lineRule="auto"/>
                                    <w:rPr>
                                      <w:rFonts w:ascii="Arial" w:hAnsi="Arial" w:cs="Arial"/>
                                      <w:b/>
                                    </w:rPr>
                                  </w:pPr>
                                </w:p>
                                <w:p w14:paraId="06A76EA3" w14:textId="77777777" w:rsidR="008B789C" w:rsidRDefault="008B789C" w:rsidP="008B789C">
                                  <w:pPr>
                                    <w:spacing w:line="240" w:lineRule="auto"/>
                                    <w:rPr>
                                      <w:rFonts w:ascii="Arial" w:hAnsi="Arial" w:cs="Arial"/>
                                      <w:b/>
                                    </w:rPr>
                                  </w:pPr>
                                </w:p>
                                <w:p w14:paraId="604C121E"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60296B" id="Text Box 54" o:spid="_x0000_s1057" type="#_x0000_t202" style="position:absolute;left:0;text-align:left;margin-left:70.55pt;margin-top:2.2pt;width:12.15pt;height:7.1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Hard drinks</w:t>
            </w:r>
          </w:p>
          <w:p w14:paraId="4469B81B"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7152" behindDoc="0" locked="0" layoutInCell="1" allowOverlap="1" wp14:anchorId="6FF803A7" wp14:editId="18B11AE0">
                      <wp:simplePos x="0" y="0"/>
                      <wp:positionH relativeFrom="column">
                        <wp:posOffset>1306830</wp:posOffset>
                      </wp:positionH>
                      <wp:positionV relativeFrom="paragraph">
                        <wp:posOffset>57785</wp:posOffset>
                      </wp:positionV>
                      <wp:extent cx="154305" cy="90805"/>
                      <wp:effectExtent l="13335" t="8255" r="13335" b="571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3A9ACF84"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6017D8B0"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0DE0BAB2"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01670194"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67B4461B"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09F2749F"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3570AB8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3E719451"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2653B055"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73A07C9A"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6ED903F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167A542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6DFC31C3"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7F0E09DC"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589D3F39"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238F42C1"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4A009FC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14FF9CCC"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2D2EF45C"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7D613460"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1523479B"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057EBB3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69DFC48D"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48844431"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1538E604"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42DCF59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31C7001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3A5B68D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5FD0FA6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6F244C5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5E92760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33C700A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746FCD4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0023A7E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72ED849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1D05554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70A454C9"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6B55895F"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4B83E025"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1D3AD52B"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75109168"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17A74B3A"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07FDC112"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2CE49094"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578B4AB7"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15BE3D3A"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3E3F9F6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29D226C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7E257DC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7F56EF9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469FF355" w14:textId="77777777" w:rsidTr="00E21184">
                                    <w:tc>
                                      <w:tcPr>
                                        <w:tcW w:w="4788" w:type="dxa"/>
                                      </w:tcPr>
                                      <w:p w14:paraId="45326BF7"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3A64C32A"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26FB085E" w14:textId="77777777" w:rsidTr="00E21184">
                                    <w:tc>
                                      <w:tcPr>
                                        <w:tcW w:w="4788" w:type="dxa"/>
                                      </w:tcPr>
                                      <w:p w14:paraId="0146CBE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14088C4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5200A2D5" w14:textId="77777777" w:rsidTr="00E21184">
                                    <w:tc>
                                      <w:tcPr>
                                        <w:tcW w:w="4788" w:type="dxa"/>
                                      </w:tcPr>
                                      <w:p w14:paraId="077CCB7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59955C3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6F77BA87" w14:textId="77777777" w:rsidTr="00E21184">
                                    <w:tc>
                                      <w:tcPr>
                                        <w:tcW w:w="4788" w:type="dxa"/>
                                      </w:tcPr>
                                      <w:p w14:paraId="7D73A18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58091501"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2211E627" w14:textId="77777777" w:rsidTr="00E21184">
                                    <w:tc>
                                      <w:tcPr>
                                        <w:tcW w:w="4788" w:type="dxa"/>
                                      </w:tcPr>
                                      <w:p w14:paraId="5F3BADD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0F8951C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72E5BA87" w14:textId="77777777" w:rsidTr="00E21184">
                                    <w:tc>
                                      <w:tcPr>
                                        <w:tcW w:w="4788" w:type="dxa"/>
                                      </w:tcPr>
                                      <w:p w14:paraId="23B730E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45DAB88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63B4A392" w14:textId="77777777" w:rsidTr="00E21184">
                                    <w:tc>
                                      <w:tcPr>
                                        <w:tcW w:w="4788" w:type="dxa"/>
                                      </w:tcPr>
                                      <w:p w14:paraId="7231C2A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7A066DF1"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23F3FCF8" w14:textId="77777777" w:rsidR="008B789C" w:rsidRPr="00FB26C8" w:rsidRDefault="008B789C" w:rsidP="008B789C">
                                  <w:pPr>
                                    <w:spacing w:line="240" w:lineRule="auto"/>
                                    <w:rPr>
                                      <w:rFonts w:ascii="Arial" w:hAnsi="Arial" w:cs="Arial"/>
                                      <w:sz w:val="24"/>
                                      <w:szCs w:val="24"/>
                                    </w:rPr>
                                  </w:pPr>
                                </w:p>
                                <w:p w14:paraId="623C8345"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4684CB5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6F7A1B00"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3A6AD100"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2EE0CC89"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01136DF4"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616DD65F"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4DC5E536"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3BF720BC"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12AF9727"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75467840"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2B801B39"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6CA129CE"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7DCDA457" w14:textId="77777777" w:rsidR="008B789C" w:rsidRDefault="008B789C" w:rsidP="008B789C">
                                  <w:pPr>
                                    <w:spacing w:line="240" w:lineRule="auto"/>
                                    <w:rPr>
                                      <w:rFonts w:ascii="Arial" w:hAnsi="Arial" w:cs="Arial"/>
                                      <w:b/>
                                    </w:rPr>
                                  </w:pPr>
                                </w:p>
                                <w:p w14:paraId="55269C02" w14:textId="77777777" w:rsidR="008B789C" w:rsidRDefault="008B789C" w:rsidP="008B789C">
                                  <w:pPr>
                                    <w:spacing w:line="240" w:lineRule="auto"/>
                                    <w:rPr>
                                      <w:rFonts w:ascii="Arial" w:hAnsi="Arial" w:cs="Arial"/>
                                      <w:b/>
                                    </w:rPr>
                                  </w:pPr>
                                </w:p>
                                <w:p w14:paraId="453BE30D" w14:textId="77777777" w:rsidR="008B789C" w:rsidRDefault="008B789C" w:rsidP="008B789C">
                                  <w:pPr>
                                    <w:spacing w:line="240" w:lineRule="auto"/>
                                    <w:rPr>
                                      <w:rFonts w:ascii="Arial" w:hAnsi="Arial" w:cs="Arial"/>
                                      <w:b/>
                                    </w:rPr>
                                  </w:pPr>
                                </w:p>
                                <w:p w14:paraId="258239E6"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356F60" id="Text Box 53" o:spid="_x0000_s1058" type="#_x0000_t202" style="position:absolute;left:0;text-align:left;margin-left:102.9pt;margin-top:4.55pt;width:12.15pt;height:7.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Other liquor types</w:t>
            </w:r>
          </w:p>
        </w:tc>
      </w:tr>
      <w:tr w:rsidR="008B789C" w:rsidRPr="00A1633C" w14:paraId="3C1E9417" w14:textId="77777777" w:rsidTr="00427462">
        <w:trPr>
          <w:trHeight w:val="240"/>
        </w:trPr>
        <w:tc>
          <w:tcPr>
            <w:tcW w:w="828" w:type="dxa"/>
          </w:tcPr>
          <w:p w14:paraId="7CB62B45" w14:textId="77777777" w:rsidR="008B789C" w:rsidRPr="00A1633C" w:rsidRDefault="008B789C" w:rsidP="00427462">
            <w:pPr>
              <w:spacing w:line="240" w:lineRule="auto"/>
              <w:jc w:val="both"/>
              <w:rPr>
                <w:rFonts w:ascii="Times New Roman" w:hAnsi="Times New Roman"/>
                <w:b/>
                <w:sz w:val="24"/>
                <w:szCs w:val="24"/>
              </w:rPr>
            </w:pPr>
          </w:p>
          <w:p w14:paraId="73A6E3FC"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C.5</w:t>
            </w:r>
          </w:p>
        </w:tc>
        <w:tc>
          <w:tcPr>
            <w:tcW w:w="3600" w:type="dxa"/>
          </w:tcPr>
          <w:p w14:paraId="6485265E" w14:textId="77777777" w:rsidR="008B789C" w:rsidRPr="00A1633C" w:rsidRDefault="008B789C" w:rsidP="00427462">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Did the server willingly agree to serve the alcoholic drink when you attempted purchase?</w:t>
            </w:r>
          </w:p>
        </w:tc>
        <w:tc>
          <w:tcPr>
            <w:tcW w:w="4428" w:type="dxa"/>
          </w:tcPr>
          <w:p w14:paraId="631DCCAC"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36064" behindDoc="0" locked="0" layoutInCell="1" allowOverlap="1" wp14:anchorId="5D60CAEE" wp14:editId="6555F835">
                      <wp:simplePos x="0" y="0"/>
                      <wp:positionH relativeFrom="column">
                        <wp:posOffset>372110</wp:posOffset>
                      </wp:positionH>
                      <wp:positionV relativeFrom="paragraph">
                        <wp:posOffset>45720</wp:posOffset>
                      </wp:positionV>
                      <wp:extent cx="99060" cy="90805"/>
                      <wp:effectExtent l="12065" t="10160" r="12700" b="13335"/>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 cy="90805"/>
                              </a:xfrm>
                              <a:prstGeom prst="rect">
                                <a:avLst/>
                              </a:prstGeom>
                              <a:solidFill>
                                <a:srgbClr val="FFFFFF"/>
                              </a:solidFill>
                              <a:ln w="9525">
                                <a:solidFill>
                                  <a:srgbClr val="000000"/>
                                </a:solidFill>
                                <a:miter lim="800000"/>
                                <a:headEnd/>
                                <a:tailEnd/>
                              </a:ln>
                            </wps:spPr>
                            <wps:txbx>
                              <w:txbxContent>
                                <w:p w14:paraId="1BF18D0B"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2744CF" id="Text Box 52" o:spid="_x0000_s1059" type="#_x0000_t202" style="position:absolute;left:0;text-align:left;margin-left:29.3pt;margin-top:3.6pt;width:7.8pt;height:7.1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660288" behindDoc="0" locked="0" layoutInCell="1" allowOverlap="1" wp14:anchorId="2E1FEABD" wp14:editId="197D1434">
                      <wp:simplePos x="0" y="0"/>
                      <wp:positionH relativeFrom="column">
                        <wp:posOffset>680720</wp:posOffset>
                      </wp:positionH>
                      <wp:positionV relativeFrom="paragraph">
                        <wp:posOffset>45720</wp:posOffset>
                      </wp:positionV>
                      <wp:extent cx="396875" cy="10795"/>
                      <wp:effectExtent l="6350" t="48260" r="15875" b="5524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875" cy="107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CFC9A4" id="_x0000_t32" coordsize="21600,21600" o:spt="32" o:oned="t" path="m,l21600,21600e" filled="f">
                      <v:path arrowok="t" fillok="f" o:connecttype="none"/>
                      <o:lock v:ext="edit" shapetype="t"/>
                    </v:shapetype>
                    <v:shape id="Straight Arrow Connector 51" o:spid="_x0000_s1026" type="#_x0000_t32" style="position:absolute;margin-left:53.6pt;margin-top:3.6pt;width:31.25pt;height:.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">
                      <v:stroke endarrow="block"/>
                    </v:shape>
                  </w:pict>
                </mc:Fallback>
              </mc:AlternateContent>
            </w:r>
            <w:r w:rsidRPr="00A1633C">
              <w:rPr>
                <w:rFonts w:ascii="Times New Roman" w:hAnsi="Times New Roman"/>
                <w:sz w:val="24"/>
                <w:szCs w:val="24"/>
              </w:rPr>
              <w:t xml:space="preserve">Yes                   </w:t>
            </w:r>
            <w:proofErr w:type="gramStart"/>
            <w:r w:rsidRPr="00A1633C">
              <w:rPr>
                <w:rFonts w:ascii="Times New Roman" w:hAnsi="Times New Roman"/>
                <w:sz w:val="24"/>
                <w:szCs w:val="24"/>
              </w:rPr>
              <w:t xml:space="preserve">   (</w:t>
            </w:r>
            <w:proofErr w:type="gramEnd"/>
            <w:r w:rsidRPr="00A1633C">
              <w:rPr>
                <w:rFonts w:ascii="Times New Roman" w:hAnsi="Times New Roman"/>
                <w:sz w:val="24"/>
                <w:szCs w:val="24"/>
              </w:rPr>
              <w:t xml:space="preserve"> Proceed to C.10)                         </w:t>
            </w:r>
          </w:p>
          <w:p w14:paraId="0941CB3D" w14:textId="77777777" w:rsidR="008B789C" w:rsidRPr="00A1633C" w:rsidDel="0079270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37088" behindDoc="0" locked="0" layoutInCell="1" allowOverlap="1" wp14:anchorId="6E7CC390" wp14:editId="43675FC0">
                      <wp:simplePos x="0" y="0"/>
                      <wp:positionH relativeFrom="column">
                        <wp:posOffset>372110</wp:posOffset>
                      </wp:positionH>
                      <wp:positionV relativeFrom="paragraph">
                        <wp:posOffset>-3810</wp:posOffset>
                      </wp:positionV>
                      <wp:extent cx="99060" cy="90805"/>
                      <wp:effectExtent l="12065" t="5715" r="12700" b="8255"/>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060" cy="90805"/>
                              </a:xfrm>
                              <a:prstGeom prst="rect">
                                <a:avLst/>
                              </a:prstGeom>
                              <a:solidFill>
                                <a:srgbClr val="FFFFFF"/>
                              </a:solidFill>
                              <a:ln w="9525">
                                <a:solidFill>
                                  <a:srgbClr val="000000"/>
                                </a:solidFill>
                                <a:miter lim="800000"/>
                                <a:headEnd/>
                                <a:tailEnd/>
                              </a:ln>
                            </wps:spPr>
                            <wps:txbx>
                              <w:txbxContent>
                                <w:p w14:paraId="0BCFE0AA"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3BABA5" id="Text Box 50" o:spid="_x0000_s1060" type="#_x0000_t202" style="position:absolute;left:0;text-align:left;margin-left:29.3pt;margin-top:-.3pt;width:7.8pt;height:7.1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659264" behindDoc="0" locked="0" layoutInCell="1" allowOverlap="1" wp14:anchorId="6FD12D14" wp14:editId="46BB3A6C">
                      <wp:simplePos x="0" y="0"/>
                      <wp:positionH relativeFrom="column">
                        <wp:posOffset>566420</wp:posOffset>
                      </wp:positionH>
                      <wp:positionV relativeFrom="paragraph">
                        <wp:posOffset>86360</wp:posOffset>
                      </wp:positionV>
                      <wp:extent cx="407670" cy="635"/>
                      <wp:effectExtent l="6350" t="57785" r="14605" b="5588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767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AD8028" id="Straight Arrow Connector 49" o:spid="_x0000_s1026" type="#_x0000_t32" style="position:absolute;margin-left:44.6pt;margin-top:6.8pt;width:32.1pt;height:.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">
                      <v:stroke endarrow="block"/>
                    </v:shape>
                  </w:pict>
                </mc:Fallback>
              </mc:AlternateContent>
            </w:r>
            <w:r w:rsidRPr="00A1633C">
              <w:rPr>
                <w:rFonts w:ascii="Times New Roman" w:hAnsi="Times New Roman"/>
                <w:sz w:val="24"/>
                <w:szCs w:val="24"/>
              </w:rPr>
              <w:t xml:space="preserve">No                   </w:t>
            </w:r>
            <w:proofErr w:type="gramStart"/>
            <w:r w:rsidRPr="00A1633C">
              <w:rPr>
                <w:rFonts w:ascii="Times New Roman" w:hAnsi="Times New Roman"/>
                <w:sz w:val="24"/>
                <w:szCs w:val="24"/>
              </w:rPr>
              <w:t xml:space="preserve">   (</w:t>
            </w:r>
            <w:proofErr w:type="gramEnd"/>
            <w:r w:rsidRPr="00A1633C">
              <w:rPr>
                <w:rFonts w:ascii="Times New Roman" w:hAnsi="Times New Roman"/>
                <w:sz w:val="24"/>
                <w:szCs w:val="24"/>
              </w:rPr>
              <w:t xml:space="preserve"> Proceed to C.6)</w:t>
            </w:r>
          </w:p>
        </w:tc>
      </w:tr>
      <w:tr w:rsidR="008B789C" w:rsidRPr="00A1633C" w14:paraId="341BC6B8" w14:textId="77777777" w:rsidTr="00427462">
        <w:trPr>
          <w:trHeight w:val="240"/>
        </w:trPr>
        <w:tc>
          <w:tcPr>
            <w:tcW w:w="828" w:type="dxa"/>
          </w:tcPr>
          <w:p w14:paraId="7C240148" w14:textId="77777777" w:rsidR="008B789C" w:rsidRPr="00A1633C" w:rsidRDefault="008B789C" w:rsidP="00427462">
            <w:pPr>
              <w:spacing w:line="240" w:lineRule="auto"/>
              <w:jc w:val="both"/>
              <w:rPr>
                <w:rFonts w:ascii="Times New Roman" w:hAnsi="Times New Roman"/>
                <w:b/>
                <w:sz w:val="24"/>
                <w:szCs w:val="24"/>
              </w:rPr>
            </w:pPr>
          </w:p>
          <w:p w14:paraId="0C521993"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C.6</w:t>
            </w:r>
          </w:p>
        </w:tc>
        <w:tc>
          <w:tcPr>
            <w:tcW w:w="3600" w:type="dxa"/>
          </w:tcPr>
          <w:p w14:paraId="44ABDDF7" w14:textId="77777777" w:rsidR="008B789C" w:rsidRPr="00A1633C" w:rsidRDefault="008B789C" w:rsidP="00427462">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 xml:space="preserve">What did the server ask </w:t>
            </w:r>
            <w:proofErr w:type="gramStart"/>
            <w:r w:rsidRPr="00A1633C">
              <w:rPr>
                <w:rFonts w:ascii="Times New Roman" w:hAnsi="Times New Roman"/>
                <w:sz w:val="24"/>
                <w:szCs w:val="24"/>
                <w:lang w:bidi="th-TH"/>
              </w:rPr>
              <w:t>inquire</w:t>
            </w:r>
            <w:proofErr w:type="gramEnd"/>
            <w:r w:rsidRPr="00A1633C">
              <w:rPr>
                <w:rFonts w:ascii="Times New Roman" w:hAnsi="Times New Roman"/>
                <w:sz w:val="24"/>
                <w:szCs w:val="24"/>
                <w:lang w:bidi="th-TH"/>
              </w:rPr>
              <w:t xml:space="preserve"> about?</w:t>
            </w:r>
          </w:p>
        </w:tc>
        <w:tc>
          <w:tcPr>
            <w:tcW w:w="4428" w:type="dxa"/>
          </w:tcPr>
          <w:p w14:paraId="106F241A"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5888" behindDoc="0" locked="0" layoutInCell="1" allowOverlap="1" wp14:anchorId="17BD1947" wp14:editId="4C7F7CAD">
                      <wp:simplePos x="0" y="0"/>
                      <wp:positionH relativeFrom="column">
                        <wp:posOffset>1286510</wp:posOffset>
                      </wp:positionH>
                      <wp:positionV relativeFrom="paragraph">
                        <wp:posOffset>18415</wp:posOffset>
                      </wp:positionV>
                      <wp:extent cx="154305" cy="90805"/>
                      <wp:effectExtent l="12065" t="7620" r="5080" b="635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00CBCD63"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25930524"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1438F612"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6844D429"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338C134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1FCB8B6B"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5EB0437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2B18090A"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541F86F2"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5888C23C"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11906D36"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6CBA7C4B"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493F349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18D2767B"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5D18016F"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7CFBD45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640EFA34"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2DA19800"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2B50FC30"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5CE77C27"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3792BF48"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13C10234"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6E7E3E95"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7C33D515"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6B8289AD"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09E8A63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3D3D42E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723C7739"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14B6C7B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43184A4A"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15E6C31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50D60FE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3F2D21F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417D66D6"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02DEF29E"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3E0E46D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44C00C08"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169A77A9"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3EED3F53"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2EA31E15"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42C5D7AE"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3AF0161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278B3436"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225ED1A3"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2A9D21C6"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69256E50"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5C05D48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66B7BE6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32102A1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312BA8C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71274A8E" w14:textId="77777777" w:rsidTr="00E21184">
                                    <w:tc>
                                      <w:tcPr>
                                        <w:tcW w:w="4788" w:type="dxa"/>
                                      </w:tcPr>
                                      <w:p w14:paraId="72F757EC"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15F4F352"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4262C1B4" w14:textId="77777777" w:rsidTr="00E21184">
                                    <w:tc>
                                      <w:tcPr>
                                        <w:tcW w:w="4788" w:type="dxa"/>
                                      </w:tcPr>
                                      <w:p w14:paraId="0B642B8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1CE6193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3784AE99" w14:textId="77777777" w:rsidTr="00E21184">
                                    <w:tc>
                                      <w:tcPr>
                                        <w:tcW w:w="4788" w:type="dxa"/>
                                      </w:tcPr>
                                      <w:p w14:paraId="61ADE4F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6736AC8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5EFD7BBC" w14:textId="77777777" w:rsidTr="00E21184">
                                    <w:tc>
                                      <w:tcPr>
                                        <w:tcW w:w="4788" w:type="dxa"/>
                                      </w:tcPr>
                                      <w:p w14:paraId="782B065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259EFA85"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05814C10" w14:textId="77777777" w:rsidTr="00E21184">
                                    <w:tc>
                                      <w:tcPr>
                                        <w:tcW w:w="4788" w:type="dxa"/>
                                      </w:tcPr>
                                      <w:p w14:paraId="3D80B6B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0DEE2EA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43B6D771" w14:textId="77777777" w:rsidTr="00E21184">
                                    <w:tc>
                                      <w:tcPr>
                                        <w:tcW w:w="4788" w:type="dxa"/>
                                      </w:tcPr>
                                      <w:p w14:paraId="4C4FB18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285AF00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6A9C1130" w14:textId="77777777" w:rsidTr="00E21184">
                                    <w:tc>
                                      <w:tcPr>
                                        <w:tcW w:w="4788" w:type="dxa"/>
                                      </w:tcPr>
                                      <w:p w14:paraId="5873EBE8"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722E05A9"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004C54C1" w14:textId="77777777" w:rsidR="008B789C" w:rsidRPr="00FB26C8" w:rsidRDefault="008B789C" w:rsidP="008B789C">
                                  <w:pPr>
                                    <w:spacing w:line="240" w:lineRule="auto"/>
                                    <w:rPr>
                                      <w:rFonts w:ascii="Arial" w:hAnsi="Arial" w:cs="Arial"/>
                                      <w:sz w:val="24"/>
                                      <w:szCs w:val="24"/>
                                    </w:rPr>
                                  </w:pPr>
                                </w:p>
                                <w:p w14:paraId="0B5C1C53"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67B7561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7F6DE869"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367A0D0A"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03530D15"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242986F1"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682A9AC0"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457FA85E"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4D6AF836"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1BC11632"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597D4930"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366DAC27"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2872155B"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3BAA1EF2" w14:textId="77777777" w:rsidR="008B789C" w:rsidRDefault="008B789C" w:rsidP="008B789C">
                                  <w:pPr>
                                    <w:spacing w:line="240" w:lineRule="auto"/>
                                    <w:rPr>
                                      <w:rFonts w:ascii="Arial" w:hAnsi="Arial" w:cs="Arial"/>
                                      <w:b/>
                                    </w:rPr>
                                  </w:pPr>
                                </w:p>
                                <w:p w14:paraId="0872106B" w14:textId="77777777" w:rsidR="008B789C" w:rsidRDefault="008B789C" w:rsidP="008B789C">
                                  <w:pPr>
                                    <w:spacing w:line="240" w:lineRule="auto"/>
                                    <w:rPr>
                                      <w:rFonts w:ascii="Arial" w:hAnsi="Arial" w:cs="Arial"/>
                                      <w:b/>
                                    </w:rPr>
                                  </w:pPr>
                                </w:p>
                                <w:p w14:paraId="1AEC9EEE" w14:textId="77777777" w:rsidR="008B789C" w:rsidRDefault="008B789C" w:rsidP="008B789C">
                                  <w:pPr>
                                    <w:spacing w:line="240" w:lineRule="auto"/>
                                    <w:rPr>
                                      <w:rFonts w:ascii="Arial" w:hAnsi="Arial" w:cs="Arial"/>
                                      <w:b/>
                                    </w:rPr>
                                  </w:pPr>
                                </w:p>
                                <w:p w14:paraId="0299E3EF"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5AC0C5" id="Text Box 48" o:spid="_x0000_s1061" type="#_x0000_t202" style="position:absolute;left:0;text-align:left;margin-left:101.3pt;margin-top:1.45pt;width:12.15pt;height:7.1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Age identification</w:t>
            </w:r>
          </w:p>
          <w:p w14:paraId="12C8A4FB"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6912" behindDoc="0" locked="0" layoutInCell="1" allowOverlap="1" wp14:anchorId="51DEE86A" wp14:editId="6F87161A">
                      <wp:simplePos x="0" y="0"/>
                      <wp:positionH relativeFrom="column">
                        <wp:posOffset>1286510</wp:posOffset>
                      </wp:positionH>
                      <wp:positionV relativeFrom="paragraph">
                        <wp:posOffset>29210</wp:posOffset>
                      </wp:positionV>
                      <wp:extent cx="154305" cy="90805"/>
                      <wp:effectExtent l="12065" t="6350" r="5080" b="762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35BA33A1"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435B6CD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256C887F"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4FBD2FA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27DADAE3"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120C048B"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7217064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7859FF47"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2FA34D4A"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26D8EB86"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6AD02CC6"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4F529181"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2DA4D928"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282B9E76"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2C6AE0EC"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1B437F39"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07747E1C"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1B16A7D4"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4F313792"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2E2DC7CA"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2D564B81"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629B536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7BDB7174"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2C9C6395"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06A50919"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045ABFE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287FCC4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49CC290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384E4FE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2F5C156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7AADEB0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7D1D765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6E52579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67F780FD"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1D1C6638"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658A32EE"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01D0C45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4108AB9F"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04ACDC31"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7687FDB8"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5A1D6557"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34C5B138"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1F2C796D"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083B1A66"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5E707FB0"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1CDF6B77"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422A769E"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721562B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3977EB3B"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4888027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606497A8" w14:textId="77777777" w:rsidTr="00E21184">
                                    <w:tc>
                                      <w:tcPr>
                                        <w:tcW w:w="4788" w:type="dxa"/>
                                      </w:tcPr>
                                      <w:p w14:paraId="24D436E6"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7C4AE5F3"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13C962AA" w14:textId="77777777" w:rsidTr="00E21184">
                                    <w:tc>
                                      <w:tcPr>
                                        <w:tcW w:w="4788" w:type="dxa"/>
                                      </w:tcPr>
                                      <w:p w14:paraId="0E1AF5F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3B5A570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19BEDF62" w14:textId="77777777" w:rsidTr="00E21184">
                                    <w:tc>
                                      <w:tcPr>
                                        <w:tcW w:w="4788" w:type="dxa"/>
                                      </w:tcPr>
                                      <w:p w14:paraId="2FDAD34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78E8E5A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60DB5F45" w14:textId="77777777" w:rsidTr="00E21184">
                                    <w:tc>
                                      <w:tcPr>
                                        <w:tcW w:w="4788" w:type="dxa"/>
                                      </w:tcPr>
                                      <w:p w14:paraId="4A8C709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08C74CD6"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09D1BC6D" w14:textId="77777777" w:rsidTr="00E21184">
                                    <w:tc>
                                      <w:tcPr>
                                        <w:tcW w:w="4788" w:type="dxa"/>
                                      </w:tcPr>
                                      <w:p w14:paraId="5AE2B66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467B78A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023982B4" w14:textId="77777777" w:rsidTr="00E21184">
                                    <w:tc>
                                      <w:tcPr>
                                        <w:tcW w:w="4788" w:type="dxa"/>
                                      </w:tcPr>
                                      <w:p w14:paraId="4E3655D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15874A49"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260B5FAA" w14:textId="77777777" w:rsidTr="00E21184">
                                    <w:tc>
                                      <w:tcPr>
                                        <w:tcW w:w="4788" w:type="dxa"/>
                                      </w:tcPr>
                                      <w:p w14:paraId="7357DEF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0D12D1E8"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1D61C0F2" w14:textId="77777777" w:rsidR="008B789C" w:rsidRPr="00FB26C8" w:rsidRDefault="008B789C" w:rsidP="008B789C">
                                  <w:pPr>
                                    <w:spacing w:line="240" w:lineRule="auto"/>
                                    <w:rPr>
                                      <w:rFonts w:ascii="Arial" w:hAnsi="Arial" w:cs="Arial"/>
                                      <w:sz w:val="24"/>
                                      <w:szCs w:val="24"/>
                                    </w:rPr>
                                  </w:pPr>
                                </w:p>
                                <w:p w14:paraId="4A33C2A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3EBE759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2BB269F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7698EEF7"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641474B0"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7FCD609F"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0500A80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053BD0F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62CC7031"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57F8E72F"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02C9D8AF"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148A668D"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1C8CF2D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664BD9E5" w14:textId="77777777" w:rsidR="008B789C" w:rsidRDefault="008B789C" w:rsidP="008B789C">
                                  <w:pPr>
                                    <w:spacing w:line="240" w:lineRule="auto"/>
                                    <w:rPr>
                                      <w:rFonts w:ascii="Arial" w:hAnsi="Arial" w:cs="Arial"/>
                                      <w:b/>
                                    </w:rPr>
                                  </w:pPr>
                                </w:p>
                                <w:p w14:paraId="06F31936" w14:textId="77777777" w:rsidR="008B789C" w:rsidRDefault="008B789C" w:rsidP="008B789C">
                                  <w:pPr>
                                    <w:spacing w:line="240" w:lineRule="auto"/>
                                    <w:rPr>
                                      <w:rFonts w:ascii="Arial" w:hAnsi="Arial" w:cs="Arial"/>
                                      <w:b/>
                                    </w:rPr>
                                  </w:pPr>
                                </w:p>
                                <w:p w14:paraId="371AD920" w14:textId="77777777" w:rsidR="008B789C" w:rsidRDefault="008B789C" w:rsidP="008B789C">
                                  <w:pPr>
                                    <w:spacing w:line="240" w:lineRule="auto"/>
                                    <w:rPr>
                                      <w:rFonts w:ascii="Arial" w:hAnsi="Arial" w:cs="Arial"/>
                                      <w:b/>
                                    </w:rPr>
                                  </w:pPr>
                                </w:p>
                                <w:p w14:paraId="1C08766C"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A47592" id="Text Box 47" o:spid="_x0000_s1062" type="#_x0000_t202" style="position:absolute;left:0;text-align:left;margin-left:101.3pt;margin-top:2.3pt;width:12.15pt;height:7.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Prohibited timing</w:t>
            </w:r>
          </w:p>
          <w:p w14:paraId="366DF91E"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87936" behindDoc="0" locked="0" layoutInCell="1" allowOverlap="1" wp14:anchorId="2C67DD5B" wp14:editId="27A3B3EB">
                      <wp:simplePos x="0" y="0"/>
                      <wp:positionH relativeFrom="column">
                        <wp:posOffset>1352550</wp:posOffset>
                      </wp:positionH>
                      <wp:positionV relativeFrom="paragraph">
                        <wp:posOffset>26035</wp:posOffset>
                      </wp:positionV>
                      <wp:extent cx="154305" cy="90805"/>
                      <wp:effectExtent l="11430" t="10160" r="5715" b="13335"/>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09D53937"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5400ACF9"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38F8BCED"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39749C3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499A258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399E7852"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0F7AB82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71F8A71B"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6B2FB450"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2025447F"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50C1711C"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281D291F"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01BF5DF6"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258455B9"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60D96C41"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101AE67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7308F9F6"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3A6A472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1A399072"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2D672BFF"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6A0FB385"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7766E60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4192BBC2"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3539E402"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08ECF519"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058387C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21FD23B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074F89A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115FCC2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23275513"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36F7852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50BB2AE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376A2A60"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7EE876C5"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372151DD"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144E4D26"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1AF277A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62E635FC"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34B1F457"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29F787BF"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181F7192"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0954B6F3"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11FB31A4"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6CAC1E3E"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22111D2C"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0598E326"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554EEB3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4FA18E17"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03D4F9A7"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1C7A215C"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120A6A04" w14:textId="77777777" w:rsidTr="00E21184">
                                    <w:tc>
                                      <w:tcPr>
                                        <w:tcW w:w="4788" w:type="dxa"/>
                                      </w:tcPr>
                                      <w:p w14:paraId="145E87EA"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0990C60C"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3D5E9670" w14:textId="77777777" w:rsidTr="00E21184">
                                    <w:tc>
                                      <w:tcPr>
                                        <w:tcW w:w="4788" w:type="dxa"/>
                                      </w:tcPr>
                                      <w:p w14:paraId="3491E30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5BBEAF7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7B215A57" w14:textId="77777777" w:rsidTr="00E21184">
                                    <w:tc>
                                      <w:tcPr>
                                        <w:tcW w:w="4788" w:type="dxa"/>
                                      </w:tcPr>
                                      <w:p w14:paraId="70BE2C9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4AC177E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4BA759DE" w14:textId="77777777" w:rsidTr="00E21184">
                                    <w:tc>
                                      <w:tcPr>
                                        <w:tcW w:w="4788" w:type="dxa"/>
                                      </w:tcPr>
                                      <w:p w14:paraId="4993A6C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40710A5D"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43C115AB" w14:textId="77777777" w:rsidTr="00E21184">
                                    <w:tc>
                                      <w:tcPr>
                                        <w:tcW w:w="4788" w:type="dxa"/>
                                      </w:tcPr>
                                      <w:p w14:paraId="6E2F697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2BED256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0E88A644" w14:textId="77777777" w:rsidTr="00E21184">
                                    <w:tc>
                                      <w:tcPr>
                                        <w:tcW w:w="4788" w:type="dxa"/>
                                      </w:tcPr>
                                      <w:p w14:paraId="616929D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1A78274E"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4C289521" w14:textId="77777777" w:rsidTr="00E21184">
                                    <w:tc>
                                      <w:tcPr>
                                        <w:tcW w:w="4788" w:type="dxa"/>
                                      </w:tcPr>
                                      <w:p w14:paraId="2B5F4AC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01C3B5F8"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4BEDE902" w14:textId="77777777" w:rsidR="008B789C" w:rsidRPr="00FB26C8" w:rsidRDefault="008B789C" w:rsidP="008B789C">
                                  <w:pPr>
                                    <w:spacing w:line="240" w:lineRule="auto"/>
                                    <w:rPr>
                                      <w:rFonts w:ascii="Arial" w:hAnsi="Arial" w:cs="Arial"/>
                                      <w:sz w:val="24"/>
                                      <w:szCs w:val="24"/>
                                    </w:rPr>
                                  </w:pPr>
                                </w:p>
                                <w:p w14:paraId="0110D04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7D136332"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6BD17DD5"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5ED545B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36E1837C"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047DF063"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6E7BAC40"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198C0C7D"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2CC7C6FE"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0729BEDE"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678BEDCA"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7E2E3F7D"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4F4687D5"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5FD5E618" w14:textId="77777777" w:rsidR="008B789C" w:rsidRDefault="008B789C" w:rsidP="008B789C">
                                  <w:pPr>
                                    <w:spacing w:line="240" w:lineRule="auto"/>
                                    <w:rPr>
                                      <w:rFonts w:ascii="Arial" w:hAnsi="Arial" w:cs="Arial"/>
                                      <w:b/>
                                    </w:rPr>
                                  </w:pPr>
                                </w:p>
                                <w:p w14:paraId="2BE92041" w14:textId="77777777" w:rsidR="008B789C" w:rsidRDefault="008B789C" w:rsidP="008B789C">
                                  <w:pPr>
                                    <w:spacing w:line="240" w:lineRule="auto"/>
                                    <w:rPr>
                                      <w:rFonts w:ascii="Arial" w:hAnsi="Arial" w:cs="Arial"/>
                                      <w:b/>
                                    </w:rPr>
                                  </w:pPr>
                                </w:p>
                                <w:p w14:paraId="298728EB" w14:textId="77777777" w:rsidR="008B789C" w:rsidRDefault="008B789C" w:rsidP="008B789C">
                                  <w:pPr>
                                    <w:spacing w:line="240" w:lineRule="auto"/>
                                    <w:rPr>
                                      <w:rFonts w:ascii="Arial" w:hAnsi="Arial" w:cs="Arial"/>
                                      <w:b/>
                                    </w:rPr>
                                  </w:pPr>
                                </w:p>
                                <w:p w14:paraId="413987E7"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62745" id="Text Box 46" o:spid="_x0000_s1063" type="#_x0000_t202" style="position:absolute;left:0;text-align:left;margin-left:106.5pt;margin-top:2.05pt;width:12.15pt;height:7.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Tuesday as dry day</w:t>
            </w:r>
          </w:p>
          <w:p w14:paraId="33FAB5C3"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8176" behindDoc="0" locked="0" layoutInCell="1" allowOverlap="1" wp14:anchorId="4E39F944" wp14:editId="211C76B4">
                      <wp:simplePos x="0" y="0"/>
                      <wp:positionH relativeFrom="column">
                        <wp:posOffset>2531110</wp:posOffset>
                      </wp:positionH>
                      <wp:positionV relativeFrom="paragraph">
                        <wp:posOffset>33655</wp:posOffset>
                      </wp:positionV>
                      <wp:extent cx="154305" cy="90805"/>
                      <wp:effectExtent l="8890" t="5080" r="8255" b="8890"/>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6DEB2987"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71A50AD0"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639CC79E"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10A2F48F"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568CC49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715F19B0"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68697BA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31B9CCA6"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3FECD65E"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7BE8BAB9"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2A503E99"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637E42EE"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7DDA8C02"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443A29FA"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06694267"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0F251016"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1BE6C4FB"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7F1F925E"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793F2166"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05F12CA3"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104A0FF5"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0452D9F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79806F6E"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4F3FD096"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5E31ED9F"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3C75D28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0F19DF0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6E8EF267"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7CF63CD8"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0D892C2C"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627057A5"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0ADF2F9C"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2F321EE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30D87CB4"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7C34D7B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1245390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04AA0449"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09731B39"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1FE7FDC0"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21FE7064"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392A644D"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2A56ABC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5A07AD0E"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7386D6C9"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16EAE205"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4BED9D2D"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75B3AC7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08ED8C9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1C37012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05331008"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3B22F4A0" w14:textId="77777777" w:rsidTr="00E21184">
                                    <w:tc>
                                      <w:tcPr>
                                        <w:tcW w:w="4788" w:type="dxa"/>
                                      </w:tcPr>
                                      <w:p w14:paraId="12FAA97F"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35453585"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414DD1D3" w14:textId="77777777" w:rsidTr="00E21184">
                                    <w:tc>
                                      <w:tcPr>
                                        <w:tcW w:w="4788" w:type="dxa"/>
                                      </w:tcPr>
                                      <w:p w14:paraId="470F78A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3793EF3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4F41C2D4" w14:textId="77777777" w:rsidTr="00E21184">
                                    <w:tc>
                                      <w:tcPr>
                                        <w:tcW w:w="4788" w:type="dxa"/>
                                      </w:tcPr>
                                      <w:p w14:paraId="61775D3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3B4132AC"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2520B2F2" w14:textId="77777777" w:rsidTr="00E21184">
                                    <w:tc>
                                      <w:tcPr>
                                        <w:tcW w:w="4788" w:type="dxa"/>
                                      </w:tcPr>
                                      <w:p w14:paraId="28DC30C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224751FA"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0AA72B0F" w14:textId="77777777" w:rsidTr="00E21184">
                                    <w:tc>
                                      <w:tcPr>
                                        <w:tcW w:w="4788" w:type="dxa"/>
                                      </w:tcPr>
                                      <w:p w14:paraId="727DC08F"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5D51153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60ED2811" w14:textId="77777777" w:rsidTr="00E21184">
                                    <w:tc>
                                      <w:tcPr>
                                        <w:tcW w:w="4788" w:type="dxa"/>
                                      </w:tcPr>
                                      <w:p w14:paraId="4A2B96A5"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053F1AA0"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341C9086" w14:textId="77777777" w:rsidTr="00E21184">
                                    <w:tc>
                                      <w:tcPr>
                                        <w:tcW w:w="4788" w:type="dxa"/>
                                      </w:tcPr>
                                      <w:p w14:paraId="0526FA0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4351CC6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46E1221F" w14:textId="77777777" w:rsidR="008B789C" w:rsidRPr="00FB26C8" w:rsidRDefault="008B789C" w:rsidP="008B789C">
                                  <w:pPr>
                                    <w:spacing w:line="240" w:lineRule="auto"/>
                                    <w:rPr>
                                      <w:rFonts w:ascii="Arial" w:hAnsi="Arial" w:cs="Arial"/>
                                      <w:sz w:val="24"/>
                                      <w:szCs w:val="24"/>
                                    </w:rPr>
                                  </w:pPr>
                                </w:p>
                                <w:p w14:paraId="45E6D70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43D30FB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130F9F5A"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5961036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79CD7497"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59FEB8B2"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1C00579D"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542DD86F"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7DD4EF37"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6CEA0976"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6979F710"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0708231E"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5E37E48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214601F5" w14:textId="77777777" w:rsidR="008B789C" w:rsidRDefault="008B789C" w:rsidP="008B789C">
                                  <w:pPr>
                                    <w:spacing w:line="240" w:lineRule="auto"/>
                                    <w:rPr>
                                      <w:rFonts w:ascii="Arial" w:hAnsi="Arial" w:cs="Arial"/>
                                      <w:b/>
                                    </w:rPr>
                                  </w:pPr>
                                </w:p>
                                <w:p w14:paraId="15C5C65C" w14:textId="77777777" w:rsidR="008B789C" w:rsidRDefault="008B789C" w:rsidP="008B789C">
                                  <w:pPr>
                                    <w:spacing w:line="240" w:lineRule="auto"/>
                                    <w:rPr>
                                      <w:rFonts w:ascii="Arial" w:hAnsi="Arial" w:cs="Arial"/>
                                      <w:b/>
                                    </w:rPr>
                                  </w:pPr>
                                </w:p>
                                <w:p w14:paraId="5F576D4B" w14:textId="77777777" w:rsidR="008B789C" w:rsidRDefault="008B789C" w:rsidP="008B789C">
                                  <w:pPr>
                                    <w:spacing w:line="240" w:lineRule="auto"/>
                                    <w:rPr>
                                      <w:rFonts w:ascii="Arial" w:hAnsi="Arial" w:cs="Arial"/>
                                      <w:b/>
                                    </w:rPr>
                                  </w:pPr>
                                </w:p>
                                <w:p w14:paraId="3808C717"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1F583A" id="Text Box 45" o:spid="_x0000_s1064" type="#_x0000_t202" style="position:absolute;left:0;text-align:left;margin-left:199.3pt;margin-top:2.65pt;width:12.15pt;height:7.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Alcohol not served to drunken customer</w:t>
            </w:r>
          </w:p>
        </w:tc>
      </w:tr>
      <w:tr w:rsidR="008B789C" w:rsidRPr="00A1633C" w14:paraId="52EDF955" w14:textId="77777777" w:rsidTr="00427462">
        <w:trPr>
          <w:trHeight w:val="240"/>
        </w:trPr>
        <w:tc>
          <w:tcPr>
            <w:tcW w:w="828" w:type="dxa"/>
          </w:tcPr>
          <w:p w14:paraId="28A34242" w14:textId="77777777" w:rsidR="008B789C" w:rsidRPr="00A1633C" w:rsidRDefault="008B789C" w:rsidP="00427462">
            <w:pPr>
              <w:spacing w:line="240" w:lineRule="auto"/>
              <w:jc w:val="both"/>
              <w:rPr>
                <w:rFonts w:ascii="Times New Roman" w:hAnsi="Times New Roman"/>
                <w:b/>
                <w:sz w:val="24"/>
                <w:szCs w:val="24"/>
              </w:rPr>
            </w:pPr>
          </w:p>
          <w:p w14:paraId="1A31A769"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C.7</w:t>
            </w:r>
          </w:p>
        </w:tc>
        <w:tc>
          <w:tcPr>
            <w:tcW w:w="3600" w:type="dxa"/>
          </w:tcPr>
          <w:p w14:paraId="7DF01AEB" w14:textId="77777777" w:rsidR="008B789C" w:rsidRPr="00A1633C" w:rsidRDefault="008B789C" w:rsidP="00427462">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Did the server ask for documents confirming age and identification?</w:t>
            </w:r>
          </w:p>
        </w:tc>
        <w:tc>
          <w:tcPr>
            <w:tcW w:w="4428" w:type="dxa"/>
          </w:tcPr>
          <w:p w14:paraId="7F4596EA"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699200" behindDoc="0" locked="0" layoutInCell="1" allowOverlap="1" wp14:anchorId="5C02986D" wp14:editId="6A9E80E9">
                      <wp:simplePos x="0" y="0"/>
                      <wp:positionH relativeFrom="column">
                        <wp:posOffset>427355</wp:posOffset>
                      </wp:positionH>
                      <wp:positionV relativeFrom="paragraph">
                        <wp:posOffset>40005</wp:posOffset>
                      </wp:positionV>
                      <wp:extent cx="175895" cy="110490"/>
                      <wp:effectExtent l="10160" t="6350" r="13970" b="6985"/>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 cy="110490"/>
                              </a:xfrm>
                              <a:prstGeom prst="rect">
                                <a:avLst/>
                              </a:prstGeom>
                              <a:solidFill>
                                <a:srgbClr val="FFFFFF"/>
                              </a:solidFill>
                              <a:ln w="9525">
                                <a:solidFill>
                                  <a:srgbClr val="000000"/>
                                </a:solidFill>
                                <a:miter lim="800000"/>
                                <a:headEnd/>
                                <a:tailEnd/>
                              </a:ln>
                            </wps:spPr>
                            <wps:txbx>
                              <w:txbxContent>
                                <w:p w14:paraId="4B820895"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4D78CB" id="Text Box 44" o:spid="_x0000_s1065" type="#_x0000_t202" style="position:absolute;left:0;text-align:left;margin-left:33.65pt;margin-top:3.15pt;width:13.85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">
                      <v:textbox>
                        <w:txbxContent>
                          <w:p w:rsidR="008B789C" w:rsidRDefault="008B789C" w:rsidP="008B789C"/>
                        </w:txbxContent>
                      </v:textbox>
                    </v:shape>
                  </w:pict>
                </mc:Fallback>
              </mc:AlternateContent>
            </w:r>
            <w:r w:rsidRPr="00A1633C">
              <w:rPr>
                <w:rFonts w:ascii="Times New Roman" w:hAnsi="Times New Roman"/>
                <w:sz w:val="24"/>
                <w:szCs w:val="24"/>
              </w:rPr>
              <w:t>Yes</w:t>
            </w:r>
          </w:p>
          <w:p w14:paraId="2BBB7E6E"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0224" behindDoc="0" locked="0" layoutInCell="1" allowOverlap="1" wp14:anchorId="5DC45963" wp14:editId="50A616A3">
                      <wp:simplePos x="0" y="0"/>
                      <wp:positionH relativeFrom="column">
                        <wp:posOffset>427355</wp:posOffset>
                      </wp:positionH>
                      <wp:positionV relativeFrom="paragraph">
                        <wp:posOffset>26035</wp:posOffset>
                      </wp:positionV>
                      <wp:extent cx="175895" cy="99060"/>
                      <wp:effectExtent l="10160" t="8890" r="13970" b="635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 cy="99060"/>
                              </a:xfrm>
                              <a:prstGeom prst="rect">
                                <a:avLst/>
                              </a:prstGeom>
                              <a:solidFill>
                                <a:srgbClr val="FFFFFF"/>
                              </a:solidFill>
                              <a:ln w="9525">
                                <a:solidFill>
                                  <a:srgbClr val="000000"/>
                                </a:solidFill>
                                <a:miter lim="800000"/>
                                <a:headEnd/>
                                <a:tailEnd/>
                              </a:ln>
                            </wps:spPr>
                            <wps:txbx>
                              <w:txbxContent>
                                <w:p w14:paraId="6EE730F0"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EFC9ED" id="Text Box 43" o:spid="_x0000_s1066" type="#_x0000_t202" style="position:absolute;left:0;text-align:left;margin-left:33.65pt;margin-top:2.05pt;width:13.85pt;height:7.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">
                      <v:textbox>
                        <w:txbxContent>
                          <w:p w:rsidR="008B789C" w:rsidRDefault="008B789C" w:rsidP="008B789C"/>
                        </w:txbxContent>
                      </v:textbox>
                    </v:shape>
                  </w:pict>
                </mc:Fallback>
              </mc:AlternateContent>
            </w:r>
            <w:r w:rsidRPr="00A1633C">
              <w:rPr>
                <w:rFonts w:ascii="Times New Roman" w:hAnsi="Times New Roman"/>
                <w:sz w:val="24"/>
                <w:szCs w:val="24"/>
              </w:rPr>
              <w:t xml:space="preserve">No      </w:t>
            </w:r>
          </w:p>
        </w:tc>
      </w:tr>
      <w:tr w:rsidR="008B789C" w:rsidRPr="00A1633C" w14:paraId="7D61FF97" w14:textId="77777777" w:rsidTr="00427462">
        <w:trPr>
          <w:trHeight w:val="240"/>
        </w:trPr>
        <w:tc>
          <w:tcPr>
            <w:tcW w:w="828" w:type="dxa"/>
          </w:tcPr>
          <w:p w14:paraId="0E8314A3" w14:textId="77777777" w:rsidR="008B789C" w:rsidRPr="00A1633C" w:rsidRDefault="008B789C" w:rsidP="00427462">
            <w:pPr>
              <w:spacing w:line="240" w:lineRule="auto"/>
              <w:jc w:val="both"/>
              <w:rPr>
                <w:rFonts w:ascii="Times New Roman" w:hAnsi="Times New Roman"/>
                <w:b/>
                <w:sz w:val="24"/>
                <w:szCs w:val="24"/>
              </w:rPr>
            </w:pPr>
          </w:p>
          <w:p w14:paraId="55BB7420"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C.8</w:t>
            </w:r>
          </w:p>
        </w:tc>
        <w:tc>
          <w:tcPr>
            <w:tcW w:w="3600" w:type="dxa"/>
          </w:tcPr>
          <w:p w14:paraId="1362D156" w14:textId="77777777" w:rsidR="008B789C" w:rsidRPr="00A1633C" w:rsidRDefault="008B789C" w:rsidP="00427462">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Was the purchase attempt anyway successful?</w:t>
            </w:r>
          </w:p>
          <w:p w14:paraId="51057E53" w14:textId="77777777" w:rsidR="008B789C" w:rsidRPr="00A1633C" w:rsidRDefault="008B789C" w:rsidP="00427462">
            <w:pPr>
              <w:spacing w:line="240" w:lineRule="auto"/>
              <w:jc w:val="both"/>
              <w:rPr>
                <w:rFonts w:ascii="Times New Roman" w:hAnsi="Times New Roman"/>
                <w:sz w:val="24"/>
                <w:szCs w:val="24"/>
                <w:lang w:bidi="th-TH"/>
              </w:rPr>
            </w:pPr>
          </w:p>
        </w:tc>
        <w:tc>
          <w:tcPr>
            <w:tcW w:w="4428" w:type="dxa"/>
          </w:tcPr>
          <w:p w14:paraId="5ACC04D3"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2272" behindDoc="0" locked="0" layoutInCell="1" allowOverlap="1" wp14:anchorId="0EBF45BB" wp14:editId="5AE2DA98">
                      <wp:simplePos x="0" y="0"/>
                      <wp:positionH relativeFrom="column">
                        <wp:posOffset>421640</wp:posOffset>
                      </wp:positionH>
                      <wp:positionV relativeFrom="paragraph">
                        <wp:posOffset>53340</wp:posOffset>
                      </wp:positionV>
                      <wp:extent cx="181610" cy="90805"/>
                      <wp:effectExtent l="13970" t="12065" r="13970" b="11430"/>
                      <wp:wrapNone/>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610" cy="90805"/>
                              </a:xfrm>
                              <a:prstGeom prst="rect">
                                <a:avLst/>
                              </a:prstGeom>
                              <a:solidFill>
                                <a:srgbClr val="FFFFFF"/>
                              </a:solidFill>
                              <a:ln w="9525">
                                <a:solidFill>
                                  <a:srgbClr val="000000"/>
                                </a:solidFill>
                                <a:miter lim="800000"/>
                                <a:headEnd/>
                                <a:tailEnd/>
                              </a:ln>
                            </wps:spPr>
                            <wps:txbx>
                              <w:txbxContent>
                                <w:p w14:paraId="510E89E3"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35CCA87A"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07681017"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3E3DE59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679CFA1D"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0C340FD7"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445074C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5D9C2585"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4A584080"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36AF3888"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7B187E90"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75BC4D40"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53EC82AA"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335D9BAF"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292A5FF1"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59AF7272"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3AC66DB6"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696BA0FA"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610B8A0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12BC493A"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5C51FF80"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50C3ABA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7D9C79C2"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76F7F6BE"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21C1CD30"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22E96F2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7059CDE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403E2E7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2C88EFE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1C677F7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49924502"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0B6E47D4"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20C64B4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7242FCFE"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0EF09570"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3EA19239"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577378CF"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03EE90D1"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72365FD0"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2B06B01D"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3A9F249F"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064CCAAC"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4B07D2F8"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06354D90"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45ED3C25"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39291F13"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7999E840"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206FE2F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7F6350E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2022D38F"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1673CEAC" w14:textId="77777777" w:rsidTr="00E21184">
                                    <w:tc>
                                      <w:tcPr>
                                        <w:tcW w:w="4788" w:type="dxa"/>
                                      </w:tcPr>
                                      <w:p w14:paraId="731AC653"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653752E4"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1AD6DD04" w14:textId="77777777" w:rsidTr="00E21184">
                                    <w:tc>
                                      <w:tcPr>
                                        <w:tcW w:w="4788" w:type="dxa"/>
                                      </w:tcPr>
                                      <w:p w14:paraId="73CC47CA"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7EEB102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0976E10B" w14:textId="77777777" w:rsidTr="00E21184">
                                    <w:tc>
                                      <w:tcPr>
                                        <w:tcW w:w="4788" w:type="dxa"/>
                                      </w:tcPr>
                                      <w:p w14:paraId="3FE9B540"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03DB271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1F73C93C" w14:textId="77777777" w:rsidTr="00E21184">
                                    <w:tc>
                                      <w:tcPr>
                                        <w:tcW w:w="4788" w:type="dxa"/>
                                      </w:tcPr>
                                      <w:p w14:paraId="30A40E02"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20BA203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6FE01698" w14:textId="77777777" w:rsidTr="00E21184">
                                    <w:tc>
                                      <w:tcPr>
                                        <w:tcW w:w="4788" w:type="dxa"/>
                                      </w:tcPr>
                                      <w:p w14:paraId="37FBCD0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51F645C9"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2E428F5F" w14:textId="77777777" w:rsidTr="00E21184">
                                    <w:tc>
                                      <w:tcPr>
                                        <w:tcW w:w="4788" w:type="dxa"/>
                                      </w:tcPr>
                                      <w:p w14:paraId="02CFB89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75EA0805"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7881BF4F" w14:textId="77777777" w:rsidTr="00E21184">
                                    <w:tc>
                                      <w:tcPr>
                                        <w:tcW w:w="4788" w:type="dxa"/>
                                      </w:tcPr>
                                      <w:p w14:paraId="4A82FB1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1DE86BF1"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249533D6" w14:textId="77777777" w:rsidR="008B789C" w:rsidRPr="00FB26C8" w:rsidRDefault="008B789C" w:rsidP="008B789C">
                                  <w:pPr>
                                    <w:spacing w:line="240" w:lineRule="auto"/>
                                    <w:rPr>
                                      <w:rFonts w:ascii="Arial" w:hAnsi="Arial" w:cs="Arial"/>
                                      <w:sz w:val="24"/>
                                      <w:szCs w:val="24"/>
                                    </w:rPr>
                                  </w:pPr>
                                </w:p>
                                <w:p w14:paraId="0AF24F3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0CD5CCD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01204879"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4E8900CE"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78F0B72D"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45B02492"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1177CC2F"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3BE0E41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3D9A3478"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5FDBC6B2"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0D62721C"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14C04EAD"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309706A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2CE743A2" w14:textId="77777777" w:rsidR="008B789C" w:rsidRDefault="008B789C" w:rsidP="008B789C">
                                  <w:pPr>
                                    <w:spacing w:line="240" w:lineRule="auto"/>
                                    <w:rPr>
                                      <w:rFonts w:ascii="Arial" w:hAnsi="Arial" w:cs="Arial"/>
                                      <w:b/>
                                    </w:rPr>
                                  </w:pPr>
                                </w:p>
                                <w:p w14:paraId="3F1A6735" w14:textId="77777777" w:rsidR="008B789C" w:rsidRDefault="008B789C" w:rsidP="008B789C">
                                  <w:pPr>
                                    <w:spacing w:line="240" w:lineRule="auto"/>
                                    <w:rPr>
                                      <w:rFonts w:ascii="Arial" w:hAnsi="Arial" w:cs="Arial"/>
                                      <w:b/>
                                    </w:rPr>
                                  </w:pPr>
                                </w:p>
                                <w:p w14:paraId="72F62F6C" w14:textId="77777777" w:rsidR="008B789C" w:rsidRDefault="008B789C" w:rsidP="008B789C">
                                  <w:pPr>
                                    <w:spacing w:line="240" w:lineRule="auto"/>
                                    <w:rPr>
                                      <w:rFonts w:ascii="Arial" w:hAnsi="Arial" w:cs="Arial"/>
                                      <w:b/>
                                    </w:rPr>
                                  </w:pPr>
                                </w:p>
                                <w:p w14:paraId="698633E6"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EBECE1" id="Text Box 42" o:spid="_x0000_s1067" type="#_x0000_t202" style="position:absolute;left:0;text-align:left;margin-left:33.2pt;margin-top:4.2pt;width:14.3pt;height:7.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 xml:space="preserve">Yes            </w:t>
            </w:r>
          </w:p>
          <w:p w14:paraId="5FE20837" w14:textId="77777777" w:rsidR="008B789C" w:rsidRPr="00A1633C" w:rsidRDefault="008B789C" w:rsidP="00427462">
            <w:pPr>
              <w:pStyle w:val="Footer"/>
              <w:tabs>
                <w:tab w:val="left" w:pos="-720"/>
              </w:tabs>
              <w:suppressAutoHyphens/>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1248" behindDoc="0" locked="0" layoutInCell="1" allowOverlap="1" wp14:anchorId="4BE8D3E2" wp14:editId="3E1556B3">
                      <wp:simplePos x="0" y="0"/>
                      <wp:positionH relativeFrom="column">
                        <wp:posOffset>421640</wp:posOffset>
                      </wp:positionH>
                      <wp:positionV relativeFrom="paragraph">
                        <wp:posOffset>75565</wp:posOffset>
                      </wp:positionV>
                      <wp:extent cx="154305" cy="90805"/>
                      <wp:effectExtent l="13970" t="12700" r="12700" b="10795"/>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 cy="90805"/>
                              </a:xfrm>
                              <a:prstGeom prst="rect">
                                <a:avLst/>
                              </a:prstGeom>
                              <a:solidFill>
                                <a:srgbClr val="FFFFFF"/>
                              </a:solidFill>
                              <a:ln w="9525">
                                <a:solidFill>
                                  <a:srgbClr val="000000"/>
                                </a:solidFill>
                                <a:miter lim="800000"/>
                                <a:headEnd/>
                                <a:tailEnd/>
                              </a:ln>
                            </wps:spPr>
                            <wps:txbx>
                              <w:txbxContent>
                                <w:p w14:paraId="7F8207E4" w14:textId="77777777"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14:paraId="3A75AA58"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14:paraId="4F14B6D4" w14:textId="77777777"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14:paraId="68B6BA15"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14:paraId="450D9404"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14:paraId="34F435DF" w14:textId="77777777"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14:paraId="17C36C61"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14:paraId="3F2179D7" w14:textId="77777777"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14:paraId="024BF437" w14:textId="77777777"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14:paraId="36E4A3EB" w14:textId="77777777"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14:paraId="7C714237"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14:paraId="200632A4"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14:paraId="28D17E65" w14:textId="77777777"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14:paraId="07EAA0BE" w14:textId="77777777"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14:paraId="4F254767" w14:textId="77777777"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14:paraId="643124F7" w14:textId="77777777"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14:paraId="4C63FCCF"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14:paraId="32E66C50"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14:paraId="4CD60E1B" w14:textId="77777777"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14:paraId="4AE801DE" w14:textId="77777777"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14:paraId="419C763E"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14:paraId="2A710523"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14:paraId="4CDED6AC"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14:paraId="1BDE5EDA" w14:textId="77777777"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14:paraId="3CE986EB"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14:paraId="65E9C846"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14:paraId="54B51CA4"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14:paraId="4318990B"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14:paraId="21B41031"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14:paraId="13DDEF6F"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14:paraId="443741AD" w14:textId="77777777"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14:paraId="16DF6736"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14:paraId="13874289"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14:paraId="471032EC"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14:paraId="537E6791"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14:paraId="33580BB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14:paraId="53C6C78B" w14:textId="77777777"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14:paraId="0BE20BB2" w14:textId="77777777"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14:paraId="79E76A3A" w14:textId="77777777"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14:paraId="3DE3269C"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14:paraId="4E4D0C1B"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14:paraId="7CD6550D"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14:paraId="4589CD7B" w14:textId="77777777"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14:paraId="529CC7F7" w14:textId="77777777"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14:paraId="63B0383A" w14:textId="77777777"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14:paraId="7A69FFAE" w14:textId="77777777"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14:paraId="4F82A4A8"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14:paraId="61F390F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14:paraId="580DBFC1"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14:paraId="22822F66"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7"/>
                                    <w:gridCol w:w="4673"/>
                                  </w:tblGrid>
                                  <w:tr w:rsidR="008B789C" w:rsidRPr="00FB26C8" w14:paraId="7F7599E0" w14:textId="77777777" w:rsidTr="00E21184">
                                    <w:tc>
                                      <w:tcPr>
                                        <w:tcW w:w="4788" w:type="dxa"/>
                                      </w:tcPr>
                                      <w:p w14:paraId="77611F30"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14:paraId="63F66B0C" w14:textId="77777777"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14:paraId="5EDDE54D" w14:textId="77777777" w:rsidTr="00E21184">
                                    <w:tc>
                                      <w:tcPr>
                                        <w:tcW w:w="4788" w:type="dxa"/>
                                      </w:tcPr>
                                      <w:p w14:paraId="5D9D2381"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14:paraId="7067F2E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14:paraId="0E332762" w14:textId="77777777" w:rsidTr="00E21184">
                                    <w:tc>
                                      <w:tcPr>
                                        <w:tcW w:w="4788" w:type="dxa"/>
                                      </w:tcPr>
                                      <w:p w14:paraId="01B2981D"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14:paraId="3B823B8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14:paraId="3A5CF5E3" w14:textId="77777777" w:rsidTr="00E21184">
                                    <w:tc>
                                      <w:tcPr>
                                        <w:tcW w:w="4788" w:type="dxa"/>
                                      </w:tcPr>
                                      <w:p w14:paraId="5B7A8396"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14:paraId="0616F90C"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14:paraId="1BD3969F" w14:textId="77777777" w:rsidTr="00E21184">
                                    <w:tc>
                                      <w:tcPr>
                                        <w:tcW w:w="4788" w:type="dxa"/>
                                      </w:tcPr>
                                      <w:p w14:paraId="1B51C59B"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14:paraId="2B16915E"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14:paraId="5C25534E" w14:textId="77777777" w:rsidTr="00E21184">
                                    <w:tc>
                                      <w:tcPr>
                                        <w:tcW w:w="4788" w:type="dxa"/>
                                      </w:tcPr>
                                      <w:p w14:paraId="1F461294"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14:paraId="5E436FCF"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14:paraId="20981FD3" w14:textId="77777777" w:rsidTr="00E21184">
                                    <w:tc>
                                      <w:tcPr>
                                        <w:tcW w:w="4788" w:type="dxa"/>
                                      </w:tcPr>
                                      <w:p w14:paraId="1EF9C1E3" w14:textId="77777777"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14:paraId="6E8FE02D" w14:textId="77777777"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14:paraId="0709B6B3" w14:textId="77777777" w:rsidR="008B789C" w:rsidRPr="00FB26C8" w:rsidRDefault="008B789C" w:rsidP="008B789C">
                                  <w:pPr>
                                    <w:spacing w:line="240" w:lineRule="auto"/>
                                    <w:rPr>
                                      <w:rFonts w:ascii="Arial" w:hAnsi="Arial" w:cs="Arial"/>
                                      <w:sz w:val="24"/>
                                      <w:szCs w:val="24"/>
                                    </w:rPr>
                                  </w:pPr>
                                </w:p>
                                <w:p w14:paraId="1AB2AAB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14:paraId="534C4FCD"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14:paraId="319E4816"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14:paraId="20403AF4"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14:paraId="5B2256A4"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14:paraId="4F62ADAA" w14:textId="77777777"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14:paraId="17AD35AA" w14:textId="77777777"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14:paraId="6AF08B9A" w14:textId="77777777"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14:paraId="292892C6" w14:textId="77777777"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14:paraId="14938B47" w14:textId="77777777"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14:paraId="7B52D1FF"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14:paraId="334F0E1C" w14:textId="77777777"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14:paraId="7ADD265A" w14:textId="77777777"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14:paraId="11155744" w14:textId="77777777" w:rsidR="008B789C" w:rsidRDefault="008B789C" w:rsidP="008B789C">
                                  <w:pPr>
                                    <w:spacing w:line="240" w:lineRule="auto"/>
                                    <w:rPr>
                                      <w:rFonts w:ascii="Arial" w:hAnsi="Arial" w:cs="Arial"/>
                                      <w:b/>
                                    </w:rPr>
                                  </w:pPr>
                                </w:p>
                                <w:p w14:paraId="7AC175E2" w14:textId="77777777" w:rsidR="008B789C" w:rsidRDefault="008B789C" w:rsidP="008B789C">
                                  <w:pPr>
                                    <w:spacing w:line="240" w:lineRule="auto"/>
                                    <w:rPr>
                                      <w:rFonts w:ascii="Arial" w:hAnsi="Arial" w:cs="Arial"/>
                                      <w:b/>
                                    </w:rPr>
                                  </w:pPr>
                                </w:p>
                                <w:p w14:paraId="6AD4696B" w14:textId="77777777" w:rsidR="008B789C" w:rsidRDefault="008B789C" w:rsidP="008B789C">
                                  <w:pPr>
                                    <w:spacing w:line="240" w:lineRule="auto"/>
                                    <w:rPr>
                                      <w:rFonts w:ascii="Arial" w:hAnsi="Arial" w:cs="Arial"/>
                                      <w:b/>
                                    </w:rPr>
                                  </w:pPr>
                                </w:p>
                                <w:p w14:paraId="71DD13B2"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8D608EF" id="Text Box 41" o:spid="_x0000_s1068" type="#_x0000_t202" style="position:absolute;left:0;text-align:left;margin-left:33.2pt;margin-top:5.95pt;width:12.15pt;height:7.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">
                      <v:textbox>
                        <w:txbxContent>
                          <w:p w:rsidR="008B789C" w:rsidRDefault="008B789C" w:rsidP="008B789C">
                            <w:pPr>
                              <w:spacing w:line="240" w:lineRule="auto"/>
                              <w:jc w:val="both"/>
                              <w:rPr>
                                <w:rFonts w:ascii="Arial" w:hAnsi="Arial" w:cs="Arial"/>
                                <w:sz w:val="24"/>
                                <w:szCs w:val="24"/>
                              </w:rPr>
                            </w:pPr>
                            <w:r w:rsidRPr="00FB26C8">
                              <w:rPr>
                                <w:rFonts w:ascii="Arial" w:hAnsi="Arial" w:cs="Arial"/>
                                <w:b/>
                                <w:sz w:val="24"/>
                                <w:szCs w:val="24"/>
                              </w:rPr>
                              <w:t>Introduction:</w:t>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lcohol use is a major part of socio-cultural affairs in </w:t>
                            </w:r>
                            <w:r>
                              <w:rPr>
                                <w:rFonts w:ascii="Arial" w:hAnsi="Arial" w:cs="Arial"/>
                                <w:sz w:val="24"/>
                                <w:szCs w:val="24"/>
                              </w:rPr>
                              <w:t xml:space="preserve">the </w:t>
                            </w:r>
                            <w:r w:rsidRPr="00FB26C8">
                              <w:rPr>
                                <w:rFonts w:ascii="Arial" w:hAnsi="Arial" w:cs="Arial"/>
                                <w:sz w:val="24"/>
                                <w:szCs w:val="24"/>
                              </w:rPr>
                              <w:t>Bhutanese society. Alcohol use in Bhutan is higher</w:t>
                            </w:r>
                            <w:r>
                              <w:rPr>
                                <w:rFonts w:ascii="Arial" w:hAnsi="Arial" w:cs="Arial"/>
                                <w:sz w:val="24"/>
                                <w:szCs w:val="24"/>
                              </w:rPr>
                              <w:t xml:space="preserve"> than neighboring</w:t>
                            </w:r>
                            <w:r w:rsidRPr="00FB26C8">
                              <w:rPr>
                                <w:rFonts w:ascii="Arial" w:hAnsi="Arial" w:cs="Arial"/>
                                <w:sz w:val="24"/>
                                <w:szCs w:val="24"/>
                              </w:rPr>
                              <w:t xml:space="preserve"> India and Bangladesh.  A study </w:t>
                            </w:r>
                            <w:r>
                              <w:rPr>
                                <w:rFonts w:ascii="Arial" w:hAnsi="Arial" w:cs="Arial"/>
                                <w:sz w:val="24"/>
                                <w:szCs w:val="24"/>
                              </w:rPr>
                              <w:t xml:space="preserve">among adults living in Thimphu city </w:t>
                            </w:r>
                            <w:r w:rsidRPr="00FB26C8">
                              <w:rPr>
                                <w:rFonts w:ascii="Arial" w:hAnsi="Arial" w:cs="Arial"/>
                                <w:sz w:val="24"/>
                                <w:szCs w:val="24"/>
                              </w:rPr>
                              <w:t xml:space="preserve">noted </w:t>
                            </w:r>
                            <w:r>
                              <w:rPr>
                                <w:rFonts w:ascii="Arial" w:hAnsi="Arial" w:cs="Arial"/>
                                <w:sz w:val="24"/>
                                <w:szCs w:val="24"/>
                              </w:rPr>
                              <w:t xml:space="preserve">the </w:t>
                            </w:r>
                            <w:r w:rsidRPr="00FB26C8">
                              <w:rPr>
                                <w:rFonts w:ascii="Arial" w:hAnsi="Arial" w:cs="Arial"/>
                                <w:sz w:val="24"/>
                                <w:szCs w:val="24"/>
                              </w:rPr>
                              <w:t xml:space="preserve">prevalence of alcohol use </w:t>
                            </w:r>
                            <w:r>
                              <w:rPr>
                                <w:rFonts w:ascii="Arial" w:hAnsi="Arial" w:cs="Arial"/>
                                <w:sz w:val="24"/>
                                <w:szCs w:val="24"/>
                              </w:rPr>
                              <w:t xml:space="preserve">is high </w:t>
                            </w:r>
                            <w:r w:rsidRPr="00FB26C8">
                              <w:rPr>
                                <w:rFonts w:ascii="Arial" w:hAnsi="Arial" w:cs="Arial"/>
                                <w:sz w:val="24"/>
                                <w:szCs w:val="24"/>
                              </w:rPr>
                              <w:t xml:space="preserve">(30.8%) </w:t>
                            </w:r>
                            <w:r>
                              <w:rPr>
                                <w:rFonts w:ascii="Arial" w:hAnsi="Arial" w:cs="Arial"/>
                                <w:sz w:val="24"/>
                                <w:szCs w:val="24"/>
                              </w:rPr>
                              <w:t>and that those who consumed alcohol also engaged in hazardous drinking</w:t>
                            </w:r>
                            <w:r w:rsidRPr="00FB26C8">
                              <w:rPr>
                                <w:rFonts w:ascii="Arial" w:hAnsi="Arial" w:cs="Arial"/>
                                <w:sz w:val="24"/>
                                <w:szCs w:val="24"/>
                              </w:rPr>
                              <w:t xml:space="preserve">. </w:t>
                            </w:r>
                            <w:r w:rsidRPr="00FB26C8">
                              <w:rPr>
                                <w:rFonts w:ascii="Arial" w:hAnsi="Arial" w:cs="Arial"/>
                                <w:sz w:val="24"/>
                                <w:szCs w:val="24"/>
                              </w:rPr>
                              <w:fldChar w:fldCharType="begin"/>
                            </w:r>
                            <w:r w:rsidRPr="00FB26C8">
                              <w:rPr>
                                <w:rFonts w:ascii="Arial" w:hAnsi="Arial" w:cs="Arial"/>
                                <w:sz w:val="24"/>
                                <w:szCs w:val="24"/>
                              </w:rPr>
                              <w:instrText xml:space="preserve"> ADDIN ZOTERO_ITEM {"citationID":"mocpg482e","citationItems":[{"uri":["http://zotero.org/users/local/ifE8gCuT/items/3JWJET7G"]}]} </w:instrText>
                            </w:r>
                            <w:r w:rsidRPr="00FB26C8">
                              <w:rPr>
                                <w:rFonts w:ascii="Arial" w:hAnsi="Arial" w:cs="Arial"/>
                                <w:sz w:val="24"/>
                                <w:szCs w:val="24"/>
                              </w:rPr>
                              <w:fldChar w:fldCharType="separate"/>
                            </w:r>
                            <w:r w:rsidRPr="00FB26C8">
                              <w:rPr>
                                <w:rFonts w:ascii="Arial" w:hAnsi="Arial" w:cs="Arial"/>
                                <w:sz w:val="24"/>
                                <w:szCs w:val="24"/>
                              </w:rPr>
                              <w:t>(Ministry of Health, Royal Government of Bhutan, 2009)</w:t>
                            </w:r>
                            <w:r w:rsidRPr="00FB26C8">
                              <w:rPr>
                                <w:rFonts w:ascii="Arial" w:hAnsi="Arial" w:cs="Arial"/>
                                <w:sz w:val="24"/>
                                <w:szCs w:val="24"/>
                              </w:rPr>
                              <w:fldChar w:fldCharType="end"/>
                            </w:r>
                            <w:r w:rsidRPr="00FB26C8">
                              <w:rPr>
                                <w:rFonts w:ascii="Arial" w:hAnsi="Arial" w:cs="Arial"/>
                                <w:sz w:val="24"/>
                                <w:szCs w:val="24"/>
                              </w:rPr>
                              <w:t>. Alcohol use is common among Bhutanese children as wel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y5GpbTNR","properties":{"formattedCitation":"{\\rtf \\super 8\\nosupersub{}}","plainCitation":"8"},"citationItems":[{"id":451,"uris":["http://zotero.org/users/1080766/items/F22B9E4T"],"uri":["http://zotero.org/users/1080766/items/F22B9E4T"],"itemData":{"id":451,"type":"article","title":"Gross National Happiness Survey, 2010","author":[{"family":"Royal Government of Bhutan","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8</w:t>
                            </w:r>
                            <w:r w:rsidRPr="00FB26C8">
                              <w:rPr>
                                <w:rFonts w:ascii="Arial" w:hAnsi="Arial" w:cs="Arial"/>
                                <w:sz w:val="24"/>
                                <w:szCs w:val="24"/>
                              </w:rPr>
                              <w:fldChar w:fldCharType="end"/>
                            </w:r>
                            <w:r w:rsidRPr="00FB26C8">
                              <w:rPr>
                                <w:rFonts w:ascii="Arial" w:hAnsi="Arial" w:cs="Arial"/>
                                <w:sz w:val="24"/>
                                <w:szCs w:val="24"/>
                              </w:rPr>
                              <w:t xml:space="preserve"> a survey of high school students reported that 37.3% of students Grade 7-8 consumed alcohol.</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Vz7wOFS8","properties":{"formattedCitation":"{\\rtf \\super 9\\nosupersub{}}","plainCitation":"9"},"citationItems":[{"id":427,"uris":["http://zotero.org/users/1080766/items/RKGBDNF3"],"uri":["http://zotero.org/users/1080766/items/RKGBDNF3"],"itemData":{"id":427,"type":"article","title":"Bhutan Narcotic Control Agency and United Nations Office on Drugs and Crime, Drug and Controlled Substance Use in Bhutan- at a glance, 2009,","author":[{"family":"BNCA","given":""}]}}],"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9</w:t>
                            </w:r>
                            <w:r w:rsidRPr="00FB26C8">
                              <w:rPr>
                                <w:rFonts w:ascii="Arial" w:hAnsi="Arial" w:cs="Arial"/>
                                <w:sz w:val="24"/>
                                <w:szCs w:val="24"/>
                              </w:rPr>
                              <w:fldChar w:fldCharType="end"/>
                            </w:r>
                          </w:p>
                          <w:p w:rsidR="008B789C" w:rsidRPr="00FB26C8" w:rsidRDefault="008B789C" w:rsidP="008B789C">
                            <w:pPr>
                              <w:spacing w:line="240" w:lineRule="auto"/>
                              <w:jc w:val="both"/>
                              <w:rPr>
                                <w:rFonts w:ascii="Arial" w:hAnsi="Arial" w:cs="Arial"/>
                                <w:sz w:val="24"/>
                                <w:szCs w:val="24"/>
                              </w:rPr>
                            </w:pPr>
                            <w:r>
                              <w:rPr>
                                <w:rFonts w:ascii="Arial" w:hAnsi="Arial" w:cs="Arial"/>
                                <w:sz w:val="24"/>
                                <w:szCs w:val="24"/>
                              </w:rPr>
                              <w:t>S</w:t>
                            </w:r>
                            <w:r w:rsidRPr="00FB26C8">
                              <w:rPr>
                                <w:rFonts w:ascii="Arial" w:hAnsi="Arial" w:cs="Arial"/>
                                <w:sz w:val="24"/>
                                <w:szCs w:val="24"/>
                              </w:rPr>
                              <w:t>ocial disorder due to alcohol related sickness, deaths and social problems</w:t>
                            </w:r>
                            <w:r>
                              <w:rPr>
                                <w:rFonts w:ascii="Arial" w:hAnsi="Arial" w:cs="Arial"/>
                                <w:sz w:val="24"/>
                                <w:szCs w:val="24"/>
                              </w:rPr>
                              <w:t xml:space="preserve"> is high in Bhutan</w:t>
                            </w:r>
                            <w:r w:rsidRPr="00FB26C8">
                              <w:rPr>
                                <w:rFonts w:ascii="Arial" w:hAnsi="Arial" w:cs="Arial"/>
                                <w:sz w:val="24"/>
                                <w:szCs w:val="24"/>
                              </w:rPr>
                              <w:t>. A review</w:t>
                            </w:r>
                            <w:r>
                              <w:rPr>
                                <w:rFonts w:ascii="Arial" w:hAnsi="Arial" w:cs="Arial"/>
                                <w:sz w:val="24"/>
                                <w:szCs w:val="24"/>
                              </w:rPr>
                              <w:t xml:space="preserve"> of death certificates show</w:t>
                            </w:r>
                            <w:r w:rsidRPr="00FB26C8">
                              <w:rPr>
                                <w:rFonts w:ascii="Arial" w:hAnsi="Arial" w:cs="Arial"/>
                                <w:sz w:val="24"/>
                                <w:szCs w:val="24"/>
                              </w:rPr>
                              <w:t xml:space="preserve"> that alcohol is still the leading cause of deaths in Bhutanese hospitals;</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1K5oOWRX","properties":{"formattedCitation":"{\\rtf \\super 5\\nosupersub{}}","plainCitation":"5"},"citationItems":[{"id":167,"uris":["http://zotero.org/users/1080766/items/6CPZ7D6I"],"uri":["http://zotero.org/users/1080766/items/6CPZ7D6I"],"itemData":{"id":167,"type":"article","title":"Assessing Death Certificates in Bhutan( Unpublished)","author":[{"family":"Choden","given":"Phuntsho"},{"family":"Dorji","given":"Gampo"},{"family":"Dalton","given":"Craig"}],"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5</w:t>
                            </w:r>
                            <w:r w:rsidRPr="00FB26C8">
                              <w:rPr>
                                <w:rFonts w:ascii="Arial" w:hAnsi="Arial" w:cs="Arial"/>
                                <w:sz w:val="24"/>
                                <w:szCs w:val="24"/>
                              </w:rPr>
                              <w:fldChar w:fldCharType="end"/>
                            </w:r>
                            <w:r w:rsidRPr="00FB26C8">
                              <w:rPr>
                                <w:rFonts w:ascii="Arial" w:hAnsi="Arial" w:cs="Arial"/>
                                <w:sz w:val="24"/>
                                <w:szCs w:val="24"/>
                              </w:rPr>
                              <w:t xml:space="preserve"> 16% of hospital</w:t>
                            </w:r>
                            <w:r>
                              <w:rPr>
                                <w:rFonts w:ascii="Arial" w:hAnsi="Arial" w:cs="Arial"/>
                                <w:sz w:val="24"/>
                                <w:szCs w:val="24"/>
                              </w:rPr>
                              <w:t xml:space="preserve"> deaths in 2009 </w:t>
                            </w:r>
                            <w:r w:rsidRPr="00FB26C8">
                              <w:rPr>
                                <w:rFonts w:ascii="Arial" w:hAnsi="Arial" w:cs="Arial"/>
                                <w:sz w:val="24"/>
                                <w:szCs w:val="24"/>
                              </w:rPr>
                              <w:t>were due to alcohol liver disea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ouQo8MaX","properties":{"formattedCitation":"{\\rtf \\super 6\\nosupersub{}}","plainCitation":"6"},"citationItems":[{"id":164,"uris":["http://zotero.org/users/1080766/items/5AI4M3FP"],"uri":["http://zotero.org/users/1080766/items/5AI4M3FP"],"itemData":{"id":164,"type":"article","title":"Annual Health Bulletin, 2006","author":[{"family":"Ministry of Health, Royal  Government of Bhutan","given":""}],"issued":{"year":2006}}}],"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6</w:t>
                            </w:r>
                            <w:r w:rsidRPr="00FB26C8">
                              <w:rPr>
                                <w:rFonts w:ascii="Arial" w:hAnsi="Arial" w:cs="Arial"/>
                                <w:sz w:val="24"/>
                                <w:szCs w:val="24"/>
                              </w:rPr>
                              <w:fldChar w:fldCharType="end"/>
                            </w:r>
                            <w:r w:rsidRPr="00FB26C8">
                              <w:rPr>
                                <w:rFonts w:ascii="Arial" w:hAnsi="Arial" w:cs="Arial"/>
                                <w:sz w:val="24"/>
                                <w:szCs w:val="24"/>
                              </w:rPr>
                              <w:t xml:space="preserve">  Over the last decade, approximately 7% of road accidents were related to alcohol u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9v1PzPQo","properties":{"formattedCitation":"{\\rtf \\super 7\\nosupersub{}}","plainCitation":"7"},"citationItems":[{"id":202,"uris":["http://zotero.org/users/1080766/items/R58RVTZ7"],"uri":["http://zotero.org/users/1080766/items/R58RVTZ7"],"itemData":{"id":202,"type":"article","title":"Decade of Action For Road Safety ( 2011-2012)- Draft","author":[{"family":"RGoB","given":"Royal Government of Bhutan"}],"issued":{"year":2011}}}],"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7</w:t>
                            </w:r>
                            <w:r w:rsidRPr="00FB26C8">
                              <w:rPr>
                                <w:rFonts w:ascii="Arial" w:hAnsi="Arial" w:cs="Arial"/>
                                <w:sz w:val="24"/>
                                <w:szCs w:val="24"/>
                              </w:rPr>
                              <w:fldChar w:fldCharType="end"/>
                            </w:r>
                            <w:r w:rsidRPr="00FB26C8">
                              <w:rPr>
                                <w:rFonts w:ascii="Arial" w:hAnsi="Arial" w:cs="Arial"/>
                                <w:sz w:val="24"/>
                                <w:szCs w:val="24"/>
                              </w:rPr>
                              <w:t xml:space="preserve"> Alcohol-related violence, juvenile crimes, homicide, and divorce are also on the rise.</w:t>
                            </w:r>
                            <w:r w:rsidRPr="00FB26C8">
                              <w:rPr>
                                <w:rFonts w:ascii="Arial" w:hAnsi="Arial" w:cs="Arial"/>
                                <w:sz w:val="24"/>
                                <w:szCs w:val="24"/>
                              </w:rPr>
                              <w:fldChar w:fldCharType="begin"/>
                            </w:r>
                            <w:r w:rsidRPr="00FB26C8">
                              <w:rPr>
                                <w:rFonts w:ascii="Arial" w:hAnsi="Arial" w:cs="Arial"/>
                                <w:sz w:val="24"/>
                                <w:szCs w:val="24"/>
                              </w:rPr>
                              <w:instrText xml:space="preserve"> ADDIN ZOTERO_ITEM CSL_CITATION {"citationID":"82OPTxUV","properties":{"formattedCitation":"{\\rtf \\super 3\\nosupersub{}}","plainCitation":"3"},"citationItems":[{"id":421,"uris":["http://zotero.org/users/1080766/items/MIMW2RZ2"],"uri":["http://zotero.org/users/1080766/items/MIMW2RZ2"],"itemData":{"id":421,"type":"article-newspaper","title":"Interview with Dr. Pakila Drukpa, Forensic Specialsit , Jigme Dorji Wangchuck National Referral Hospital, July 23, 2011","author":[{"family":"Thamarangsi","given":"T."}]}}],"schema":"https://github.com/citation-style-language/schema/raw/master/csl-citation.json"} </w:instrText>
                            </w:r>
                            <w:r w:rsidRPr="00FB26C8">
                              <w:rPr>
                                <w:rFonts w:ascii="Arial" w:hAnsi="Arial" w:cs="Arial"/>
                                <w:sz w:val="24"/>
                                <w:szCs w:val="24"/>
                              </w:rPr>
                              <w:fldChar w:fldCharType="separate"/>
                            </w:r>
                            <w:r w:rsidRPr="00FB26C8">
                              <w:rPr>
                                <w:rFonts w:ascii="Arial" w:hAnsi="Arial" w:cs="Arial"/>
                                <w:sz w:val="24"/>
                                <w:szCs w:val="24"/>
                                <w:vertAlign w:val="superscript"/>
                              </w:rPr>
                              <w:t>3</w:t>
                            </w:r>
                            <w:r w:rsidRPr="00FB26C8">
                              <w:rPr>
                                <w:rFonts w:ascii="Arial" w:hAnsi="Arial" w:cs="Arial"/>
                                <w:sz w:val="24"/>
                                <w:szCs w:val="24"/>
                              </w:rPr>
                              <w:fldChar w:fldCharType="end"/>
                            </w:r>
                            <w:r w:rsidRPr="00FB26C8">
                              <w:rPr>
                                <w:rFonts w:ascii="Arial" w:hAnsi="Arial" w:cs="Arial"/>
                                <w:sz w:val="24"/>
                                <w:szCs w:val="24"/>
                              </w:rPr>
                              <w:t xml:space="preserve">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The social burden and </w:t>
                            </w:r>
                            <w:r>
                              <w:rPr>
                                <w:rFonts w:ascii="Arial" w:hAnsi="Arial" w:cs="Arial"/>
                                <w:sz w:val="24"/>
                                <w:szCs w:val="24"/>
                              </w:rPr>
                              <w:t xml:space="preserve">the loss of </w:t>
                            </w:r>
                            <w:r w:rsidRPr="00FB26C8">
                              <w:rPr>
                                <w:rFonts w:ascii="Arial" w:hAnsi="Arial" w:cs="Arial"/>
                                <w:sz w:val="24"/>
                                <w:szCs w:val="24"/>
                              </w:rPr>
                              <w:t>prod</w:t>
                            </w:r>
                            <w:r>
                              <w:rPr>
                                <w:rFonts w:ascii="Arial" w:hAnsi="Arial" w:cs="Arial"/>
                                <w:sz w:val="24"/>
                                <w:szCs w:val="24"/>
                              </w:rPr>
                              <w:t>uctivity due to alcohol could</w:t>
                            </w:r>
                            <w:r w:rsidRPr="00FB26C8">
                              <w:rPr>
                                <w:rFonts w:ascii="Arial" w:hAnsi="Arial" w:cs="Arial"/>
                                <w:sz w:val="24"/>
                                <w:szCs w:val="24"/>
                              </w:rPr>
                              <w:t xml:space="preserve"> </w:t>
                            </w:r>
                            <w:r>
                              <w:rPr>
                                <w:rFonts w:ascii="Arial" w:hAnsi="Arial" w:cs="Arial"/>
                                <w:sz w:val="24"/>
                                <w:szCs w:val="24"/>
                              </w:rPr>
                              <w:t xml:space="preserve">forseeably </w:t>
                            </w:r>
                            <w:r w:rsidRPr="00FB26C8">
                              <w:rPr>
                                <w:rFonts w:ascii="Arial" w:hAnsi="Arial" w:cs="Arial"/>
                                <w:sz w:val="24"/>
                                <w:szCs w:val="24"/>
                              </w:rPr>
                              <w:t xml:space="preserve">offset the benefits perceived due to alcohol trade in Bhutan.  </w:t>
                            </w:r>
                            <w:r>
                              <w:rPr>
                                <w:rFonts w:ascii="Arial" w:hAnsi="Arial" w:cs="Arial"/>
                                <w:sz w:val="24"/>
                                <w:szCs w:val="24"/>
                              </w:rPr>
                              <w:t>To address the serious social harms caused by</w:t>
                            </w:r>
                            <w:r w:rsidRPr="00FB26C8">
                              <w:rPr>
                                <w:rFonts w:ascii="Arial" w:hAnsi="Arial" w:cs="Arial"/>
                                <w:sz w:val="24"/>
                                <w:szCs w:val="24"/>
                              </w:rPr>
                              <w:t xml:space="preserve"> alcohol, existing alcohol </w:t>
                            </w:r>
                            <w:r>
                              <w:rPr>
                                <w:rFonts w:ascii="Arial" w:hAnsi="Arial" w:cs="Arial"/>
                                <w:sz w:val="24"/>
                                <w:szCs w:val="24"/>
                              </w:rPr>
                              <w:t>policies including</w:t>
                            </w:r>
                            <w:r w:rsidRPr="00FB26C8">
                              <w:rPr>
                                <w:rFonts w:ascii="Arial" w:hAnsi="Arial" w:cs="Arial"/>
                                <w:sz w:val="24"/>
                                <w:szCs w:val="24"/>
                              </w:rPr>
                              <w:t xml:space="preserve"> productions, sales and public education must be diligently implemented by</w:t>
                            </w:r>
                            <w:r>
                              <w:rPr>
                                <w:rFonts w:ascii="Arial" w:hAnsi="Arial" w:cs="Arial"/>
                                <w:sz w:val="24"/>
                                <w:szCs w:val="24"/>
                              </w:rPr>
                              <w:t xml:space="preserve"> the</w:t>
                            </w:r>
                            <w:r w:rsidRPr="00FB26C8">
                              <w:rPr>
                                <w:rFonts w:ascii="Arial" w:hAnsi="Arial" w:cs="Arial"/>
                                <w:sz w:val="24"/>
                                <w:szCs w:val="24"/>
                              </w:rPr>
                              <w:t xml:space="preserve"> concerned stakeholders.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Bhutan Penal Code 2004 and other regulatory alcohol policies of the Ministry of Trade and BICMA govern alcohol services. Prohibition of alcohol sales</w:t>
                            </w:r>
                            <w:r>
                              <w:rPr>
                                <w:rFonts w:ascii="Arial" w:hAnsi="Arial" w:cs="Arial"/>
                                <w:sz w:val="24"/>
                                <w:szCs w:val="24"/>
                              </w:rPr>
                              <w:t>:  t</w:t>
                            </w:r>
                            <w:r w:rsidRPr="00FB26C8">
                              <w:rPr>
                                <w:rFonts w:ascii="Arial" w:hAnsi="Arial" w:cs="Arial"/>
                                <w:sz w:val="24"/>
                                <w:szCs w:val="24"/>
                              </w:rPr>
                              <w:t xml:space="preserve">o children </w:t>
                            </w:r>
                            <w:r>
                              <w:rPr>
                                <w:rFonts w:ascii="Arial" w:hAnsi="Arial" w:cs="Arial"/>
                                <w:sz w:val="24"/>
                                <w:szCs w:val="24"/>
                              </w:rPr>
                              <w:t xml:space="preserve">below 18 years </w:t>
                            </w:r>
                            <w:r w:rsidRPr="00FB26C8">
                              <w:rPr>
                                <w:rFonts w:ascii="Arial" w:hAnsi="Arial" w:cs="Arial"/>
                                <w:sz w:val="24"/>
                                <w:szCs w:val="24"/>
                              </w:rPr>
                              <w:t xml:space="preserve">(1989), </w:t>
                            </w:r>
                            <w:r>
                              <w:rPr>
                                <w:rFonts w:ascii="Arial" w:hAnsi="Arial" w:cs="Arial"/>
                                <w:sz w:val="24"/>
                                <w:szCs w:val="24"/>
                              </w:rPr>
                              <w:t xml:space="preserve"> before 1 pm, </w:t>
                            </w:r>
                            <w:r w:rsidRPr="00FB26C8">
                              <w:rPr>
                                <w:rFonts w:ascii="Arial" w:hAnsi="Arial" w:cs="Arial"/>
                                <w:sz w:val="24"/>
                                <w:szCs w:val="24"/>
                              </w:rPr>
                              <w:t xml:space="preserve"> after 10 pm</w:t>
                            </w:r>
                            <w:r>
                              <w:rPr>
                                <w:rFonts w:ascii="Arial" w:hAnsi="Arial" w:cs="Arial"/>
                                <w:sz w:val="24"/>
                                <w:szCs w:val="24"/>
                              </w:rPr>
                              <w:t>,</w:t>
                            </w:r>
                            <w:r w:rsidRPr="00FB26C8">
                              <w:rPr>
                                <w:rFonts w:ascii="Arial" w:hAnsi="Arial" w:cs="Arial"/>
                                <w:sz w:val="24"/>
                                <w:szCs w:val="24"/>
                              </w:rPr>
                              <w:t xml:space="preserve"> on Tu</w:t>
                            </w:r>
                            <w:r>
                              <w:rPr>
                                <w:rFonts w:ascii="Arial" w:hAnsi="Arial" w:cs="Arial"/>
                                <w:sz w:val="24"/>
                                <w:szCs w:val="24"/>
                              </w:rPr>
                              <w:t>esday</w:t>
                            </w:r>
                            <w:r w:rsidRPr="00FB26C8">
                              <w:rPr>
                                <w:rFonts w:ascii="Arial" w:hAnsi="Arial" w:cs="Arial"/>
                                <w:sz w:val="24"/>
                                <w:szCs w:val="24"/>
                              </w:rPr>
                              <w:t xml:space="preserve"> (1999)</w:t>
                            </w:r>
                            <w:r>
                              <w:rPr>
                                <w:rFonts w:ascii="Arial" w:hAnsi="Arial" w:cs="Arial"/>
                                <w:sz w:val="24"/>
                                <w:szCs w:val="24"/>
                              </w:rPr>
                              <w:t>,</w:t>
                            </w:r>
                            <w:r w:rsidRPr="00FB26C8">
                              <w:rPr>
                                <w:rFonts w:ascii="Arial" w:hAnsi="Arial" w:cs="Arial"/>
                                <w:sz w:val="24"/>
                                <w:szCs w:val="24"/>
                              </w:rPr>
                              <w:t xml:space="preserve"> pertains to promoting </w:t>
                            </w:r>
                            <w:r>
                              <w:rPr>
                                <w:rFonts w:ascii="Arial" w:hAnsi="Arial" w:cs="Arial"/>
                                <w:sz w:val="24"/>
                                <w:szCs w:val="24"/>
                              </w:rPr>
                              <w:t xml:space="preserve">environment for </w:t>
                            </w:r>
                            <w:r w:rsidRPr="00FB26C8">
                              <w:rPr>
                                <w:rFonts w:ascii="Arial" w:hAnsi="Arial" w:cs="Arial"/>
                                <w:sz w:val="24"/>
                                <w:szCs w:val="24"/>
                              </w:rPr>
                              <w:t>responsible alcohol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licensed establishments (bars, hotels, lodges, restaurants) and any other vendors where alcohol is available.  </w:t>
                            </w:r>
                          </w:p>
                          <w:p w:rsidR="008B789C" w:rsidRDefault="008B789C" w:rsidP="008B789C">
                            <w:pPr>
                              <w:spacing w:line="240" w:lineRule="auto"/>
                              <w:rPr>
                                <w:rFonts w:ascii="Arial" w:hAnsi="Arial" w:cs="Arial"/>
                                <w:sz w:val="24"/>
                                <w:szCs w:val="24"/>
                              </w:rPr>
                            </w:pPr>
                            <w:r w:rsidRPr="00FB26C8">
                              <w:rPr>
                                <w:rFonts w:ascii="Arial" w:hAnsi="Arial" w:cs="Arial"/>
                                <w:b/>
                                <w:sz w:val="24"/>
                                <w:szCs w:val="24"/>
                              </w:rPr>
                              <w:t xml:space="preserve">Role of licensed establishments: </w:t>
                            </w:r>
                            <w:r>
                              <w:rPr>
                                <w:rFonts w:ascii="Arial" w:hAnsi="Arial" w:cs="Arial"/>
                                <w:sz w:val="24"/>
                                <w:szCs w:val="24"/>
                              </w:rPr>
                              <w:t xml:space="preserv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essential that establishment owners, managers and staff are familiar with the laws and policies guiding alcohol services.  Establishments have significant responsibility and liability in selling, serving or supplying liquor.</w:t>
                            </w:r>
                            <w:r>
                              <w:rPr>
                                <w:rFonts w:ascii="Arial" w:hAnsi="Arial" w:cs="Arial"/>
                                <w:sz w:val="24"/>
                                <w:szCs w:val="24"/>
                              </w:rPr>
                              <w:t xml:space="preserve"> Establishment owners, managers and staff </w:t>
                            </w:r>
                            <w:r w:rsidRPr="00FB26C8">
                              <w:rPr>
                                <w:rFonts w:ascii="Arial" w:hAnsi="Arial" w:cs="Arial"/>
                                <w:sz w:val="24"/>
                                <w:szCs w:val="24"/>
                              </w:rPr>
                              <w:t>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w:t>
                            </w:r>
                            <w:r>
                              <w:rPr>
                                <w:rFonts w:ascii="Arial" w:hAnsi="Arial" w:cs="Arial"/>
                                <w:sz w:val="24"/>
                                <w:szCs w:val="24"/>
                              </w:rPr>
                              <w:t xml:space="preserve"> to the society and the patrons</w:t>
                            </w:r>
                            <w:r w:rsidRPr="00FB26C8">
                              <w:rPr>
                                <w:rFonts w:ascii="Arial" w:hAnsi="Arial" w:cs="Arial"/>
                                <w:sz w:val="24"/>
                                <w:szCs w:val="24"/>
                              </w:rPr>
                              <w:t>, being informed about these rules will avoid civic litigations</w:t>
                            </w:r>
                            <w:r>
                              <w:rPr>
                                <w:rFonts w:ascii="Arial" w:hAnsi="Arial" w:cs="Arial"/>
                                <w:sz w:val="24"/>
                                <w:szCs w:val="24"/>
                              </w:rPr>
                              <w:t xml:space="preserve"> and penalties</w:t>
                            </w:r>
                            <w:r w:rsidRPr="00FB26C8">
                              <w:rPr>
                                <w:rFonts w:ascii="Arial" w:hAnsi="Arial" w:cs="Arial"/>
                                <w:sz w:val="24"/>
                                <w:szCs w:val="24"/>
                              </w:rPr>
                              <w:t xml:space="preserve"> related to over service offences. </w:t>
                            </w:r>
                          </w:p>
                          <w:p w:rsidR="008B789C" w:rsidRPr="002222E7" w:rsidRDefault="008B789C" w:rsidP="008B789C">
                            <w:pPr>
                              <w:spacing w:line="240" w:lineRule="auto"/>
                              <w:jc w:val="both"/>
                              <w:rPr>
                                <w:rFonts w:ascii="Arial" w:hAnsi="Arial" w:cs="Arial"/>
                                <w:sz w:val="24"/>
                                <w:szCs w:val="24"/>
                              </w:rPr>
                            </w:pPr>
                            <w:r>
                              <w:rPr>
                                <w:rFonts w:ascii="Arial" w:hAnsi="Arial" w:cs="Arial"/>
                                <w:sz w:val="24"/>
                                <w:szCs w:val="24"/>
                              </w:rPr>
                              <w:t>The f</w:t>
                            </w:r>
                            <w:r w:rsidRPr="00FB26C8">
                              <w:rPr>
                                <w:rFonts w:ascii="Arial" w:hAnsi="Arial" w:cs="Arial"/>
                                <w:sz w:val="24"/>
                                <w:szCs w:val="24"/>
                              </w:rPr>
                              <w:t xml:space="preserve">ollowing brief provides information on improving </w:t>
                            </w:r>
                            <w:r>
                              <w:rPr>
                                <w:rFonts w:ascii="Arial" w:hAnsi="Arial" w:cs="Arial"/>
                                <w:sz w:val="24"/>
                                <w:szCs w:val="24"/>
                              </w:rPr>
                              <w:t xml:space="preserve">serving,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 xml:space="preserve">practices in </w:t>
                            </w:r>
                            <w:r>
                              <w:rPr>
                                <w:rFonts w:ascii="Arial" w:hAnsi="Arial" w:cs="Arial"/>
                                <w:sz w:val="24"/>
                                <w:szCs w:val="24"/>
                              </w:rPr>
                              <w:t xml:space="preserve">licensed </w:t>
                            </w:r>
                            <w:r w:rsidRPr="00FB26C8">
                              <w:rPr>
                                <w:rFonts w:ascii="Arial" w:hAnsi="Arial" w:cs="Arial"/>
                                <w:sz w:val="24"/>
                                <w:szCs w:val="24"/>
                              </w:rPr>
                              <w:t>establishments:</w:t>
                            </w:r>
                          </w:p>
                          <w:p w:rsidR="008B789C" w:rsidRPr="0064324F" w:rsidRDefault="008B789C" w:rsidP="008B789C">
                            <w:pPr>
                              <w:spacing w:line="240" w:lineRule="auto"/>
                              <w:rPr>
                                <w:rFonts w:ascii="Arial" w:hAnsi="Arial" w:cs="Arial"/>
                                <w:b/>
                                <w:sz w:val="24"/>
                                <w:szCs w:val="24"/>
                              </w:rPr>
                            </w:pPr>
                            <w:r w:rsidRPr="0064324F">
                              <w:rPr>
                                <w:rFonts w:ascii="Arial" w:hAnsi="Arial" w:cs="Arial"/>
                                <w:b/>
                                <w:sz w:val="24"/>
                                <w:szCs w:val="24"/>
                              </w:rPr>
                              <w:t>Observing alcohol trading hours:</w:t>
                            </w:r>
                          </w:p>
                          <w:p w:rsidR="008B789C" w:rsidRPr="0064324F" w:rsidRDefault="008B789C" w:rsidP="008B789C">
                            <w:pPr>
                              <w:spacing w:line="240" w:lineRule="auto"/>
                              <w:rPr>
                                <w:rFonts w:ascii="Arial" w:hAnsi="Arial" w:cs="Arial"/>
                                <w:sz w:val="24"/>
                                <w:szCs w:val="24"/>
                              </w:rPr>
                            </w:pPr>
                            <w:r w:rsidRPr="0064324F">
                              <w:rPr>
                                <w:rFonts w:ascii="Arial" w:hAnsi="Arial" w:cs="Arial"/>
                                <w:sz w:val="24"/>
                                <w:szCs w:val="24"/>
                              </w:rPr>
                              <w:t>Establishment</w:t>
                            </w:r>
                            <w:r>
                              <w:rPr>
                                <w:rFonts w:ascii="Arial" w:hAnsi="Arial" w:cs="Arial"/>
                                <w:sz w:val="24"/>
                                <w:szCs w:val="24"/>
                              </w:rPr>
                              <w:t>s must</w:t>
                            </w:r>
                            <w:r w:rsidRPr="0064324F">
                              <w:rPr>
                                <w:rFonts w:ascii="Arial" w:hAnsi="Arial" w:cs="Arial"/>
                                <w:sz w:val="24"/>
                                <w:szCs w:val="24"/>
                              </w:rPr>
                              <w:t xml:space="preserve"> </w:t>
                            </w:r>
                            <w:r>
                              <w:rPr>
                                <w:rFonts w:ascii="Arial" w:hAnsi="Arial" w:cs="Arial"/>
                                <w:sz w:val="24"/>
                                <w:szCs w:val="24"/>
                              </w:rPr>
                              <w:t xml:space="preserve">be </w:t>
                            </w:r>
                            <w:r w:rsidRPr="0064324F">
                              <w:rPr>
                                <w:rFonts w:ascii="Arial" w:hAnsi="Arial" w:cs="Arial"/>
                                <w:sz w:val="24"/>
                                <w:szCs w:val="24"/>
                              </w:rPr>
                              <w:t>aware of the trading hours and the service practices. Alcohol should not be served, sold or supplied during the restricted hours (before 1 pm and after 10pm) and dry day (Tuesday) anywhere on the premises of the establishments.</w:t>
                            </w:r>
                            <w:r>
                              <w:rPr>
                                <w:rFonts w:ascii="Arial" w:hAnsi="Arial" w:cs="Arial"/>
                                <w:sz w:val="24"/>
                                <w:szCs w:val="24"/>
                              </w:rPr>
                              <w:t xml:space="preserve"> Observe </w:t>
                            </w:r>
                            <w:r w:rsidRPr="0064324F">
                              <w:rPr>
                                <w:rFonts w:ascii="Arial" w:hAnsi="Arial" w:cs="Arial"/>
                                <w:sz w:val="24"/>
                                <w:szCs w:val="24"/>
                              </w:rPr>
                              <w:t>the following practices</w:t>
                            </w:r>
                            <w:r>
                              <w:rPr>
                                <w:rFonts w:ascii="Arial" w:hAnsi="Arial" w:cs="Arial"/>
                                <w:sz w:val="24"/>
                                <w:szCs w:val="24"/>
                              </w:rPr>
                              <w:t xml:space="preserve"> during the restricted hours or day of sale</w:t>
                            </w:r>
                            <w:r w:rsidRPr="0064324F">
                              <w:rPr>
                                <w:rFonts w:ascii="Arial" w:hAnsi="Arial" w:cs="Arial"/>
                                <w:sz w:val="24"/>
                                <w:szCs w:val="24"/>
                              </w:rPr>
                              <w:t>:</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 serve or supply alcohol beverages in the restaurants or in cubicles</w:t>
                            </w:r>
                            <w:r>
                              <w:rPr>
                                <w:rFonts w:ascii="Arial" w:hAnsi="Arial" w:cs="Arial"/>
                                <w:sz w:val="24"/>
                                <w:szCs w:val="24"/>
                              </w:rPr>
                              <w:t xml:space="preserve"> or behind the curtain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 xml:space="preserve">Do not sell, serve or supply </w:t>
                            </w:r>
                            <w:r>
                              <w:rPr>
                                <w:rFonts w:ascii="Arial" w:hAnsi="Arial" w:cs="Arial"/>
                                <w:sz w:val="24"/>
                                <w:szCs w:val="24"/>
                              </w:rPr>
                              <w:t xml:space="preserve"> alcohol in the hotel rooms</w:t>
                            </w:r>
                            <w:r w:rsidRPr="0064324F">
                              <w:rPr>
                                <w:rFonts w:ascii="Arial" w:hAnsi="Arial" w:cs="Arial"/>
                                <w:sz w:val="24"/>
                                <w:szCs w:val="24"/>
                              </w:rPr>
                              <w:t xml:space="preserve"> </w:t>
                            </w:r>
                          </w:p>
                          <w:p w:rsidR="008B789C" w:rsidRPr="0064324F"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sell</w:t>
                            </w:r>
                            <w:r>
                              <w:rPr>
                                <w:rFonts w:ascii="Arial" w:hAnsi="Arial" w:cs="Arial"/>
                                <w:sz w:val="24"/>
                                <w:szCs w:val="24"/>
                              </w:rPr>
                              <w:t xml:space="preserve">, serve, </w:t>
                            </w:r>
                            <w:r w:rsidRPr="0064324F">
                              <w:rPr>
                                <w:rFonts w:ascii="Arial" w:hAnsi="Arial" w:cs="Arial"/>
                                <w:sz w:val="24"/>
                                <w:szCs w:val="24"/>
                              </w:rPr>
                              <w:t xml:space="preserve"> supply or trade alcohol outside from the establishment</w:t>
                            </w:r>
                          </w:p>
                          <w:p w:rsidR="008B789C" w:rsidRPr="006760F0" w:rsidRDefault="008B789C" w:rsidP="008B789C">
                            <w:pPr>
                              <w:numPr>
                                <w:ilvl w:val="0"/>
                                <w:numId w:val="7"/>
                              </w:numPr>
                              <w:spacing w:line="240" w:lineRule="auto"/>
                              <w:rPr>
                                <w:rFonts w:ascii="Arial" w:hAnsi="Arial" w:cs="Arial"/>
                                <w:sz w:val="24"/>
                                <w:szCs w:val="24"/>
                              </w:rPr>
                            </w:pPr>
                            <w:r w:rsidRPr="0064324F">
                              <w:rPr>
                                <w:rFonts w:ascii="Arial" w:hAnsi="Arial" w:cs="Arial"/>
                                <w:sz w:val="24"/>
                                <w:szCs w:val="24"/>
                              </w:rPr>
                              <w:t>Do not engage in any deceptive practices such as serving alcohol in coffee mug,</w:t>
                            </w:r>
                            <w:r>
                              <w:rPr>
                                <w:rFonts w:ascii="Arial" w:hAnsi="Arial" w:cs="Arial"/>
                                <w:sz w:val="24"/>
                                <w:szCs w:val="24"/>
                              </w:rPr>
                              <w:t xml:space="preserve"> using </w:t>
                            </w:r>
                            <w:r w:rsidRPr="0064324F">
                              <w:rPr>
                                <w:rFonts w:ascii="Arial" w:hAnsi="Arial" w:cs="Arial"/>
                                <w:sz w:val="24"/>
                                <w:szCs w:val="24"/>
                              </w:rPr>
                              <w:t xml:space="preserve"> other bottled beverages </w:t>
                            </w:r>
                            <w:r>
                              <w:rPr>
                                <w:rFonts w:ascii="Arial" w:hAnsi="Arial" w:cs="Arial"/>
                                <w:sz w:val="24"/>
                                <w:szCs w:val="24"/>
                              </w:rPr>
                              <w:t>for alcohol</w:t>
                            </w:r>
                            <w:r w:rsidRPr="0064324F">
                              <w:rPr>
                                <w:rFonts w:ascii="Arial" w:hAnsi="Arial" w:cs="Arial"/>
                                <w:sz w:val="24"/>
                                <w:szCs w:val="24"/>
                              </w:rPr>
                              <w:t xml:space="preserve"> </w:t>
                            </w:r>
                            <w:r>
                              <w:rPr>
                                <w:rFonts w:ascii="Arial" w:hAnsi="Arial" w:cs="Arial"/>
                                <w:sz w:val="24"/>
                                <w:szCs w:val="24"/>
                              </w:rPr>
                              <w:t>or create a separate room to serve alcohol</w:t>
                            </w:r>
                          </w:p>
                          <w:p w:rsidR="008B789C" w:rsidRPr="00FB26C8" w:rsidRDefault="008B789C" w:rsidP="008B789C">
                            <w:pPr>
                              <w:spacing w:line="240" w:lineRule="auto"/>
                              <w:jc w:val="both"/>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underage children:  </w:t>
                            </w:r>
                          </w:p>
                          <w:p w:rsidR="008B789C" w:rsidRPr="00FB26C8" w:rsidRDefault="008B789C" w:rsidP="008B789C">
                            <w:pPr>
                              <w:spacing w:line="240" w:lineRule="auto"/>
                              <w:jc w:val="both"/>
                              <w:rPr>
                                <w:rFonts w:ascii="Arial" w:hAnsi="Arial" w:cs="Arial"/>
                                <w:sz w:val="24"/>
                                <w:szCs w:val="24"/>
                              </w:rPr>
                            </w:pPr>
                            <w:r w:rsidRPr="00FB26C8">
                              <w:rPr>
                                <w:rFonts w:ascii="Arial" w:hAnsi="Arial" w:cs="Arial"/>
                                <w:sz w:val="24"/>
                                <w:szCs w:val="24"/>
                              </w:rPr>
                              <w:t xml:space="preserve">According to Section 390 of the Bhutan Penal Code 2004, </w:t>
                            </w:r>
                            <w:r>
                              <w:rPr>
                                <w:rFonts w:ascii="Arial" w:hAnsi="Arial" w:cs="Arial"/>
                                <w:sz w:val="24"/>
                                <w:szCs w:val="24"/>
                              </w:rPr>
                              <w:t xml:space="preserve">it is an offence to </w:t>
                            </w:r>
                            <w:r w:rsidRPr="00FB26C8">
                              <w:rPr>
                                <w:rFonts w:ascii="Arial" w:hAnsi="Arial" w:cs="Arial"/>
                                <w:sz w:val="24"/>
                                <w:szCs w:val="24"/>
                              </w:rPr>
                              <w:t>s</w:t>
                            </w:r>
                            <w:r>
                              <w:rPr>
                                <w:rFonts w:ascii="Arial" w:hAnsi="Arial" w:cs="Arial"/>
                                <w:sz w:val="24"/>
                                <w:szCs w:val="24"/>
                              </w:rPr>
                              <w:t>erve</w:t>
                            </w:r>
                            <w:r w:rsidRPr="00FB26C8">
                              <w:rPr>
                                <w:rFonts w:ascii="Arial" w:hAnsi="Arial" w:cs="Arial"/>
                                <w:sz w:val="24"/>
                                <w:szCs w:val="24"/>
                              </w:rPr>
                              <w:t xml:space="preserve"> alcohol to children who have not attained t</w:t>
                            </w:r>
                            <w:r>
                              <w:rPr>
                                <w:rFonts w:ascii="Arial" w:hAnsi="Arial" w:cs="Arial"/>
                                <w:sz w:val="24"/>
                                <w:szCs w:val="24"/>
                              </w:rPr>
                              <w:t>he age of 18 years</w:t>
                            </w:r>
                            <w:r w:rsidRPr="00FB26C8">
                              <w:rPr>
                                <w:rFonts w:ascii="Arial" w:hAnsi="Arial" w:cs="Arial"/>
                                <w:sz w:val="24"/>
                                <w:szCs w:val="24"/>
                              </w:rPr>
                              <w:t xml:space="preserve">. </w:t>
                            </w:r>
                            <w:r>
                              <w:rPr>
                                <w:rFonts w:ascii="Arial" w:hAnsi="Arial" w:cs="Arial"/>
                                <w:sz w:val="24"/>
                                <w:szCs w:val="24"/>
                              </w:rPr>
                              <w:t xml:space="preserve"> By refusing alcohol to underage clients, establishments </w:t>
                            </w:r>
                            <w:r w:rsidRPr="00FB26C8">
                              <w:rPr>
                                <w:rFonts w:ascii="Arial" w:hAnsi="Arial" w:cs="Arial"/>
                                <w:sz w:val="24"/>
                                <w:szCs w:val="24"/>
                              </w:rPr>
                              <w:t>not only prevent litigations,</w:t>
                            </w:r>
                            <w:r>
                              <w:rPr>
                                <w:rFonts w:ascii="Arial" w:hAnsi="Arial" w:cs="Arial"/>
                                <w:sz w:val="24"/>
                                <w:szCs w:val="24"/>
                              </w:rPr>
                              <w:t xml:space="preserve"> they</w:t>
                            </w:r>
                            <w:r w:rsidRPr="00FB26C8">
                              <w:rPr>
                                <w:rFonts w:ascii="Arial" w:hAnsi="Arial" w:cs="Arial"/>
                                <w:sz w:val="24"/>
                                <w:szCs w:val="24"/>
                              </w:rPr>
                              <w:t xml:space="preserve"> can improve</w:t>
                            </w:r>
                            <w:r>
                              <w:rPr>
                                <w:rFonts w:ascii="Arial" w:hAnsi="Arial" w:cs="Arial"/>
                                <w:sz w:val="24"/>
                                <w:szCs w:val="24"/>
                              </w:rPr>
                              <w:t xml:space="preserve"> their  social </w:t>
                            </w:r>
                            <w:r w:rsidRPr="00FB26C8">
                              <w:rPr>
                                <w:rFonts w:ascii="Arial" w:hAnsi="Arial" w:cs="Arial"/>
                                <w:sz w:val="24"/>
                                <w:szCs w:val="24"/>
                              </w:rPr>
                              <w:t>image as responsible a</w:t>
                            </w:r>
                            <w:r>
                              <w:rPr>
                                <w:rFonts w:ascii="Arial" w:hAnsi="Arial" w:cs="Arial"/>
                                <w:sz w:val="24"/>
                                <w:szCs w:val="24"/>
                              </w:rPr>
                              <w:t>gents engaged in reducing underage</w:t>
                            </w:r>
                            <w:r w:rsidRPr="00FB26C8">
                              <w:rPr>
                                <w:rFonts w:ascii="Arial" w:hAnsi="Arial" w:cs="Arial"/>
                                <w:sz w:val="24"/>
                                <w:szCs w:val="24"/>
                              </w:rPr>
                              <w:t xml:space="preserve"> drinking.</w:t>
                            </w:r>
                            <w:r>
                              <w:rPr>
                                <w:rFonts w:ascii="Arial" w:hAnsi="Arial" w:cs="Arial"/>
                                <w:sz w:val="24"/>
                                <w:szCs w:val="24"/>
                              </w:rPr>
                              <w:t xml:space="preserve"> The following are some </w:t>
                            </w:r>
                            <w:r w:rsidRPr="00FB26C8">
                              <w:rPr>
                                <w:rFonts w:ascii="Arial" w:hAnsi="Arial" w:cs="Arial"/>
                                <w:sz w:val="24"/>
                                <w:szCs w:val="24"/>
                              </w:rPr>
                              <w:t>tips to recognize and handle underage clients in your establishment:</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If you suspect a client</w:t>
                            </w:r>
                            <w:r>
                              <w:rPr>
                                <w:rFonts w:ascii="Arial" w:hAnsi="Arial" w:cs="Arial"/>
                                <w:sz w:val="24"/>
                                <w:szCs w:val="24"/>
                              </w:rPr>
                              <w:t xml:space="preserve"> as an </w:t>
                            </w:r>
                            <w:r w:rsidRPr="00FB26C8">
                              <w:rPr>
                                <w:rFonts w:ascii="Arial" w:hAnsi="Arial" w:cs="Arial"/>
                                <w:sz w:val="24"/>
                                <w:szCs w:val="24"/>
                              </w:rPr>
                              <w:t>underage, always ask his/her age. Explain that your establishment</w:t>
                            </w:r>
                            <w:r>
                              <w:rPr>
                                <w:rFonts w:ascii="Arial" w:hAnsi="Arial" w:cs="Arial"/>
                                <w:sz w:val="24"/>
                                <w:szCs w:val="24"/>
                              </w:rPr>
                              <w:t>’s</w:t>
                            </w:r>
                            <w:r w:rsidRPr="00FB26C8">
                              <w:rPr>
                                <w:rFonts w:ascii="Arial" w:hAnsi="Arial" w:cs="Arial"/>
                                <w:sz w:val="24"/>
                                <w:szCs w:val="24"/>
                              </w:rPr>
                              <w:t xml:space="preserve"> policies require to </w:t>
                            </w:r>
                            <w:r>
                              <w:rPr>
                                <w:rFonts w:ascii="Arial" w:hAnsi="Arial" w:cs="Arial"/>
                                <w:sz w:val="24"/>
                                <w:szCs w:val="24"/>
                              </w:rPr>
                              <w:t xml:space="preserve">do </w:t>
                            </w:r>
                            <w:r w:rsidRPr="00FB26C8">
                              <w:rPr>
                                <w:rFonts w:ascii="Arial" w:hAnsi="Arial" w:cs="Arial"/>
                                <w:sz w:val="24"/>
                                <w:szCs w:val="24"/>
                              </w:rPr>
                              <w:t>age identification of the underage or underage-looking client</w:t>
                            </w:r>
                            <w:r>
                              <w:rPr>
                                <w:rFonts w:ascii="Arial" w:hAnsi="Arial" w:cs="Arial"/>
                                <w:sz w:val="24"/>
                                <w:szCs w:val="24"/>
                              </w:rPr>
                              <w:t>s</w:t>
                            </w:r>
                            <w:r w:rsidRPr="00FB26C8">
                              <w:rPr>
                                <w:rFonts w:ascii="Arial" w:hAnsi="Arial" w:cs="Arial"/>
                                <w:sz w:val="24"/>
                                <w:szCs w:val="24"/>
                              </w:rPr>
                              <w:t xml:space="preserve">. </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Ask the c</w:t>
                            </w:r>
                            <w:r>
                              <w:rPr>
                                <w:rFonts w:ascii="Arial" w:hAnsi="Arial" w:cs="Arial"/>
                                <w:sz w:val="24"/>
                                <w:szCs w:val="24"/>
                              </w:rPr>
                              <w:t xml:space="preserve">lient to produce a </w:t>
                            </w:r>
                            <w:r w:rsidRPr="00FB26C8">
                              <w:rPr>
                                <w:rFonts w:ascii="Arial" w:hAnsi="Arial" w:cs="Arial"/>
                                <w:sz w:val="24"/>
                                <w:szCs w:val="24"/>
                              </w:rPr>
                              <w:t xml:space="preserve">document such as citizenship card to </w:t>
                            </w:r>
                            <w:r>
                              <w:rPr>
                                <w:rFonts w:ascii="Arial" w:hAnsi="Arial" w:cs="Arial"/>
                                <w:sz w:val="24"/>
                                <w:szCs w:val="24"/>
                              </w:rPr>
                              <w:t xml:space="preserve">verify the </w:t>
                            </w:r>
                            <w:r w:rsidRPr="00FB26C8">
                              <w:rPr>
                                <w:rFonts w:ascii="Arial" w:hAnsi="Arial" w:cs="Arial"/>
                                <w:sz w:val="24"/>
                                <w:szCs w:val="24"/>
                              </w:rPr>
                              <w:t>age.</w:t>
                            </w:r>
                          </w:p>
                          <w:p w:rsidR="008B789C" w:rsidRPr="00FB26C8"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client has no ID or ID shows underage, politely but firmly decline alcohol service. </w:t>
                            </w:r>
                          </w:p>
                          <w:p w:rsidR="008B789C" w:rsidRPr="002F5C0F" w:rsidRDefault="008B789C" w:rsidP="008B789C">
                            <w:pPr>
                              <w:numPr>
                                <w:ilvl w:val="0"/>
                                <w:numId w:val="1"/>
                              </w:numPr>
                              <w:spacing w:line="240" w:lineRule="auto"/>
                              <w:jc w:val="both"/>
                              <w:rPr>
                                <w:rFonts w:ascii="Arial" w:hAnsi="Arial" w:cs="Arial"/>
                                <w:sz w:val="24"/>
                                <w:szCs w:val="24"/>
                              </w:rPr>
                            </w:pPr>
                            <w:r w:rsidRPr="00FB26C8">
                              <w:rPr>
                                <w:rFonts w:ascii="Arial" w:hAnsi="Arial" w:cs="Arial"/>
                                <w:sz w:val="24"/>
                                <w:szCs w:val="24"/>
                              </w:rPr>
                              <w:t xml:space="preserve">If the buyer is an adult and accompanied by an underage child, inform the client that the client is </w:t>
                            </w:r>
                            <w:r>
                              <w:rPr>
                                <w:rFonts w:ascii="Arial" w:hAnsi="Arial" w:cs="Arial"/>
                                <w:sz w:val="24"/>
                                <w:szCs w:val="24"/>
                              </w:rPr>
                              <w:t>not allowed to share</w:t>
                            </w:r>
                            <w:r w:rsidRPr="00FB26C8">
                              <w:rPr>
                                <w:rFonts w:ascii="Arial" w:hAnsi="Arial" w:cs="Arial"/>
                                <w:sz w:val="24"/>
                                <w:szCs w:val="24"/>
                              </w:rPr>
                              <w:t xml:space="preserve"> alcohol to the underage client. </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intoxicated client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Selling, serving and supplying alcohol to inebriated customers </w:t>
                            </w:r>
                            <w:r>
                              <w:rPr>
                                <w:rFonts w:ascii="Arial" w:hAnsi="Arial" w:cs="Arial"/>
                                <w:sz w:val="24"/>
                                <w:szCs w:val="24"/>
                              </w:rPr>
                              <w:t>can be implicated for promoting public intoxication</w:t>
                            </w:r>
                            <w:r w:rsidRPr="00FB26C8">
                              <w:rPr>
                                <w:rFonts w:ascii="Arial" w:hAnsi="Arial" w:cs="Arial"/>
                                <w:sz w:val="24"/>
                                <w:szCs w:val="24"/>
                              </w:rPr>
                              <w:t xml:space="preserve">. </w:t>
                            </w:r>
                            <w:r>
                              <w:rPr>
                                <w:rFonts w:ascii="Arial" w:hAnsi="Arial" w:cs="Arial"/>
                                <w:sz w:val="24"/>
                                <w:szCs w:val="24"/>
                              </w:rPr>
                              <w:t xml:space="preserve">According to the Bhutan Penal Code 383, public intoxication is an offence. </w:t>
                            </w:r>
                            <w:r w:rsidRPr="00FB26C8">
                              <w:rPr>
                                <w:rFonts w:ascii="Arial" w:hAnsi="Arial" w:cs="Arial"/>
                                <w:sz w:val="24"/>
                                <w:szCs w:val="24"/>
                              </w:rPr>
                              <w:t>There are two ways to encounter intoxicated customers in licensed premises</w:t>
                            </w:r>
                            <w:r>
                              <w:rPr>
                                <w:rFonts w:ascii="Arial" w:hAnsi="Arial" w:cs="Arial"/>
                                <w:sz w:val="24"/>
                                <w:szCs w:val="24"/>
                              </w:rPr>
                              <w:t>: a</w:t>
                            </w:r>
                            <w:r w:rsidRPr="00FB26C8">
                              <w:rPr>
                                <w:rFonts w:ascii="Arial" w:hAnsi="Arial" w:cs="Arial"/>
                                <w:sz w:val="24"/>
                                <w:szCs w:val="24"/>
                              </w:rPr>
                              <w:t xml:space="preserve"> customer can get drunk at the establishment or can walk in drunk. Both the situations require prohibition of alcohol services. Tips to recognize a</w:t>
                            </w:r>
                            <w:r>
                              <w:rPr>
                                <w:rFonts w:ascii="Arial" w:hAnsi="Arial" w:cs="Arial"/>
                                <w:sz w:val="24"/>
                                <w:szCs w:val="24"/>
                              </w:rPr>
                              <w:t xml:space="preserve">n intoxicated </w:t>
                            </w:r>
                            <w:r w:rsidRPr="00FB26C8">
                              <w:rPr>
                                <w:rFonts w:ascii="Arial" w:hAnsi="Arial" w:cs="Arial"/>
                                <w:sz w:val="24"/>
                                <w:szCs w:val="24"/>
                              </w:rPr>
                              <w:t>customer are:</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You can observe a customer is drunk from the gait, speech or the behavior.</w:t>
                            </w:r>
                          </w:p>
                          <w:p w:rsidR="008B789C" w:rsidRPr="00FB26C8" w:rsidRDefault="008B789C" w:rsidP="008B789C">
                            <w:pPr>
                              <w:numPr>
                                <w:ilvl w:val="0"/>
                                <w:numId w:val="2"/>
                              </w:numPr>
                              <w:spacing w:line="240" w:lineRule="auto"/>
                              <w:rPr>
                                <w:rFonts w:ascii="Arial" w:hAnsi="Arial" w:cs="Arial"/>
                                <w:sz w:val="24"/>
                                <w:szCs w:val="24"/>
                              </w:rPr>
                            </w:pPr>
                            <w:r w:rsidRPr="00FB26C8">
                              <w:rPr>
                                <w:rFonts w:ascii="Arial" w:hAnsi="Arial" w:cs="Arial"/>
                                <w:sz w:val="24"/>
                                <w:szCs w:val="24"/>
                              </w:rPr>
                              <w:t xml:space="preserve">An </w:t>
                            </w:r>
                            <w:r>
                              <w:rPr>
                                <w:rFonts w:ascii="Arial" w:hAnsi="Arial" w:cs="Arial"/>
                                <w:sz w:val="24"/>
                                <w:szCs w:val="24"/>
                              </w:rPr>
                              <w:t xml:space="preserve">obviously </w:t>
                            </w:r>
                            <w:r w:rsidRPr="00FB26C8">
                              <w:rPr>
                                <w:rFonts w:ascii="Arial" w:hAnsi="Arial" w:cs="Arial"/>
                                <w:sz w:val="24"/>
                                <w:szCs w:val="24"/>
                              </w:rPr>
                              <w:t>intoxicated customer sways while attempting to stand still,  slurs or trips over words or speak very slowly and deliberately, falls off a stool or chair, goes of</w:t>
                            </w:r>
                            <w:r>
                              <w:rPr>
                                <w:rFonts w:ascii="Arial" w:hAnsi="Arial" w:cs="Arial"/>
                                <w:sz w:val="24"/>
                                <w:szCs w:val="24"/>
                              </w:rPr>
                              <w:t>f</w:t>
                            </w:r>
                            <w:r w:rsidRPr="00FB26C8">
                              <w:rPr>
                                <w:rFonts w:ascii="Arial" w:hAnsi="Arial" w:cs="Arial"/>
                                <w:sz w:val="24"/>
                                <w:szCs w:val="24"/>
                              </w:rPr>
                              <w:t xml:space="preserve"> to sleep or becomes overtly excited and annoys staff</w:t>
                            </w:r>
                          </w:p>
                          <w:p w:rsidR="008B789C" w:rsidRPr="00FB26C8" w:rsidRDefault="008B789C" w:rsidP="008B789C">
                            <w:pPr>
                              <w:spacing w:line="240" w:lineRule="auto"/>
                              <w:rPr>
                                <w:rFonts w:ascii="Arial" w:hAnsi="Arial" w:cs="Arial"/>
                                <w:sz w:val="24"/>
                                <w:szCs w:val="24"/>
                              </w:rPr>
                            </w:pPr>
                            <w:r>
                              <w:rPr>
                                <w:rFonts w:ascii="Arial" w:hAnsi="Arial" w:cs="Arial"/>
                                <w:sz w:val="24"/>
                                <w:szCs w:val="24"/>
                              </w:rPr>
                              <w:t>Drinking gives a</w:t>
                            </w:r>
                            <w:r w:rsidRPr="00FB26C8">
                              <w:rPr>
                                <w:rFonts w:ascii="Arial" w:hAnsi="Arial" w:cs="Arial"/>
                                <w:sz w:val="24"/>
                                <w:szCs w:val="24"/>
                              </w:rPr>
                              <w:t xml:space="preserve"> sense of power and a false sense of security</w:t>
                            </w:r>
                            <w:r>
                              <w:rPr>
                                <w:rFonts w:ascii="Arial" w:hAnsi="Arial" w:cs="Arial"/>
                                <w:sz w:val="24"/>
                                <w:szCs w:val="24"/>
                              </w:rPr>
                              <w:t xml:space="preserve"> and often put people on the defensive</w:t>
                            </w:r>
                            <w:r w:rsidRPr="00FB26C8">
                              <w:rPr>
                                <w:rFonts w:ascii="Arial" w:hAnsi="Arial" w:cs="Arial"/>
                                <w:sz w:val="24"/>
                                <w:szCs w:val="24"/>
                              </w:rPr>
                              <w:t xml:space="preserve">. </w:t>
                            </w:r>
                            <w:r>
                              <w:rPr>
                                <w:rFonts w:ascii="Arial" w:hAnsi="Arial" w:cs="Arial"/>
                                <w:sz w:val="24"/>
                                <w:szCs w:val="24"/>
                              </w:rPr>
                              <w:t>Remember that while dealing with intoxicated customers, y</w:t>
                            </w:r>
                            <w:r w:rsidRPr="00FB26C8">
                              <w:rPr>
                                <w:rFonts w:ascii="Arial" w:hAnsi="Arial" w:cs="Arial"/>
                                <w:sz w:val="24"/>
                                <w:szCs w:val="24"/>
                              </w:rPr>
                              <w:t>ou are no longer dealing with the logical</w:t>
                            </w:r>
                            <w:r>
                              <w:rPr>
                                <w:rFonts w:ascii="Arial" w:hAnsi="Arial" w:cs="Arial"/>
                                <w:sz w:val="24"/>
                                <w:szCs w:val="24"/>
                              </w:rPr>
                              <w:t xml:space="preserve">, rational person because </w:t>
                            </w:r>
                            <w:r w:rsidRPr="00FB26C8">
                              <w:rPr>
                                <w:rFonts w:ascii="Arial" w:hAnsi="Arial" w:cs="Arial"/>
                                <w:sz w:val="24"/>
                                <w:szCs w:val="24"/>
                              </w:rPr>
                              <w:t>judgment is the faculty affected. Tips to handle intoxicated customers are:</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Explain that your establishment policies and the Bhutan penal code do not permit alcohol services to drunken customers. Explain that both </w:t>
                            </w:r>
                            <w:r>
                              <w:rPr>
                                <w:rFonts w:ascii="Arial" w:hAnsi="Arial" w:cs="Arial"/>
                                <w:sz w:val="24"/>
                                <w:szCs w:val="24"/>
                              </w:rPr>
                              <w:t xml:space="preserve">establishment and the person </w:t>
                            </w:r>
                            <w:r w:rsidRPr="00FB26C8">
                              <w:rPr>
                                <w:rFonts w:ascii="Arial" w:hAnsi="Arial" w:cs="Arial"/>
                                <w:sz w:val="24"/>
                                <w:szCs w:val="24"/>
                              </w:rPr>
                              <w:t xml:space="preserve">are liable for penalty by </w:t>
                            </w:r>
                            <w:r>
                              <w:rPr>
                                <w:rFonts w:ascii="Arial" w:hAnsi="Arial" w:cs="Arial"/>
                                <w:sz w:val="24"/>
                                <w:szCs w:val="24"/>
                              </w:rPr>
                              <w:t xml:space="preserve">the </w:t>
                            </w:r>
                            <w:r w:rsidRPr="00FB26C8">
                              <w:rPr>
                                <w:rFonts w:ascii="Arial" w:hAnsi="Arial" w:cs="Arial"/>
                                <w:sz w:val="24"/>
                                <w:szCs w:val="24"/>
                              </w:rPr>
                              <w:t>law.</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Be courteous and avoid confrontation. Politely but firmly refuse alcohol service to a drunken customer.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Don't make statements that will embarrass or provoke a customer, such as "you're drunk", or "you've had too much". </w:t>
                            </w:r>
                            <w:r>
                              <w:rPr>
                                <w:rFonts w:ascii="Arial" w:hAnsi="Arial" w:cs="Arial"/>
                                <w:sz w:val="24"/>
                                <w:szCs w:val="24"/>
                              </w:rPr>
                              <w:t>Instead offer supportive statements such as “we are all like a family member, we worry about our clients”.</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Chat briefly with customers to help determine their sobriety. If the intoxicated person is part of a group, suggest to a sober member that the person be taken home (not allowed to drive home).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 xml:space="preserve">Slow the frequency of service down when a customer orders rapidly. </w:t>
                            </w:r>
                          </w:p>
                          <w:p w:rsidR="008B789C" w:rsidRPr="00FB26C8" w:rsidRDefault="008B789C" w:rsidP="008B789C">
                            <w:pPr>
                              <w:numPr>
                                <w:ilvl w:val="0"/>
                                <w:numId w:val="5"/>
                              </w:numPr>
                              <w:spacing w:line="240" w:lineRule="auto"/>
                              <w:jc w:val="both"/>
                              <w:rPr>
                                <w:rFonts w:ascii="Arial" w:hAnsi="Arial" w:cs="Arial"/>
                                <w:sz w:val="24"/>
                                <w:szCs w:val="24"/>
                              </w:rPr>
                            </w:pPr>
                            <w:r w:rsidRPr="00FB26C8">
                              <w:rPr>
                                <w:rFonts w:ascii="Arial" w:hAnsi="Arial" w:cs="Arial"/>
                                <w:sz w:val="24"/>
                                <w:szCs w:val="24"/>
                              </w:rPr>
                              <w:t>When a customer begins to show sign</w:t>
                            </w:r>
                            <w:r>
                              <w:rPr>
                                <w:rFonts w:ascii="Arial" w:hAnsi="Arial" w:cs="Arial"/>
                                <w:sz w:val="24"/>
                                <w:szCs w:val="24"/>
                              </w:rPr>
                              <w:t>s of intoxication, stop the service.</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Handling customer pressure: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Clients may be non-cooperative</w:t>
                            </w:r>
                            <w:r>
                              <w:rPr>
                                <w:rFonts w:ascii="Arial" w:hAnsi="Arial" w:cs="Arial"/>
                                <w:sz w:val="24"/>
                                <w:szCs w:val="24"/>
                              </w:rPr>
                              <w:t xml:space="preserve"> and sometimes</w:t>
                            </w:r>
                            <w:r w:rsidRPr="00FB26C8">
                              <w:rPr>
                                <w:rFonts w:ascii="Arial" w:hAnsi="Arial" w:cs="Arial"/>
                                <w:sz w:val="24"/>
                                <w:szCs w:val="24"/>
                              </w:rPr>
                              <w:t xml:space="preserve"> may encounter unpleasant</w:t>
                            </w:r>
                            <w:r w:rsidRPr="00FB26C8">
                              <w:rPr>
                                <w:rFonts w:ascii="Arial" w:hAnsi="Arial" w:cs="Arial"/>
                                <w:b/>
                                <w:sz w:val="24"/>
                                <w:szCs w:val="24"/>
                              </w:rPr>
                              <w:t xml:space="preserve"> </w:t>
                            </w:r>
                            <w:r w:rsidRPr="00FB26C8">
                              <w:rPr>
                                <w:rFonts w:ascii="Arial" w:hAnsi="Arial" w:cs="Arial"/>
                                <w:sz w:val="24"/>
                                <w:szCs w:val="24"/>
                              </w:rPr>
                              <w:t xml:space="preserve">events. A customer may insist to </w:t>
                            </w:r>
                            <w:r>
                              <w:rPr>
                                <w:rFonts w:ascii="Arial" w:hAnsi="Arial" w:cs="Arial"/>
                                <w:sz w:val="24"/>
                                <w:szCs w:val="24"/>
                              </w:rPr>
                              <w:t xml:space="preserve">be </w:t>
                            </w:r>
                            <w:r w:rsidRPr="00FB26C8">
                              <w:rPr>
                                <w:rFonts w:ascii="Arial" w:hAnsi="Arial" w:cs="Arial"/>
                                <w:sz w:val="24"/>
                                <w:szCs w:val="24"/>
                              </w:rPr>
                              <w:t>serve</w:t>
                            </w:r>
                            <w:r>
                              <w:rPr>
                                <w:rFonts w:ascii="Arial" w:hAnsi="Arial" w:cs="Arial"/>
                                <w:sz w:val="24"/>
                                <w:szCs w:val="24"/>
                              </w:rPr>
                              <w:t>d</w:t>
                            </w:r>
                            <w:r w:rsidRPr="00FB26C8">
                              <w:rPr>
                                <w:rFonts w:ascii="Arial" w:hAnsi="Arial" w:cs="Arial"/>
                                <w:sz w:val="24"/>
                                <w:szCs w:val="24"/>
                              </w:rPr>
                              <w:t xml:space="preserve"> alcohol and intoxicated customers may get into argumen</w:t>
                            </w:r>
                            <w:r>
                              <w:rPr>
                                <w:rFonts w:ascii="Arial" w:hAnsi="Arial" w:cs="Arial"/>
                                <w:sz w:val="24"/>
                                <w:szCs w:val="24"/>
                              </w:rPr>
                              <w:t>t with the staff</w:t>
                            </w:r>
                            <w:r w:rsidRPr="00FB26C8">
                              <w:rPr>
                                <w:rFonts w:ascii="Arial" w:hAnsi="Arial" w:cs="Arial"/>
                                <w:sz w:val="24"/>
                                <w:szCs w:val="24"/>
                              </w:rPr>
                              <w:t>.  Tips to handle non-cooperative customers includ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Train your staff to handle customer pressure and to manage customer’s abusive conduct.</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If the customer is non-complaint or becomes aggressive and violent, seek help of the police</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 xml:space="preserve">Record any difficult events for future record </w:t>
                            </w:r>
                          </w:p>
                          <w:p w:rsidR="008B789C" w:rsidRPr="00FB26C8" w:rsidRDefault="008B789C" w:rsidP="008B789C">
                            <w:pPr>
                              <w:numPr>
                                <w:ilvl w:val="0"/>
                                <w:numId w:val="3"/>
                              </w:numPr>
                              <w:spacing w:line="240" w:lineRule="auto"/>
                              <w:rPr>
                                <w:rFonts w:ascii="Arial" w:hAnsi="Arial" w:cs="Arial"/>
                                <w:sz w:val="24"/>
                                <w:szCs w:val="24"/>
                              </w:rPr>
                            </w:pPr>
                            <w:r w:rsidRPr="00FB26C8">
                              <w:rPr>
                                <w:rFonts w:ascii="Arial" w:hAnsi="Arial" w:cs="Arial"/>
                                <w:sz w:val="24"/>
                                <w:szCs w:val="24"/>
                              </w:rPr>
                              <w:t>Share lessons learnt from handling such cases with the other staff of the establishment</w:t>
                            </w:r>
                          </w:p>
                          <w:p w:rsidR="008B789C" w:rsidRPr="00FB26C8" w:rsidRDefault="008B789C" w:rsidP="008B789C">
                            <w:pPr>
                              <w:spacing w:line="240" w:lineRule="auto"/>
                              <w:rPr>
                                <w:rFonts w:ascii="Arial" w:hAnsi="Arial" w:cs="Arial"/>
                                <w:b/>
                                <w:sz w:val="24"/>
                                <w:szCs w:val="24"/>
                              </w:rPr>
                            </w:pPr>
                            <w:r>
                              <w:rPr>
                                <w:rFonts w:ascii="Arial" w:hAnsi="Arial" w:cs="Arial"/>
                                <w:b/>
                                <w:sz w:val="24"/>
                                <w:szCs w:val="24"/>
                              </w:rPr>
                              <w:t xml:space="preserve">Dealing with </w:t>
                            </w:r>
                            <w:r w:rsidRPr="00FB26C8">
                              <w:rPr>
                                <w:rFonts w:ascii="Arial" w:hAnsi="Arial" w:cs="Arial"/>
                                <w:b/>
                                <w:sz w:val="24"/>
                                <w:szCs w:val="24"/>
                              </w:rPr>
                              <w:t xml:space="preserve">other general clients: </w:t>
                            </w:r>
                          </w:p>
                          <w:p w:rsidR="008B789C" w:rsidRPr="00FB26C8" w:rsidRDefault="008B789C" w:rsidP="008B789C">
                            <w:p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 xml:space="preserve">stablishments may </w:t>
                            </w:r>
                            <w:r>
                              <w:rPr>
                                <w:rFonts w:ascii="Arial" w:hAnsi="Arial" w:cs="Arial"/>
                                <w:sz w:val="24"/>
                                <w:szCs w:val="24"/>
                              </w:rPr>
                              <w:t xml:space="preserve">require explaining </w:t>
                            </w:r>
                            <w:r w:rsidRPr="00FB26C8">
                              <w:rPr>
                                <w:rFonts w:ascii="Arial" w:hAnsi="Arial" w:cs="Arial"/>
                                <w:sz w:val="24"/>
                                <w:szCs w:val="24"/>
                              </w:rPr>
                              <w:t>alcohol policies displayed</w:t>
                            </w:r>
                            <w:r>
                              <w:rPr>
                                <w:rFonts w:ascii="Arial" w:hAnsi="Arial" w:cs="Arial"/>
                                <w:sz w:val="24"/>
                                <w:szCs w:val="24"/>
                              </w:rPr>
                              <w:t xml:space="preserve"> to the patrons</w:t>
                            </w:r>
                            <w:r w:rsidRPr="00FB26C8">
                              <w:rPr>
                                <w:rFonts w:ascii="Arial" w:hAnsi="Arial" w:cs="Arial"/>
                                <w:b/>
                                <w:sz w:val="24"/>
                                <w:szCs w:val="24"/>
                              </w:rPr>
                              <w:t xml:space="preserve">. </w:t>
                            </w:r>
                            <w:r>
                              <w:rPr>
                                <w:rFonts w:ascii="Arial" w:hAnsi="Arial" w:cs="Arial"/>
                                <w:sz w:val="24"/>
                                <w:szCs w:val="24"/>
                              </w:rPr>
                              <w:t xml:space="preserve"> Every staff member has to be</w:t>
                            </w:r>
                            <w:r w:rsidRPr="00FB26C8">
                              <w:rPr>
                                <w:rFonts w:ascii="Arial" w:hAnsi="Arial" w:cs="Arial"/>
                                <w:sz w:val="24"/>
                                <w:szCs w:val="24"/>
                              </w:rPr>
                              <w:t xml:space="preserve"> ready to answer these questions. </w:t>
                            </w:r>
                            <w:r>
                              <w:rPr>
                                <w:rFonts w:ascii="Arial" w:hAnsi="Arial" w:cs="Arial"/>
                                <w:sz w:val="24"/>
                                <w:szCs w:val="24"/>
                              </w:rPr>
                              <w:t xml:space="preserve">Staff should </w:t>
                            </w:r>
                            <w:r w:rsidRPr="00FB26C8">
                              <w:rPr>
                                <w:rFonts w:ascii="Arial" w:hAnsi="Arial" w:cs="Arial"/>
                                <w:sz w:val="24"/>
                                <w:szCs w:val="24"/>
                              </w:rPr>
                              <w:t>have the competence and skills to manage problem behavior among the patrons in addi</w:t>
                            </w:r>
                            <w:r>
                              <w:rPr>
                                <w:rFonts w:ascii="Arial" w:hAnsi="Arial" w:cs="Arial"/>
                                <w:sz w:val="24"/>
                                <w:szCs w:val="24"/>
                              </w:rPr>
                              <w:t xml:space="preserve">tion to training on refusing </w:t>
                            </w:r>
                            <w:r w:rsidRPr="00FB26C8">
                              <w:rPr>
                                <w:rFonts w:ascii="Arial" w:hAnsi="Arial" w:cs="Arial"/>
                                <w:sz w:val="24"/>
                                <w:szCs w:val="24"/>
                              </w:rPr>
                              <w:t>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Be clear in explaining the policies of the alcohol services at your establishment.</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Always be </w:t>
                            </w:r>
                            <w:r w:rsidRPr="00FB26C8">
                              <w:rPr>
                                <w:rFonts w:ascii="Arial" w:hAnsi="Arial" w:cs="Arial"/>
                                <w:sz w:val="24"/>
                                <w:szCs w:val="24"/>
                              </w:rPr>
                              <w:t>polite but firm in refusing alcohol service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Explain to your staff how to handle difficult clients. </w:t>
                            </w:r>
                          </w:p>
                          <w:p w:rsidR="008B789C" w:rsidRPr="00FB26C8" w:rsidRDefault="008B789C" w:rsidP="008B789C">
                            <w:pPr>
                              <w:numPr>
                                <w:ilvl w:val="0"/>
                                <w:numId w:val="4"/>
                              </w:numPr>
                              <w:spacing w:line="240" w:lineRule="auto"/>
                              <w:rPr>
                                <w:rFonts w:ascii="Arial" w:hAnsi="Arial" w:cs="Arial"/>
                                <w:sz w:val="24"/>
                                <w:szCs w:val="24"/>
                              </w:rPr>
                            </w:pPr>
                            <w:r>
                              <w:rPr>
                                <w:rFonts w:ascii="Arial" w:hAnsi="Arial" w:cs="Arial"/>
                                <w:sz w:val="24"/>
                                <w:szCs w:val="24"/>
                              </w:rPr>
                              <w:t xml:space="preserve">Emphasize </w:t>
                            </w:r>
                            <w:r w:rsidRPr="00FB26C8">
                              <w:rPr>
                                <w:rFonts w:ascii="Arial" w:hAnsi="Arial" w:cs="Arial"/>
                                <w:sz w:val="24"/>
                                <w:szCs w:val="24"/>
                              </w:rPr>
                              <w:t xml:space="preserve">methods </w:t>
                            </w:r>
                            <w:r>
                              <w:rPr>
                                <w:rFonts w:ascii="Arial" w:hAnsi="Arial" w:cs="Arial"/>
                                <w:sz w:val="24"/>
                                <w:szCs w:val="24"/>
                              </w:rPr>
                              <w:t>on how t</w:t>
                            </w:r>
                            <w:r w:rsidRPr="00FB26C8">
                              <w:rPr>
                                <w:rFonts w:ascii="Arial" w:hAnsi="Arial" w:cs="Arial"/>
                                <w:sz w:val="24"/>
                                <w:szCs w:val="24"/>
                              </w:rPr>
                              <w:t>o deal with t</w:t>
                            </w:r>
                            <w:r>
                              <w:rPr>
                                <w:rFonts w:ascii="Arial" w:hAnsi="Arial" w:cs="Arial"/>
                                <w:sz w:val="24"/>
                                <w:szCs w:val="24"/>
                              </w:rPr>
                              <w:t xml:space="preserve">he special challenges of handling </w:t>
                            </w:r>
                            <w:r w:rsidRPr="00FB26C8">
                              <w:rPr>
                                <w:rFonts w:ascii="Arial" w:hAnsi="Arial" w:cs="Arial"/>
                                <w:sz w:val="24"/>
                                <w:szCs w:val="24"/>
                              </w:rPr>
                              <w:t xml:space="preserve"> underage, known customers, friends and peers.</w:t>
                            </w:r>
                          </w:p>
                          <w:p w:rsidR="008B789C" w:rsidRPr="00FB26C8" w:rsidRDefault="008B789C" w:rsidP="008B789C">
                            <w:pPr>
                              <w:numPr>
                                <w:ilvl w:val="0"/>
                                <w:numId w:val="4"/>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immediately </w:t>
                            </w:r>
                            <w:r w:rsidRPr="00FB26C8">
                              <w:rPr>
                                <w:rFonts w:ascii="Arial" w:hAnsi="Arial" w:cs="Arial"/>
                                <w:sz w:val="24"/>
                                <w:szCs w:val="24"/>
                              </w:rPr>
                              <w:t xml:space="preserve">document </w:t>
                            </w:r>
                            <w:r>
                              <w:rPr>
                                <w:rFonts w:ascii="Arial" w:hAnsi="Arial" w:cs="Arial"/>
                                <w:sz w:val="24"/>
                                <w:szCs w:val="24"/>
                              </w:rPr>
                              <w:t xml:space="preserve">in your log book about </w:t>
                            </w:r>
                            <w:r w:rsidRPr="00FB26C8">
                              <w:rPr>
                                <w:rFonts w:ascii="Arial" w:hAnsi="Arial" w:cs="Arial"/>
                                <w:sz w:val="24"/>
                                <w:szCs w:val="24"/>
                              </w:rPr>
                              <w:t>difficult clients</w:t>
                            </w:r>
                            <w:r>
                              <w:rPr>
                                <w:rFonts w:ascii="Arial" w:hAnsi="Arial" w:cs="Arial"/>
                                <w:sz w:val="24"/>
                                <w:szCs w:val="24"/>
                              </w:rPr>
                              <w:t xml:space="preserve"> or events that your establishment had to handle</w:t>
                            </w:r>
                            <w:r w:rsidRPr="00FB26C8">
                              <w:rPr>
                                <w:rFonts w:ascii="Arial" w:hAnsi="Arial" w:cs="Arial"/>
                                <w:sz w:val="24"/>
                                <w:szCs w:val="24"/>
                              </w:rPr>
                              <w:t>.</w:t>
                            </w:r>
                          </w:p>
                          <w:p w:rsidR="008B789C" w:rsidRDefault="008B789C" w:rsidP="008B789C">
                            <w:pPr>
                              <w:spacing w:line="240" w:lineRule="auto"/>
                              <w:rPr>
                                <w:rFonts w:ascii="Arial" w:hAnsi="Arial" w:cs="Arial"/>
                                <w:b/>
                                <w:sz w:val="24"/>
                                <w:szCs w:val="24"/>
                              </w:rPr>
                            </w:pPr>
                            <w:r w:rsidRPr="0037464F">
                              <w:rPr>
                                <w:rFonts w:ascii="Arial" w:hAnsi="Arial" w:cs="Arial"/>
                                <w:b/>
                                <w:sz w:val="24"/>
                                <w:szCs w:val="24"/>
                              </w:rPr>
                              <w:t>Alcohol advertisement:</w:t>
                            </w:r>
                          </w:p>
                          <w:p w:rsidR="008B789C" w:rsidRPr="00EF1B03" w:rsidRDefault="008B789C" w:rsidP="008B789C">
                            <w:pPr>
                              <w:spacing w:line="240" w:lineRule="auto"/>
                              <w:rPr>
                                <w:rFonts w:ascii="Arial" w:hAnsi="Arial" w:cs="Arial"/>
                                <w:b/>
                                <w:sz w:val="24"/>
                                <w:szCs w:val="24"/>
                                <w:u w:val="single"/>
                              </w:rPr>
                            </w:pPr>
                            <w:r w:rsidRPr="0037464F">
                              <w:rPr>
                                <w:rFonts w:ascii="Arial" w:hAnsi="Arial" w:cs="Arial"/>
                                <w:sz w:val="24"/>
                                <w:szCs w:val="24"/>
                              </w:rPr>
                              <w:t xml:space="preserve">Display of </w:t>
                            </w:r>
                            <w:r>
                              <w:rPr>
                                <w:rFonts w:ascii="Arial" w:hAnsi="Arial" w:cs="Arial"/>
                                <w:sz w:val="24"/>
                                <w:szCs w:val="24"/>
                              </w:rPr>
                              <w:t xml:space="preserve">any </w:t>
                            </w:r>
                            <w:r w:rsidRPr="0037464F">
                              <w:rPr>
                                <w:rFonts w:ascii="Arial" w:hAnsi="Arial" w:cs="Arial"/>
                                <w:sz w:val="24"/>
                                <w:szCs w:val="24"/>
                              </w:rPr>
                              <w:t>information that overtly or subtly promote a</w:t>
                            </w:r>
                            <w:r>
                              <w:rPr>
                                <w:rFonts w:ascii="Arial" w:hAnsi="Arial" w:cs="Arial"/>
                                <w:sz w:val="24"/>
                                <w:szCs w:val="24"/>
                              </w:rPr>
                              <w:t xml:space="preserve">lcoholic brands or specific industry is promotion of alcohol. </w:t>
                            </w:r>
                            <w:r w:rsidRPr="0037464F">
                              <w:rPr>
                                <w:rFonts w:ascii="Arial" w:hAnsi="Arial" w:cs="Arial"/>
                                <w:sz w:val="24"/>
                                <w:szCs w:val="24"/>
                              </w:rPr>
                              <w:t xml:space="preserve"> </w:t>
                            </w:r>
                            <w:r>
                              <w:rPr>
                                <w:rFonts w:ascii="Arial" w:hAnsi="Arial" w:cs="Arial"/>
                                <w:sz w:val="24"/>
                                <w:szCs w:val="24"/>
                              </w:rPr>
                              <w:t>P</w:t>
                            </w:r>
                            <w:r w:rsidRPr="0037464F">
                              <w:rPr>
                                <w:rFonts w:ascii="Arial" w:hAnsi="Arial" w:cs="Arial"/>
                                <w:sz w:val="24"/>
                                <w:szCs w:val="24"/>
                              </w:rPr>
                              <w:t>romo</w:t>
                            </w:r>
                            <w:r>
                              <w:rPr>
                                <w:rFonts w:ascii="Arial" w:hAnsi="Arial" w:cs="Arial"/>
                                <w:sz w:val="24"/>
                                <w:szCs w:val="24"/>
                              </w:rPr>
                              <w:t xml:space="preserve">tion of any alcoholic beverage representing  </w:t>
                            </w:r>
                            <w:r w:rsidRPr="0037464F">
                              <w:rPr>
                                <w:rFonts w:ascii="Arial" w:hAnsi="Arial" w:cs="Arial"/>
                                <w:sz w:val="24"/>
                                <w:szCs w:val="24"/>
                              </w:rPr>
                              <w:t xml:space="preserve"> international </w:t>
                            </w:r>
                            <w:r>
                              <w:rPr>
                                <w:rFonts w:ascii="Arial" w:hAnsi="Arial" w:cs="Arial"/>
                                <w:sz w:val="24"/>
                                <w:szCs w:val="24"/>
                              </w:rPr>
                              <w:t>or</w:t>
                            </w:r>
                            <w:r w:rsidRPr="0037464F">
                              <w:rPr>
                                <w:rFonts w:ascii="Arial" w:hAnsi="Arial" w:cs="Arial"/>
                                <w:sz w:val="24"/>
                                <w:szCs w:val="24"/>
                              </w:rPr>
                              <w:t xml:space="preserve">  domestic </w:t>
                            </w:r>
                            <w:r>
                              <w:rPr>
                                <w:rFonts w:ascii="Arial" w:hAnsi="Arial" w:cs="Arial"/>
                                <w:sz w:val="24"/>
                                <w:szCs w:val="24"/>
                              </w:rPr>
                              <w:t xml:space="preserve">alcohol </w:t>
                            </w:r>
                            <w:r w:rsidRPr="0037464F">
                              <w:rPr>
                                <w:rFonts w:ascii="Arial" w:hAnsi="Arial" w:cs="Arial"/>
                                <w:sz w:val="24"/>
                                <w:szCs w:val="24"/>
                              </w:rPr>
                              <w:t>industries</w:t>
                            </w:r>
                            <w:r>
                              <w:rPr>
                                <w:rFonts w:ascii="Arial" w:hAnsi="Arial" w:cs="Arial"/>
                                <w:sz w:val="24"/>
                                <w:szCs w:val="24"/>
                              </w:rPr>
                              <w:t xml:space="preserve"> at the establishments are liable for </w:t>
                            </w:r>
                            <w:r w:rsidRPr="00EF1B03">
                              <w:rPr>
                                <w:rFonts w:ascii="Arial" w:hAnsi="Arial" w:cs="Arial"/>
                                <w:sz w:val="24"/>
                                <w:szCs w:val="24"/>
                                <w:u w:val="single"/>
                              </w:rPr>
                              <w:t>promoting alcoholic drinks as per the BICMA act.</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Compliance check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The inspectors from the Department of Industry and the Royal Bhutan Police perform adhoc compliance checks to monitor the practices in the establishments or may act on </w:t>
                            </w:r>
                            <w:r>
                              <w:rPr>
                                <w:rFonts w:ascii="Arial" w:hAnsi="Arial" w:cs="Arial"/>
                                <w:sz w:val="24"/>
                                <w:szCs w:val="24"/>
                              </w:rPr>
                              <w:t xml:space="preserve">information from </w:t>
                            </w:r>
                            <w:r w:rsidRPr="00FB26C8">
                              <w:rPr>
                                <w:rFonts w:ascii="Arial" w:hAnsi="Arial" w:cs="Arial"/>
                                <w:sz w:val="24"/>
                                <w:szCs w:val="24"/>
                              </w:rPr>
                              <w:t>the informants. Any violation will lead to imposition of penalties or prosecution.</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 xml:space="preserve">Violation penalties: </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It is important that establishment owners, managers, and staff are aware of violation penalties. Penalti</w:t>
                            </w:r>
                            <w:r>
                              <w:rPr>
                                <w:rFonts w:ascii="Arial" w:hAnsi="Arial" w:cs="Arial"/>
                                <w:sz w:val="24"/>
                                <w:szCs w:val="24"/>
                              </w:rPr>
                              <w:t xml:space="preserve">es vary ranging </w:t>
                            </w:r>
                            <w:r w:rsidRPr="00FB26C8">
                              <w:rPr>
                                <w:rFonts w:ascii="Arial" w:hAnsi="Arial" w:cs="Arial"/>
                                <w:sz w:val="24"/>
                                <w:szCs w:val="24"/>
                              </w:rPr>
                              <w:t>from payment of fine to cancellation of license and</w:t>
                            </w:r>
                            <w:r>
                              <w:rPr>
                                <w:rFonts w:ascii="Arial" w:hAnsi="Arial" w:cs="Arial"/>
                                <w:sz w:val="24"/>
                                <w:szCs w:val="24"/>
                              </w:rPr>
                              <w:t xml:space="preserve"> imprisonment. The following are a</w:t>
                            </w:r>
                            <w:r w:rsidRPr="00FB26C8">
                              <w:rPr>
                                <w:rFonts w:ascii="Arial" w:hAnsi="Arial" w:cs="Arial"/>
                                <w:sz w:val="24"/>
                                <w:szCs w:val="24"/>
                              </w:rPr>
                              <w:t xml:space="preserve">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8B789C" w:rsidRPr="00FB26C8" w:rsidTr="00E21184">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 xml:space="preserve">Violation  type </w:t>
                                  </w:r>
                                </w:p>
                              </w:tc>
                              <w:tc>
                                <w:tcPr>
                                  <w:tcW w:w="4788" w:type="dxa"/>
                                </w:tcPr>
                                <w:p w:rsidR="008B789C" w:rsidRPr="00FB26C8" w:rsidRDefault="008B789C" w:rsidP="00E21184">
                                  <w:pPr>
                                    <w:spacing w:after="0" w:line="240" w:lineRule="auto"/>
                                    <w:rPr>
                                      <w:rFonts w:ascii="Arial" w:hAnsi="Arial" w:cs="Arial"/>
                                      <w:b/>
                                      <w:sz w:val="24"/>
                                      <w:szCs w:val="24"/>
                                    </w:rPr>
                                  </w:pPr>
                                  <w:r w:rsidRPr="00FB26C8">
                                    <w:rPr>
                                      <w:rFonts w:ascii="Arial" w:hAnsi="Arial" w:cs="Arial"/>
                                      <w:b/>
                                      <w:sz w:val="24"/>
                                      <w:szCs w:val="24"/>
                                    </w:rPr>
                                    <w:t>Penalty</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Late closure of bars (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5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lcohol service on Tuesday or before 1 pm (first offence)</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Nu. 1000</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Underage alcohol service ( first offence)</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Nu.500 &amp; </w:t>
                                  </w:r>
                                  <w:r w:rsidRPr="00FB26C8">
                                    <w:rPr>
                                      <w:rFonts w:ascii="Arial" w:hAnsi="Arial" w:cs="Arial"/>
                                      <w:sz w:val="24"/>
                                      <w:szCs w:val="24"/>
                                    </w:rPr>
                                    <w:t xml:space="preserve">six months </w:t>
                                  </w:r>
                                  <w:r>
                                    <w:rPr>
                                      <w:rFonts w:ascii="Arial" w:hAnsi="Arial" w:cs="Arial"/>
                                      <w:sz w:val="24"/>
                                      <w:szCs w:val="24"/>
                                    </w:rPr>
                                    <w:t xml:space="preserve">license suspension </w:t>
                                  </w:r>
                                  <w:r w:rsidRPr="00D31EF2">
                                    <w:rPr>
                                      <w:rFonts w:ascii="Arial" w:hAnsi="Arial" w:cs="Arial"/>
                                      <w:sz w:val="24"/>
                                      <w:szCs w:val="24"/>
                                      <w:highlight w:val="yellow"/>
                                    </w:rPr>
                                    <w:t>One year imprisonment</w:t>
                                  </w:r>
                                  <w:r>
                                    <w:rPr>
                                      <w:rFonts w:ascii="Arial" w:hAnsi="Arial" w:cs="Arial"/>
                                      <w:sz w:val="24"/>
                                      <w:szCs w:val="24"/>
                                    </w:rPr>
                                    <w:t xml:space="preserve">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Repeat offence of any above violations</w:t>
                                  </w:r>
                                </w:p>
                              </w:tc>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Cancellation of license</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 xml:space="preserve">Alcohol service to intoxicated customers </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 xml:space="preserve">Prosecution </w:t>
                                  </w:r>
                                </w:p>
                              </w:tc>
                            </w:tr>
                            <w:tr w:rsidR="008B789C" w:rsidRPr="00FB26C8" w:rsidTr="00E21184">
                              <w:tc>
                                <w:tcPr>
                                  <w:tcW w:w="4788" w:type="dxa"/>
                                </w:tcPr>
                                <w:p w:rsidR="008B789C" w:rsidRPr="00FB26C8" w:rsidRDefault="008B789C" w:rsidP="00E21184">
                                  <w:pPr>
                                    <w:spacing w:after="0" w:line="240" w:lineRule="auto"/>
                                    <w:rPr>
                                      <w:rFonts w:ascii="Arial" w:hAnsi="Arial" w:cs="Arial"/>
                                      <w:sz w:val="24"/>
                                      <w:szCs w:val="24"/>
                                    </w:rPr>
                                  </w:pPr>
                                  <w:r w:rsidRPr="00FB26C8">
                                    <w:rPr>
                                      <w:rFonts w:ascii="Arial" w:hAnsi="Arial" w:cs="Arial"/>
                                      <w:sz w:val="24"/>
                                      <w:szCs w:val="24"/>
                                    </w:rPr>
                                    <w:t>Advertisement promoting alcoholic drinks</w:t>
                                  </w:r>
                                </w:p>
                              </w:tc>
                              <w:tc>
                                <w:tcPr>
                                  <w:tcW w:w="4788" w:type="dxa"/>
                                </w:tcPr>
                                <w:p w:rsidR="008B789C" w:rsidRPr="00FB26C8" w:rsidRDefault="008B789C" w:rsidP="00E21184">
                                  <w:pPr>
                                    <w:spacing w:after="0" w:line="240" w:lineRule="auto"/>
                                    <w:rPr>
                                      <w:rFonts w:ascii="Arial" w:hAnsi="Arial" w:cs="Arial"/>
                                      <w:sz w:val="24"/>
                                      <w:szCs w:val="24"/>
                                    </w:rPr>
                                  </w:pPr>
                                  <w:r>
                                    <w:rPr>
                                      <w:rFonts w:ascii="Arial" w:hAnsi="Arial" w:cs="Arial"/>
                                      <w:sz w:val="24"/>
                                      <w:szCs w:val="24"/>
                                    </w:rPr>
                                    <w:t>Prosecution</w:t>
                                  </w:r>
                                </w:p>
                              </w:tc>
                            </w:tr>
                          </w:tbl>
                          <w:p w:rsidR="008B789C" w:rsidRPr="00FB26C8" w:rsidRDefault="008B789C" w:rsidP="008B789C">
                            <w:pPr>
                              <w:spacing w:line="240" w:lineRule="auto"/>
                              <w:rPr>
                                <w:rFonts w:ascii="Arial" w:hAnsi="Arial" w:cs="Arial"/>
                                <w:sz w:val="24"/>
                                <w:szCs w:val="24"/>
                              </w:rPr>
                            </w:pP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Manager’s supervisory policies:</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Manager should ensure that employees are trained on establishment policies, laws and penalties related to violation of alcohol polices.</w:t>
                            </w:r>
                            <w:r>
                              <w:rPr>
                                <w:rFonts w:ascii="Arial" w:hAnsi="Arial" w:cs="Arial"/>
                                <w:sz w:val="24"/>
                                <w:szCs w:val="24"/>
                              </w:rPr>
                              <w:t xml:space="preserve"> A</w:t>
                            </w:r>
                            <w:r w:rsidRPr="00FB26C8">
                              <w:rPr>
                                <w:rFonts w:ascii="Arial" w:hAnsi="Arial" w:cs="Arial"/>
                                <w:sz w:val="24"/>
                                <w:szCs w:val="24"/>
                              </w:rPr>
                              <w:t xml:space="preserve"> </w:t>
                            </w:r>
                            <w:r>
                              <w:rPr>
                                <w:rFonts w:ascii="Arial" w:hAnsi="Arial" w:cs="Arial"/>
                                <w:sz w:val="24"/>
                                <w:szCs w:val="24"/>
                              </w:rPr>
                              <w:t xml:space="preserve">few tips for managers and </w:t>
                            </w:r>
                            <w:r w:rsidRPr="00FB26C8">
                              <w:rPr>
                                <w:rFonts w:ascii="Arial" w:hAnsi="Arial" w:cs="Arial"/>
                                <w:sz w:val="24"/>
                                <w:szCs w:val="24"/>
                              </w:rPr>
                              <w:t xml:space="preserve">owners to support </w:t>
                            </w:r>
                            <w:r>
                              <w:rPr>
                                <w:rFonts w:ascii="Arial" w:hAnsi="Arial" w:cs="Arial"/>
                                <w:sz w:val="24"/>
                                <w:szCs w:val="24"/>
                              </w:rPr>
                              <w:t xml:space="preserve">the their </w:t>
                            </w:r>
                            <w:r w:rsidRPr="00FB26C8">
                              <w:rPr>
                                <w:rFonts w:ascii="Arial" w:hAnsi="Arial" w:cs="Arial"/>
                                <w:sz w:val="24"/>
                                <w:szCs w:val="24"/>
                              </w:rPr>
                              <w:t>staff are:</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Organize routine staff meeting</w:t>
                            </w:r>
                            <w:r>
                              <w:rPr>
                                <w:rFonts w:ascii="Arial" w:hAnsi="Arial" w:cs="Arial"/>
                                <w:sz w:val="24"/>
                                <w:szCs w:val="24"/>
                              </w:rPr>
                              <w:t>s</w:t>
                            </w:r>
                            <w:r w:rsidRPr="00FB26C8">
                              <w:rPr>
                                <w:rFonts w:ascii="Arial" w:hAnsi="Arial" w:cs="Arial"/>
                                <w:sz w:val="24"/>
                                <w:szCs w:val="24"/>
                              </w:rPr>
                              <w:t xml:space="preserve"> to ensure repetition and reinforcement of practices in the establishment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Discuss the past lessons of handling customer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Check whether staff is</w:t>
                            </w:r>
                            <w:r w:rsidRPr="00FB26C8">
                              <w:rPr>
                                <w:rFonts w:ascii="Arial" w:hAnsi="Arial" w:cs="Arial"/>
                                <w:sz w:val="24"/>
                                <w:szCs w:val="24"/>
                              </w:rPr>
                              <w:t xml:space="preserve"> aware of the policies.</w:t>
                            </w:r>
                          </w:p>
                          <w:p w:rsidR="008B789C" w:rsidRPr="00FB26C8" w:rsidRDefault="008B789C" w:rsidP="008B789C">
                            <w:pPr>
                              <w:numPr>
                                <w:ilvl w:val="0"/>
                                <w:numId w:val="6"/>
                              </w:numPr>
                              <w:spacing w:line="240" w:lineRule="auto"/>
                              <w:rPr>
                                <w:rFonts w:ascii="Arial" w:hAnsi="Arial" w:cs="Arial"/>
                                <w:sz w:val="24"/>
                                <w:szCs w:val="24"/>
                              </w:rPr>
                            </w:pPr>
                            <w:r>
                              <w:rPr>
                                <w:rFonts w:ascii="Arial" w:hAnsi="Arial" w:cs="Arial"/>
                                <w:sz w:val="24"/>
                                <w:szCs w:val="24"/>
                              </w:rPr>
                              <w:t>E</w:t>
                            </w:r>
                            <w:r w:rsidRPr="00FB26C8">
                              <w:rPr>
                                <w:rFonts w:ascii="Arial" w:hAnsi="Arial" w:cs="Arial"/>
                                <w:sz w:val="24"/>
                                <w:szCs w:val="24"/>
                              </w:rPr>
                              <w:t>nsure that</w:t>
                            </w:r>
                            <w:r>
                              <w:rPr>
                                <w:rFonts w:ascii="Arial" w:hAnsi="Arial" w:cs="Arial"/>
                                <w:sz w:val="24"/>
                                <w:szCs w:val="24"/>
                              </w:rPr>
                              <w:t xml:space="preserve"> new staff is</w:t>
                            </w:r>
                            <w:r w:rsidRPr="00FB26C8">
                              <w:rPr>
                                <w:rFonts w:ascii="Arial" w:hAnsi="Arial" w:cs="Arial"/>
                                <w:sz w:val="24"/>
                                <w:szCs w:val="24"/>
                              </w:rPr>
                              <w:t xml:space="preserve"> </w:t>
                            </w:r>
                            <w:r>
                              <w:rPr>
                                <w:rFonts w:ascii="Arial" w:hAnsi="Arial" w:cs="Arial"/>
                                <w:sz w:val="24"/>
                                <w:szCs w:val="24"/>
                              </w:rPr>
                              <w:t xml:space="preserve">compulsorily </w:t>
                            </w:r>
                            <w:r w:rsidRPr="00FB26C8">
                              <w:rPr>
                                <w:rFonts w:ascii="Arial" w:hAnsi="Arial" w:cs="Arial"/>
                                <w:sz w:val="24"/>
                                <w:szCs w:val="24"/>
                              </w:rPr>
                              <w:t>oriented on the establishment policies.</w:t>
                            </w:r>
                          </w:p>
                          <w:p w:rsidR="008B789C" w:rsidRPr="00FB26C8" w:rsidRDefault="008B789C" w:rsidP="008B789C">
                            <w:pPr>
                              <w:numPr>
                                <w:ilvl w:val="0"/>
                                <w:numId w:val="6"/>
                              </w:numPr>
                              <w:spacing w:line="240" w:lineRule="auto"/>
                              <w:rPr>
                                <w:rFonts w:ascii="Arial" w:hAnsi="Arial" w:cs="Arial"/>
                                <w:sz w:val="24"/>
                                <w:szCs w:val="24"/>
                              </w:rPr>
                            </w:pPr>
                            <w:r w:rsidRPr="00FB26C8">
                              <w:rPr>
                                <w:rFonts w:ascii="Arial" w:hAnsi="Arial" w:cs="Arial"/>
                                <w:sz w:val="24"/>
                                <w:szCs w:val="24"/>
                              </w:rPr>
                              <w:t xml:space="preserve">Always </w:t>
                            </w:r>
                            <w:r>
                              <w:rPr>
                                <w:rFonts w:ascii="Arial" w:hAnsi="Arial" w:cs="Arial"/>
                                <w:sz w:val="24"/>
                                <w:szCs w:val="24"/>
                              </w:rPr>
                              <w:t xml:space="preserve">be </w:t>
                            </w:r>
                            <w:r w:rsidRPr="00FB26C8">
                              <w:rPr>
                                <w:rFonts w:ascii="Arial" w:hAnsi="Arial" w:cs="Arial"/>
                                <w:sz w:val="24"/>
                                <w:szCs w:val="24"/>
                              </w:rPr>
                              <w:t>support</w:t>
                            </w:r>
                            <w:r>
                              <w:rPr>
                                <w:rFonts w:ascii="Arial" w:hAnsi="Arial" w:cs="Arial"/>
                                <w:sz w:val="24"/>
                                <w:szCs w:val="24"/>
                              </w:rPr>
                              <w:t xml:space="preserve">ive of </w:t>
                            </w:r>
                            <w:r w:rsidRPr="00FB26C8">
                              <w:rPr>
                                <w:rFonts w:ascii="Arial" w:hAnsi="Arial" w:cs="Arial"/>
                                <w:sz w:val="24"/>
                                <w:szCs w:val="24"/>
                              </w:rPr>
                              <w:t>the staff when handling client</w:t>
                            </w:r>
                            <w:r>
                              <w:rPr>
                                <w:rFonts w:ascii="Arial" w:hAnsi="Arial" w:cs="Arial"/>
                                <w:sz w:val="24"/>
                                <w:szCs w:val="24"/>
                              </w:rPr>
                              <w:t>s</w:t>
                            </w:r>
                            <w:r w:rsidRPr="00FB26C8">
                              <w:rPr>
                                <w:rFonts w:ascii="Arial" w:hAnsi="Arial" w:cs="Arial"/>
                                <w:sz w:val="24"/>
                                <w:szCs w:val="24"/>
                              </w:rPr>
                              <w:t xml:space="preserve"> in the establishment. </w:t>
                            </w:r>
                          </w:p>
                          <w:p w:rsidR="008B789C" w:rsidRPr="00FB26C8" w:rsidRDefault="008B789C" w:rsidP="008B789C">
                            <w:pPr>
                              <w:spacing w:line="240" w:lineRule="auto"/>
                              <w:rPr>
                                <w:rFonts w:ascii="Arial" w:hAnsi="Arial" w:cs="Arial"/>
                                <w:b/>
                                <w:sz w:val="24"/>
                                <w:szCs w:val="24"/>
                              </w:rPr>
                            </w:pPr>
                            <w:r w:rsidRPr="00FB26C8">
                              <w:rPr>
                                <w:rFonts w:ascii="Arial" w:hAnsi="Arial" w:cs="Arial"/>
                                <w:b/>
                                <w:sz w:val="24"/>
                                <w:szCs w:val="24"/>
                              </w:rPr>
                              <w:t>Unusual occurrence log:</w:t>
                            </w:r>
                          </w:p>
                          <w:p w:rsidR="008B789C" w:rsidRDefault="008B789C" w:rsidP="008B789C">
                            <w:pPr>
                              <w:spacing w:line="240" w:lineRule="auto"/>
                              <w:rPr>
                                <w:rFonts w:ascii="Arial" w:hAnsi="Arial" w:cs="Arial"/>
                                <w:sz w:val="24"/>
                                <w:szCs w:val="24"/>
                              </w:rPr>
                            </w:pPr>
                            <w:r w:rsidRPr="00FB26C8">
                              <w:rPr>
                                <w:rFonts w:ascii="Arial" w:hAnsi="Arial" w:cs="Arial"/>
                                <w:sz w:val="24"/>
                                <w:szCs w:val="24"/>
                              </w:rPr>
                              <w:t xml:space="preserve">Unusual occurrences include age-restricted purchase attempts, customer abusive conducts when alcohol service is declined. </w:t>
                            </w:r>
                          </w:p>
                          <w:p w:rsidR="008B789C" w:rsidRDefault="008B789C" w:rsidP="008B789C">
                            <w:pPr>
                              <w:numPr>
                                <w:ilvl w:val="0"/>
                                <w:numId w:val="8"/>
                              </w:numPr>
                              <w:spacing w:line="240" w:lineRule="auto"/>
                              <w:rPr>
                                <w:rFonts w:ascii="Arial" w:hAnsi="Arial" w:cs="Arial"/>
                                <w:sz w:val="24"/>
                                <w:szCs w:val="24"/>
                              </w:rPr>
                            </w:pPr>
                            <w:r w:rsidRPr="00FB26C8">
                              <w:rPr>
                                <w:rFonts w:ascii="Arial" w:hAnsi="Arial" w:cs="Arial"/>
                                <w:sz w:val="24"/>
                                <w:szCs w:val="24"/>
                              </w:rPr>
                              <w:t>Always document such</w:t>
                            </w:r>
                            <w:r>
                              <w:rPr>
                                <w:rFonts w:ascii="Arial" w:hAnsi="Arial" w:cs="Arial"/>
                                <w:sz w:val="24"/>
                                <w:szCs w:val="24"/>
                              </w:rPr>
                              <w:t xml:space="preserve"> incidents as soon as it occurs</w:t>
                            </w:r>
                            <w:r w:rsidRPr="00FB26C8">
                              <w:rPr>
                                <w:rFonts w:ascii="Arial" w:hAnsi="Arial" w:cs="Arial"/>
                                <w:sz w:val="24"/>
                                <w:szCs w:val="24"/>
                              </w:rPr>
                              <w:t xml:space="preserve"> </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I</w:t>
                            </w:r>
                            <w:r w:rsidRPr="00FB26C8">
                              <w:rPr>
                                <w:rFonts w:ascii="Arial" w:hAnsi="Arial" w:cs="Arial"/>
                                <w:sz w:val="24"/>
                                <w:szCs w:val="24"/>
                              </w:rPr>
                              <w:t>nclude</w:t>
                            </w:r>
                            <w:r>
                              <w:rPr>
                                <w:rFonts w:ascii="Arial" w:hAnsi="Arial" w:cs="Arial"/>
                                <w:sz w:val="24"/>
                                <w:szCs w:val="24"/>
                              </w:rPr>
                              <w:t xml:space="preserve"> the  </w:t>
                            </w:r>
                            <w:r w:rsidRPr="00FB26C8">
                              <w:rPr>
                                <w:rFonts w:ascii="Arial" w:hAnsi="Arial" w:cs="Arial"/>
                                <w:sz w:val="24"/>
                                <w:szCs w:val="24"/>
                              </w:rPr>
                              <w:t>customer</w:t>
                            </w:r>
                            <w:r>
                              <w:rPr>
                                <w:rFonts w:ascii="Arial" w:hAnsi="Arial" w:cs="Arial"/>
                                <w:sz w:val="24"/>
                                <w:szCs w:val="24"/>
                              </w:rPr>
                              <w:t>’s name</w:t>
                            </w:r>
                            <w:r w:rsidRPr="00FB26C8">
                              <w:rPr>
                                <w:rFonts w:ascii="Arial" w:hAnsi="Arial" w:cs="Arial"/>
                                <w:sz w:val="24"/>
                                <w:szCs w:val="24"/>
                              </w:rPr>
                              <w:t>, date, time</w:t>
                            </w:r>
                            <w:r>
                              <w:rPr>
                                <w:rFonts w:ascii="Arial" w:hAnsi="Arial" w:cs="Arial"/>
                                <w:sz w:val="24"/>
                                <w:szCs w:val="24"/>
                              </w:rPr>
                              <w:t xml:space="preserve">, description of the event, </w:t>
                            </w:r>
                            <w:r w:rsidRPr="00FB26C8">
                              <w:rPr>
                                <w:rFonts w:ascii="Arial" w:hAnsi="Arial" w:cs="Arial"/>
                                <w:sz w:val="24"/>
                                <w:szCs w:val="24"/>
                              </w:rPr>
                              <w:t>and whether purchase attempt was successful.</w:t>
                            </w:r>
                            <w:r>
                              <w:rPr>
                                <w:rFonts w:ascii="Arial" w:hAnsi="Arial" w:cs="Arial"/>
                                <w:sz w:val="24"/>
                                <w:szCs w:val="24"/>
                              </w:rPr>
                              <w:t xml:space="preserve"> </w:t>
                            </w:r>
                          </w:p>
                          <w:p w:rsidR="008B789C" w:rsidRDefault="008B789C" w:rsidP="008B789C">
                            <w:pPr>
                              <w:numPr>
                                <w:ilvl w:val="0"/>
                                <w:numId w:val="8"/>
                              </w:numPr>
                              <w:spacing w:line="240" w:lineRule="auto"/>
                              <w:rPr>
                                <w:rFonts w:ascii="Arial" w:hAnsi="Arial" w:cs="Arial"/>
                                <w:sz w:val="24"/>
                                <w:szCs w:val="24"/>
                              </w:rPr>
                            </w:pPr>
                            <w:r>
                              <w:rPr>
                                <w:rFonts w:ascii="Arial" w:hAnsi="Arial" w:cs="Arial"/>
                                <w:sz w:val="24"/>
                                <w:szCs w:val="24"/>
                              </w:rPr>
                              <w:t>Sign the record by the staff and the the manager/owner</w:t>
                            </w:r>
                          </w:p>
                          <w:p w:rsidR="008B789C" w:rsidRPr="00FB26C8" w:rsidRDefault="008B789C" w:rsidP="008B789C">
                            <w:pPr>
                              <w:spacing w:line="240" w:lineRule="auto"/>
                              <w:rPr>
                                <w:rFonts w:ascii="Arial" w:hAnsi="Arial" w:cs="Arial"/>
                                <w:sz w:val="24"/>
                                <w:szCs w:val="24"/>
                              </w:rPr>
                            </w:pPr>
                            <w:r w:rsidRPr="00FB26C8">
                              <w:rPr>
                                <w:rFonts w:ascii="Arial" w:hAnsi="Arial" w:cs="Arial"/>
                                <w:sz w:val="24"/>
                                <w:szCs w:val="24"/>
                              </w:rPr>
                              <w:t xml:space="preserve"> The documentation will be a proof that your establishment is making efforts to promote good serving</w:t>
                            </w:r>
                            <w:r>
                              <w:rPr>
                                <w:rFonts w:ascii="Arial" w:hAnsi="Arial" w:cs="Arial"/>
                                <w:sz w:val="24"/>
                                <w:szCs w:val="24"/>
                              </w:rPr>
                              <w:t xml:space="preserve">, </w:t>
                            </w:r>
                            <w:r w:rsidRPr="00FB26C8">
                              <w:rPr>
                                <w:rFonts w:ascii="Arial" w:hAnsi="Arial" w:cs="Arial"/>
                                <w:sz w:val="24"/>
                                <w:szCs w:val="24"/>
                              </w:rPr>
                              <w:t xml:space="preserve">selling </w:t>
                            </w:r>
                            <w:r>
                              <w:rPr>
                                <w:rFonts w:ascii="Arial" w:hAnsi="Arial" w:cs="Arial"/>
                                <w:sz w:val="24"/>
                                <w:szCs w:val="24"/>
                              </w:rPr>
                              <w:t xml:space="preserve">and supply </w:t>
                            </w:r>
                            <w:r w:rsidRPr="00FB26C8">
                              <w:rPr>
                                <w:rFonts w:ascii="Arial" w:hAnsi="Arial" w:cs="Arial"/>
                                <w:sz w:val="24"/>
                                <w:szCs w:val="24"/>
                              </w:rPr>
                              <w:t>practices</w:t>
                            </w: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pPr>
                              <w:spacing w:line="240" w:lineRule="auto"/>
                              <w:rPr>
                                <w:rFonts w:ascii="Arial" w:hAnsi="Arial" w:cs="Arial"/>
                                <w:b/>
                              </w:rPr>
                            </w:pPr>
                          </w:p>
                          <w:p w:rsidR="008B789C" w:rsidRDefault="008B789C" w:rsidP="008B789C"/>
                        </w:txbxContent>
                      </v:textbox>
                    </v:shape>
                  </w:pict>
                </mc:Fallback>
              </mc:AlternateContent>
            </w:r>
            <w:r w:rsidRPr="00A1633C">
              <w:rPr>
                <w:rFonts w:ascii="Times New Roman" w:hAnsi="Times New Roman"/>
                <w:sz w:val="24"/>
                <w:szCs w:val="24"/>
              </w:rPr>
              <w:t>No</w:t>
            </w:r>
          </w:p>
        </w:tc>
      </w:tr>
      <w:tr w:rsidR="008B789C" w:rsidRPr="00A1633C" w14:paraId="0C7B24BD" w14:textId="77777777" w:rsidTr="00427462">
        <w:trPr>
          <w:trHeight w:val="240"/>
        </w:trPr>
        <w:tc>
          <w:tcPr>
            <w:tcW w:w="828" w:type="dxa"/>
          </w:tcPr>
          <w:p w14:paraId="33974D5A" w14:textId="77777777" w:rsidR="008B789C" w:rsidRPr="00A1633C" w:rsidRDefault="008B789C" w:rsidP="00427462">
            <w:pPr>
              <w:spacing w:line="240" w:lineRule="auto"/>
              <w:jc w:val="both"/>
              <w:rPr>
                <w:rFonts w:ascii="Times New Roman" w:hAnsi="Times New Roman"/>
                <w:b/>
                <w:sz w:val="24"/>
                <w:szCs w:val="24"/>
              </w:rPr>
            </w:pPr>
          </w:p>
          <w:p w14:paraId="4E7F3529"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C.9</w:t>
            </w:r>
          </w:p>
        </w:tc>
        <w:tc>
          <w:tcPr>
            <w:tcW w:w="3600" w:type="dxa"/>
          </w:tcPr>
          <w:p w14:paraId="012739F8" w14:textId="77777777" w:rsidR="008B789C" w:rsidRPr="00A1633C" w:rsidRDefault="008B789C" w:rsidP="00427462">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 xml:space="preserve">What was reason for refusal to serve alcohol? </w:t>
            </w:r>
            <w:proofErr w:type="gramStart"/>
            <w:r w:rsidRPr="00A1633C">
              <w:rPr>
                <w:rFonts w:ascii="Times New Roman" w:hAnsi="Times New Roman"/>
                <w:sz w:val="24"/>
                <w:szCs w:val="24"/>
                <w:lang w:bidi="th-TH"/>
              </w:rPr>
              <w:t>( Check</w:t>
            </w:r>
            <w:proofErr w:type="gramEnd"/>
            <w:r w:rsidRPr="00A1633C">
              <w:rPr>
                <w:rFonts w:ascii="Times New Roman" w:hAnsi="Times New Roman"/>
                <w:sz w:val="24"/>
                <w:szCs w:val="24"/>
                <w:lang w:bidi="th-TH"/>
              </w:rPr>
              <w:t xml:space="preserve"> all that apply)</w:t>
            </w:r>
          </w:p>
        </w:tc>
        <w:tc>
          <w:tcPr>
            <w:tcW w:w="4428" w:type="dxa"/>
          </w:tcPr>
          <w:p w14:paraId="58E78AED"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3296" behindDoc="0" locked="0" layoutInCell="1" allowOverlap="1" wp14:anchorId="53ABE373" wp14:editId="04418521">
                      <wp:simplePos x="0" y="0"/>
                      <wp:positionH relativeFrom="column">
                        <wp:posOffset>713105</wp:posOffset>
                      </wp:positionH>
                      <wp:positionV relativeFrom="paragraph">
                        <wp:posOffset>26035</wp:posOffset>
                      </wp:positionV>
                      <wp:extent cx="110490" cy="99060"/>
                      <wp:effectExtent l="10160" t="9525" r="12700" b="5715"/>
                      <wp:wrapNone/>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14:paraId="25E0073A"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93E373" id="Text Box 40" o:spid="_x0000_s1069" type="#_x0000_t202" style="position:absolute;left:0;text-align:left;margin-left:56.15pt;margin-top:2.05pt;width:8.7pt;height:7.8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">
                      <v:textbox>
                        <w:txbxContent>
                          <w:p w:rsidR="008B789C" w:rsidRDefault="008B789C" w:rsidP="008B789C"/>
                        </w:txbxContent>
                      </v:textbox>
                    </v:shape>
                  </w:pict>
                </mc:Fallback>
              </mc:AlternateContent>
            </w:r>
            <w:r w:rsidRPr="00A1633C">
              <w:rPr>
                <w:rFonts w:ascii="Times New Roman" w:hAnsi="Times New Roman"/>
                <w:sz w:val="24"/>
                <w:szCs w:val="24"/>
              </w:rPr>
              <w:t>Underage</w:t>
            </w:r>
          </w:p>
          <w:p w14:paraId="45C989E7"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4320" behindDoc="0" locked="0" layoutInCell="1" allowOverlap="1" wp14:anchorId="609CE800" wp14:editId="7E7D3DDC">
                      <wp:simplePos x="0" y="0"/>
                      <wp:positionH relativeFrom="column">
                        <wp:posOffset>1814830</wp:posOffset>
                      </wp:positionH>
                      <wp:positionV relativeFrom="paragraph">
                        <wp:posOffset>33655</wp:posOffset>
                      </wp:positionV>
                      <wp:extent cx="110490" cy="99060"/>
                      <wp:effectExtent l="6985" t="5080" r="6350" b="1016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14:paraId="7BBB296A"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F7751A" id="Text Box 39" o:spid="_x0000_s1070" type="#_x0000_t202" style="position:absolute;left:0;text-align:left;margin-left:142.9pt;margin-top:2.65pt;width:8.7pt;height:7.8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">
                      <v:textbox>
                        <w:txbxContent>
                          <w:p w:rsidR="008B789C" w:rsidRDefault="008B789C" w:rsidP="008B789C"/>
                        </w:txbxContent>
                      </v:textbox>
                    </v:shape>
                  </w:pict>
                </mc:Fallback>
              </mc:AlternateContent>
            </w:r>
            <w:r w:rsidRPr="00A1633C">
              <w:rPr>
                <w:rFonts w:ascii="Times New Roman" w:hAnsi="Times New Roman"/>
                <w:sz w:val="24"/>
                <w:szCs w:val="24"/>
              </w:rPr>
              <w:t>Prohibited hour of operation</w:t>
            </w:r>
          </w:p>
          <w:p w14:paraId="5FBC461F"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5344" behindDoc="0" locked="0" layoutInCell="1" allowOverlap="1" wp14:anchorId="25BB1669" wp14:editId="15578CCB">
                      <wp:simplePos x="0" y="0"/>
                      <wp:positionH relativeFrom="column">
                        <wp:posOffset>1814830</wp:posOffset>
                      </wp:positionH>
                      <wp:positionV relativeFrom="paragraph">
                        <wp:posOffset>8255</wp:posOffset>
                      </wp:positionV>
                      <wp:extent cx="110490" cy="99060"/>
                      <wp:effectExtent l="6985" t="5715" r="6350" b="952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14:paraId="2639DC02"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37E887" id="Text Box 38" o:spid="_x0000_s1071" type="#_x0000_t202" style="position:absolute;left:0;text-align:left;margin-left:142.9pt;margin-top:.65pt;width:8.7pt;height: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">
                      <v:textbox>
                        <w:txbxContent>
                          <w:p w:rsidR="008B789C" w:rsidRDefault="008B789C" w:rsidP="008B789C"/>
                        </w:txbxContent>
                      </v:textbox>
                    </v:shape>
                  </w:pict>
                </mc:Fallback>
              </mc:AlternateContent>
            </w:r>
            <w:r w:rsidRPr="00A1633C">
              <w:rPr>
                <w:rFonts w:ascii="Times New Roman" w:hAnsi="Times New Roman"/>
                <w:sz w:val="24"/>
                <w:szCs w:val="24"/>
              </w:rPr>
              <w:t>Prohibited day of operation</w:t>
            </w:r>
          </w:p>
          <w:p w14:paraId="54DAFFFB"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6368" behindDoc="0" locked="0" layoutInCell="1" allowOverlap="1" wp14:anchorId="5AC108A2" wp14:editId="3A75143B">
                      <wp:simplePos x="0" y="0"/>
                      <wp:positionH relativeFrom="column">
                        <wp:posOffset>1644650</wp:posOffset>
                      </wp:positionH>
                      <wp:positionV relativeFrom="paragraph">
                        <wp:posOffset>-6350</wp:posOffset>
                      </wp:positionV>
                      <wp:extent cx="110490" cy="99060"/>
                      <wp:effectExtent l="8255" t="7620" r="5080" b="762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14:paraId="41083A9E"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064365" id="Text Box 37" o:spid="_x0000_s1072" type="#_x0000_t202" style="position:absolute;left:0;text-align:left;margin-left:129.5pt;margin-top:-.5pt;width:8.7pt;height:7.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">
                      <v:textbox>
                        <w:txbxContent>
                          <w:p w:rsidR="008B789C" w:rsidRDefault="008B789C" w:rsidP="008B789C"/>
                        </w:txbxContent>
                      </v:textbox>
                    </v:shape>
                  </w:pict>
                </mc:Fallback>
              </mc:AlternateContent>
            </w:r>
            <w:r w:rsidRPr="00A1633C">
              <w:rPr>
                <w:rFonts w:ascii="Times New Roman" w:hAnsi="Times New Roman"/>
                <w:sz w:val="24"/>
                <w:szCs w:val="24"/>
              </w:rPr>
              <w:t>Excessively intoxicated</w:t>
            </w:r>
          </w:p>
          <w:p w14:paraId="709B2F8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7392" behindDoc="0" locked="0" layoutInCell="1" allowOverlap="1" wp14:anchorId="3895EC0F" wp14:editId="6A8DC002">
                      <wp:simplePos x="0" y="0"/>
                      <wp:positionH relativeFrom="column">
                        <wp:posOffset>2420620</wp:posOffset>
                      </wp:positionH>
                      <wp:positionV relativeFrom="paragraph">
                        <wp:posOffset>23495</wp:posOffset>
                      </wp:positionV>
                      <wp:extent cx="110490" cy="99060"/>
                      <wp:effectExtent l="12700" t="6350" r="10160" b="889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14:paraId="48FD89BE"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925099" id="Text Box 36" o:spid="_x0000_s1073" type="#_x0000_t202" style="position:absolute;left:0;text-align:left;margin-left:190.6pt;margin-top:1.85pt;width:8.7pt;height:7.8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">
                      <v:textbox>
                        <w:txbxContent>
                          <w:p w:rsidR="008B789C" w:rsidRDefault="008B789C" w:rsidP="008B789C"/>
                        </w:txbxContent>
                      </v:textbox>
                    </v:shape>
                  </w:pict>
                </mc:Fallback>
              </mc:AlternateContent>
            </w:r>
            <w:r w:rsidRPr="00A1633C">
              <w:rPr>
                <w:rFonts w:ascii="Times New Roman" w:hAnsi="Times New Roman"/>
                <w:sz w:val="24"/>
                <w:szCs w:val="24"/>
              </w:rPr>
              <w:t xml:space="preserve">Direct refusal </w:t>
            </w:r>
            <w:proofErr w:type="gramStart"/>
            <w:r w:rsidRPr="00A1633C">
              <w:rPr>
                <w:rFonts w:ascii="Times New Roman" w:hAnsi="Times New Roman"/>
                <w:sz w:val="24"/>
                <w:szCs w:val="24"/>
              </w:rPr>
              <w:t>( no</w:t>
            </w:r>
            <w:proofErr w:type="gramEnd"/>
            <w:r w:rsidRPr="00A1633C">
              <w:rPr>
                <w:rFonts w:ascii="Times New Roman" w:hAnsi="Times New Roman"/>
                <w:sz w:val="24"/>
                <w:szCs w:val="24"/>
              </w:rPr>
              <w:t xml:space="preserve"> reasons explained)</w:t>
            </w:r>
          </w:p>
        </w:tc>
      </w:tr>
      <w:tr w:rsidR="008B789C" w:rsidRPr="00A1633C" w14:paraId="69F8E5A0" w14:textId="77777777" w:rsidTr="00427462">
        <w:trPr>
          <w:trHeight w:val="240"/>
        </w:trPr>
        <w:tc>
          <w:tcPr>
            <w:tcW w:w="828" w:type="dxa"/>
          </w:tcPr>
          <w:p w14:paraId="6B3D2047" w14:textId="77777777" w:rsidR="008B789C" w:rsidRPr="00A1633C" w:rsidRDefault="008B789C" w:rsidP="00427462">
            <w:pPr>
              <w:spacing w:line="240" w:lineRule="auto"/>
              <w:jc w:val="both"/>
              <w:rPr>
                <w:rFonts w:ascii="Times New Roman" w:hAnsi="Times New Roman"/>
                <w:b/>
                <w:sz w:val="24"/>
                <w:szCs w:val="24"/>
              </w:rPr>
            </w:pPr>
          </w:p>
          <w:p w14:paraId="230C37C9"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C.9</w:t>
            </w:r>
          </w:p>
        </w:tc>
        <w:tc>
          <w:tcPr>
            <w:tcW w:w="3600" w:type="dxa"/>
          </w:tcPr>
          <w:p w14:paraId="26C4D464" w14:textId="77777777" w:rsidR="008B789C" w:rsidRPr="00A1633C" w:rsidRDefault="008B789C" w:rsidP="00427462">
            <w:pPr>
              <w:spacing w:line="240" w:lineRule="auto"/>
              <w:jc w:val="both"/>
              <w:rPr>
                <w:rFonts w:ascii="Times New Roman" w:hAnsi="Times New Roman"/>
                <w:sz w:val="24"/>
                <w:szCs w:val="24"/>
                <w:lang w:bidi="th-TH"/>
              </w:rPr>
            </w:pPr>
          </w:p>
          <w:p w14:paraId="6814C6E9" w14:textId="77777777" w:rsidR="008B789C" w:rsidRPr="00A1633C" w:rsidRDefault="008B789C" w:rsidP="00427462">
            <w:pPr>
              <w:spacing w:line="240" w:lineRule="auto"/>
              <w:jc w:val="both"/>
              <w:rPr>
                <w:rFonts w:ascii="Times New Roman" w:hAnsi="Times New Roman"/>
                <w:sz w:val="24"/>
                <w:szCs w:val="24"/>
                <w:lang w:bidi="th-TH"/>
              </w:rPr>
            </w:pPr>
            <w:r w:rsidRPr="00A1633C">
              <w:rPr>
                <w:rFonts w:ascii="Times New Roman" w:hAnsi="Times New Roman"/>
                <w:sz w:val="24"/>
                <w:szCs w:val="24"/>
                <w:lang w:bidi="th-TH"/>
              </w:rPr>
              <w:t xml:space="preserve">What was the reaction of the server when you </w:t>
            </w:r>
            <w:proofErr w:type="gramStart"/>
            <w:r w:rsidRPr="00A1633C">
              <w:rPr>
                <w:rFonts w:ascii="Times New Roman" w:hAnsi="Times New Roman"/>
                <w:sz w:val="24"/>
                <w:szCs w:val="24"/>
                <w:lang w:bidi="th-TH"/>
              </w:rPr>
              <w:t>cancelled  the</w:t>
            </w:r>
            <w:proofErr w:type="gramEnd"/>
            <w:r w:rsidRPr="00A1633C">
              <w:rPr>
                <w:rFonts w:ascii="Times New Roman" w:hAnsi="Times New Roman"/>
                <w:sz w:val="24"/>
                <w:szCs w:val="24"/>
                <w:lang w:bidi="th-TH"/>
              </w:rPr>
              <w:t xml:space="preserve"> request for the alcoholic drink?</w:t>
            </w:r>
          </w:p>
          <w:p w14:paraId="001FB689" w14:textId="77777777" w:rsidR="008B789C" w:rsidRPr="00A1633C" w:rsidRDefault="008B789C" w:rsidP="00427462">
            <w:pPr>
              <w:spacing w:line="240" w:lineRule="auto"/>
              <w:jc w:val="both"/>
              <w:rPr>
                <w:rFonts w:ascii="Times New Roman" w:hAnsi="Times New Roman"/>
                <w:sz w:val="24"/>
                <w:szCs w:val="24"/>
                <w:lang w:bidi="th-TH"/>
              </w:rPr>
            </w:pPr>
          </w:p>
          <w:p w14:paraId="5BAA49BC" w14:textId="77777777" w:rsidR="008B789C" w:rsidRPr="00A1633C" w:rsidRDefault="008B789C" w:rsidP="00427462">
            <w:pPr>
              <w:spacing w:line="240" w:lineRule="auto"/>
              <w:jc w:val="both"/>
              <w:rPr>
                <w:rFonts w:ascii="Times New Roman" w:hAnsi="Times New Roman"/>
                <w:sz w:val="24"/>
                <w:szCs w:val="24"/>
                <w:lang w:bidi="th-TH"/>
              </w:rPr>
            </w:pPr>
          </w:p>
        </w:tc>
        <w:tc>
          <w:tcPr>
            <w:tcW w:w="4428" w:type="dxa"/>
          </w:tcPr>
          <w:p w14:paraId="2EDB9255" w14:textId="77777777" w:rsidR="008B789C" w:rsidRPr="00A1633C" w:rsidRDefault="008B789C" w:rsidP="00427462">
            <w:pPr>
              <w:spacing w:line="240" w:lineRule="auto"/>
              <w:jc w:val="both"/>
              <w:rPr>
                <w:rFonts w:ascii="Times New Roman" w:hAnsi="Times New Roman"/>
                <w:sz w:val="24"/>
                <w:szCs w:val="24"/>
              </w:rPr>
            </w:pPr>
          </w:p>
          <w:p w14:paraId="3889915C"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8416" behindDoc="0" locked="0" layoutInCell="1" allowOverlap="1" wp14:anchorId="5B0BEE48" wp14:editId="73C12D06">
                      <wp:simplePos x="0" y="0"/>
                      <wp:positionH relativeFrom="column">
                        <wp:posOffset>1534160</wp:posOffset>
                      </wp:positionH>
                      <wp:positionV relativeFrom="paragraph">
                        <wp:posOffset>52070</wp:posOffset>
                      </wp:positionV>
                      <wp:extent cx="110490" cy="99060"/>
                      <wp:effectExtent l="12065" t="10160" r="10795" b="508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14:paraId="4DA3E133"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C2657A" id="Text Box 35" o:spid="_x0000_s1074" type="#_x0000_t202" style="position:absolute;left:0;text-align:left;margin-left:120.8pt;margin-top:4.1pt;width:8.7pt;height:7.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">
                      <v:textbox>
                        <w:txbxContent>
                          <w:p w:rsidR="008B789C" w:rsidRDefault="008B789C" w:rsidP="008B789C"/>
                        </w:txbxContent>
                      </v:textbox>
                    </v:shape>
                  </w:pict>
                </mc:Fallback>
              </mc:AlternateContent>
            </w:r>
            <w:r w:rsidRPr="00A1633C">
              <w:rPr>
                <w:rFonts w:ascii="Times New Roman" w:hAnsi="Times New Roman"/>
                <w:sz w:val="24"/>
                <w:szCs w:val="24"/>
              </w:rPr>
              <w:t>Did not seem to care</w:t>
            </w:r>
          </w:p>
          <w:p w14:paraId="109A3F08"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09440" behindDoc="0" locked="0" layoutInCell="1" allowOverlap="1" wp14:anchorId="54E93C75" wp14:editId="12C14952">
                      <wp:simplePos x="0" y="0"/>
                      <wp:positionH relativeFrom="column">
                        <wp:posOffset>2574925</wp:posOffset>
                      </wp:positionH>
                      <wp:positionV relativeFrom="paragraph">
                        <wp:posOffset>48895</wp:posOffset>
                      </wp:positionV>
                      <wp:extent cx="110490" cy="99060"/>
                      <wp:effectExtent l="5080" t="13970" r="8255" b="1079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14:paraId="50B5780A"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44A1B4" id="Text Box 34" o:spid="_x0000_s1075" type="#_x0000_t202" style="position:absolute;left:0;text-align:left;margin-left:202.75pt;margin-top:3.85pt;width:8.7pt;height:7.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">
                      <v:textbox>
                        <w:txbxContent>
                          <w:p w:rsidR="008B789C" w:rsidRDefault="008B789C" w:rsidP="008B789C"/>
                        </w:txbxContent>
                      </v:textbox>
                    </v:shape>
                  </w:pict>
                </mc:Fallback>
              </mc:AlternateContent>
            </w:r>
            <w:r w:rsidRPr="00A1633C">
              <w:rPr>
                <w:rFonts w:ascii="Times New Roman" w:hAnsi="Times New Roman"/>
                <w:sz w:val="24"/>
                <w:szCs w:val="24"/>
              </w:rPr>
              <w:t>Appeared irked but did not say anything</w:t>
            </w:r>
          </w:p>
          <w:p w14:paraId="0870C9C3"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0464" behindDoc="0" locked="0" layoutInCell="1" allowOverlap="1" wp14:anchorId="1C268916" wp14:editId="0D65D09C">
                      <wp:simplePos x="0" y="0"/>
                      <wp:positionH relativeFrom="column">
                        <wp:posOffset>2167255</wp:posOffset>
                      </wp:positionH>
                      <wp:positionV relativeFrom="paragraph">
                        <wp:posOffset>23495</wp:posOffset>
                      </wp:positionV>
                      <wp:extent cx="110490" cy="99060"/>
                      <wp:effectExtent l="6985" t="5080" r="6350" b="1016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 cy="99060"/>
                              </a:xfrm>
                              <a:prstGeom prst="rect">
                                <a:avLst/>
                              </a:prstGeom>
                              <a:solidFill>
                                <a:srgbClr val="FFFFFF"/>
                              </a:solidFill>
                              <a:ln w="9525">
                                <a:solidFill>
                                  <a:srgbClr val="000000"/>
                                </a:solidFill>
                                <a:miter lim="800000"/>
                                <a:headEnd/>
                                <a:tailEnd/>
                              </a:ln>
                            </wps:spPr>
                            <wps:txbx>
                              <w:txbxContent>
                                <w:p w14:paraId="730B64B1"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115CE9" id="Text Box 33" o:spid="_x0000_s1076" type="#_x0000_t202" style="position:absolute;left:0;text-align:left;margin-left:170.65pt;margin-top:1.85pt;width:8.7pt;height:7.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">
                      <v:textbox>
                        <w:txbxContent>
                          <w:p w:rsidR="008B789C" w:rsidRDefault="008B789C" w:rsidP="008B789C"/>
                        </w:txbxContent>
                      </v:textbox>
                    </v:shape>
                  </w:pict>
                </mc:Fallback>
              </mc:AlternateContent>
            </w:r>
            <w:proofErr w:type="gramStart"/>
            <w:r w:rsidRPr="00A1633C">
              <w:rPr>
                <w:rFonts w:ascii="Times New Roman" w:hAnsi="Times New Roman"/>
                <w:sz w:val="24"/>
                <w:szCs w:val="24"/>
              </w:rPr>
              <w:t>Appeared  irked</w:t>
            </w:r>
            <w:proofErr w:type="gramEnd"/>
            <w:r w:rsidRPr="00A1633C">
              <w:rPr>
                <w:rFonts w:ascii="Times New Roman" w:hAnsi="Times New Roman"/>
                <w:sz w:val="24"/>
                <w:szCs w:val="24"/>
              </w:rPr>
              <w:t xml:space="preserve"> and complained</w:t>
            </w:r>
          </w:p>
        </w:tc>
      </w:tr>
      <w:tr w:rsidR="008B789C" w:rsidRPr="00A1633C" w14:paraId="6F5A41C2" w14:textId="77777777" w:rsidTr="00427462">
        <w:trPr>
          <w:trHeight w:val="240"/>
        </w:trPr>
        <w:tc>
          <w:tcPr>
            <w:tcW w:w="828" w:type="dxa"/>
          </w:tcPr>
          <w:p w14:paraId="0C8E1647" w14:textId="77777777" w:rsidR="008B789C" w:rsidRPr="00A1633C" w:rsidRDefault="008B789C" w:rsidP="00427462">
            <w:pPr>
              <w:pStyle w:val="FootnoteText"/>
              <w:jc w:val="both"/>
              <w:rPr>
                <w:rFonts w:ascii="Times New Roman" w:hAnsi="Times New Roman" w:cs="Times New Roman"/>
                <w:b/>
                <w:sz w:val="24"/>
                <w:szCs w:val="24"/>
              </w:rPr>
            </w:pPr>
          </w:p>
          <w:p w14:paraId="41F94B87" w14:textId="77777777" w:rsidR="008B789C" w:rsidRPr="00A1633C" w:rsidRDefault="008B789C" w:rsidP="00427462">
            <w:pPr>
              <w:pStyle w:val="FootnoteText"/>
              <w:jc w:val="both"/>
              <w:rPr>
                <w:rFonts w:ascii="Times New Roman" w:hAnsi="Times New Roman" w:cs="Times New Roman"/>
                <w:b/>
                <w:sz w:val="24"/>
                <w:szCs w:val="24"/>
              </w:rPr>
            </w:pPr>
          </w:p>
          <w:p w14:paraId="13D35A8E" w14:textId="77777777" w:rsidR="008B789C" w:rsidRPr="00A1633C" w:rsidDel="0079270C" w:rsidRDefault="008B789C" w:rsidP="00427462">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C.10</w:t>
            </w:r>
          </w:p>
        </w:tc>
        <w:tc>
          <w:tcPr>
            <w:tcW w:w="3600" w:type="dxa"/>
          </w:tcPr>
          <w:p w14:paraId="2E45AB44"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as the following signage/information displayed in the establishment?</w:t>
            </w:r>
          </w:p>
          <w:p w14:paraId="41C81397" w14:textId="77777777" w:rsidR="008B789C" w:rsidRPr="00A1633C" w:rsidRDefault="008B789C" w:rsidP="008B789C">
            <w:pPr>
              <w:numPr>
                <w:ilvl w:val="0"/>
                <w:numId w:val="10"/>
              </w:numPr>
              <w:spacing w:after="0" w:line="240" w:lineRule="auto"/>
              <w:jc w:val="both"/>
              <w:rPr>
                <w:rFonts w:ascii="Times New Roman" w:hAnsi="Times New Roman"/>
                <w:sz w:val="24"/>
                <w:szCs w:val="24"/>
              </w:rPr>
            </w:pPr>
            <w:r w:rsidRPr="00A1633C">
              <w:rPr>
                <w:rFonts w:ascii="Times New Roman" w:hAnsi="Times New Roman"/>
                <w:sz w:val="24"/>
                <w:szCs w:val="24"/>
              </w:rPr>
              <w:t xml:space="preserve">Alcohol not </w:t>
            </w:r>
            <w:proofErr w:type="gramStart"/>
            <w:r w:rsidRPr="00A1633C">
              <w:rPr>
                <w:rFonts w:ascii="Times New Roman" w:hAnsi="Times New Roman"/>
                <w:sz w:val="24"/>
                <w:szCs w:val="24"/>
              </w:rPr>
              <w:t>served  for</w:t>
            </w:r>
            <w:proofErr w:type="gramEnd"/>
            <w:r w:rsidRPr="00A1633C">
              <w:rPr>
                <w:rFonts w:ascii="Times New Roman" w:hAnsi="Times New Roman"/>
                <w:sz w:val="24"/>
                <w:szCs w:val="24"/>
              </w:rPr>
              <w:t xml:space="preserve"> children 18 years and below</w:t>
            </w:r>
          </w:p>
          <w:p w14:paraId="33A45110" w14:textId="77777777" w:rsidR="008B789C" w:rsidRPr="00A1633C" w:rsidRDefault="008B789C" w:rsidP="00427462">
            <w:pPr>
              <w:spacing w:line="240" w:lineRule="auto"/>
              <w:jc w:val="both"/>
              <w:rPr>
                <w:rFonts w:ascii="Times New Roman" w:hAnsi="Times New Roman"/>
                <w:sz w:val="24"/>
                <w:szCs w:val="24"/>
              </w:rPr>
            </w:pPr>
          </w:p>
          <w:p w14:paraId="41C6980C" w14:textId="77777777" w:rsidR="008B789C" w:rsidRPr="00A1633C" w:rsidRDefault="008B789C" w:rsidP="008B789C">
            <w:pPr>
              <w:numPr>
                <w:ilvl w:val="0"/>
                <w:numId w:val="10"/>
              </w:numPr>
              <w:spacing w:after="0" w:line="240" w:lineRule="auto"/>
              <w:jc w:val="both"/>
              <w:rPr>
                <w:rFonts w:ascii="Times New Roman" w:hAnsi="Times New Roman"/>
                <w:sz w:val="24"/>
                <w:szCs w:val="24"/>
              </w:rPr>
            </w:pPr>
            <w:r w:rsidRPr="00A1633C">
              <w:rPr>
                <w:rFonts w:ascii="Times New Roman" w:hAnsi="Times New Roman"/>
                <w:sz w:val="24"/>
                <w:szCs w:val="24"/>
              </w:rPr>
              <w:t xml:space="preserve">Alcohol not </w:t>
            </w:r>
            <w:proofErr w:type="gramStart"/>
            <w:r w:rsidRPr="00A1633C">
              <w:rPr>
                <w:rFonts w:ascii="Times New Roman" w:hAnsi="Times New Roman"/>
                <w:sz w:val="24"/>
                <w:szCs w:val="24"/>
              </w:rPr>
              <w:t>served  before</w:t>
            </w:r>
            <w:proofErr w:type="gramEnd"/>
            <w:r w:rsidRPr="00A1633C">
              <w:rPr>
                <w:rFonts w:ascii="Times New Roman" w:hAnsi="Times New Roman"/>
                <w:sz w:val="24"/>
                <w:szCs w:val="24"/>
              </w:rPr>
              <w:t xml:space="preserve"> 1 pm</w:t>
            </w:r>
          </w:p>
          <w:p w14:paraId="7AC3D7E7" w14:textId="77777777" w:rsidR="008B789C" w:rsidRPr="00A1633C" w:rsidRDefault="008B789C" w:rsidP="00427462">
            <w:pPr>
              <w:spacing w:line="240" w:lineRule="auto"/>
              <w:jc w:val="both"/>
              <w:rPr>
                <w:rFonts w:ascii="Times New Roman" w:hAnsi="Times New Roman"/>
                <w:sz w:val="24"/>
                <w:szCs w:val="24"/>
              </w:rPr>
            </w:pPr>
          </w:p>
          <w:p w14:paraId="463EA710" w14:textId="77777777" w:rsidR="008B789C" w:rsidRPr="00A1633C" w:rsidRDefault="008B789C" w:rsidP="008B789C">
            <w:pPr>
              <w:numPr>
                <w:ilvl w:val="0"/>
                <w:numId w:val="10"/>
              </w:numPr>
              <w:spacing w:after="0" w:line="240" w:lineRule="auto"/>
              <w:jc w:val="both"/>
              <w:rPr>
                <w:rFonts w:ascii="Times New Roman" w:hAnsi="Times New Roman"/>
                <w:sz w:val="24"/>
                <w:szCs w:val="24"/>
              </w:rPr>
            </w:pPr>
            <w:r w:rsidRPr="00A1633C">
              <w:rPr>
                <w:rFonts w:ascii="Times New Roman" w:hAnsi="Times New Roman"/>
                <w:sz w:val="24"/>
                <w:szCs w:val="24"/>
              </w:rPr>
              <w:t>Alcohol not served on Tuesday</w:t>
            </w:r>
          </w:p>
          <w:p w14:paraId="6C9BEB40" w14:textId="77777777" w:rsidR="008B789C" w:rsidRPr="00A1633C" w:rsidRDefault="008B789C" w:rsidP="00427462">
            <w:pPr>
              <w:spacing w:line="240" w:lineRule="auto"/>
              <w:jc w:val="both"/>
              <w:rPr>
                <w:rFonts w:ascii="Times New Roman" w:hAnsi="Times New Roman"/>
                <w:sz w:val="24"/>
                <w:szCs w:val="24"/>
              </w:rPr>
            </w:pPr>
          </w:p>
          <w:p w14:paraId="349CD94E" w14:textId="77777777" w:rsidR="008B789C" w:rsidRPr="00A1633C" w:rsidRDefault="008B789C" w:rsidP="008B789C">
            <w:pPr>
              <w:numPr>
                <w:ilvl w:val="0"/>
                <w:numId w:val="10"/>
              </w:numPr>
              <w:spacing w:after="0" w:line="240" w:lineRule="auto"/>
              <w:jc w:val="both"/>
              <w:rPr>
                <w:rFonts w:ascii="Times New Roman" w:hAnsi="Times New Roman"/>
                <w:sz w:val="24"/>
                <w:szCs w:val="24"/>
              </w:rPr>
            </w:pPr>
            <w:r w:rsidRPr="00A1633C">
              <w:rPr>
                <w:rFonts w:ascii="Times New Roman" w:hAnsi="Times New Roman"/>
                <w:sz w:val="24"/>
                <w:szCs w:val="24"/>
              </w:rPr>
              <w:t xml:space="preserve">Alcohol not served after 10 pm </w:t>
            </w:r>
          </w:p>
          <w:p w14:paraId="00496446" w14:textId="77777777" w:rsidR="008B789C" w:rsidRPr="00A1633C" w:rsidRDefault="008B789C" w:rsidP="00427462">
            <w:pPr>
              <w:pStyle w:val="ListParagraph"/>
              <w:spacing w:line="240" w:lineRule="auto"/>
              <w:jc w:val="both"/>
              <w:rPr>
                <w:rFonts w:ascii="Times New Roman" w:hAnsi="Times New Roman"/>
                <w:sz w:val="24"/>
                <w:szCs w:val="24"/>
              </w:rPr>
            </w:pPr>
          </w:p>
          <w:p w14:paraId="1A988A3A" w14:textId="77777777" w:rsidR="008B789C" w:rsidRPr="00A1633C" w:rsidRDefault="008B789C" w:rsidP="008B789C">
            <w:pPr>
              <w:numPr>
                <w:ilvl w:val="0"/>
                <w:numId w:val="10"/>
              </w:numPr>
              <w:spacing w:after="0" w:line="240" w:lineRule="auto"/>
              <w:jc w:val="both"/>
              <w:rPr>
                <w:rFonts w:ascii="Times New Roman" w:hAnsi="Times New Roman"/>
                <w:sz w:val="24"/>
                <w:szCs w:val="24"/>
              </w:rPr>
            </w:pPr>
            <w:r w:rsidRPr="00A1633C">
              <w:rPr>
                <w:rFonts w:ascii="Times New Roman" w:hAnsi="Times New Roman"/>
                <w:sz w:val="24"/>
                <w:szCs w:val="24"/>
              </w:rPr>
              <w:t xml:space="preserve">Alcohol not </w:t>
            </w:r>
            <w:proofErr w:type="gramStart"/>
            <w:r w:rsidRPr="00A1633C">
              <w:rPr>
                <w:rFonts w:ascii="Times New Roman" w:hAnsi="Times New Roman"/>
                <w:sz w:val="24"/>
                <w:szCs w:val="24"/>
              </w:rPr>
              <w:t>served  to</w:t>
            </w:r>
            <w:proofErr w:type="gramEnd"/>
            <w:r w:rsidRPr="00A1633C">
              <w:rPr>
                <w:rFonts w:ascii="Times New Roman" w:hAnsi="Times New Roman"/>
                <w:sz w:val="24"/>
                <w:szCs w:val="24"/>
              </w:rPr>
              <w:t xml:space="preserve"> intoxicated  customers </w:t>
            </w:r>
          </w:p>
          <w:p w14:paraId="68FBA0C5" w14:textId="77777777" w:rsidR="008B789C" w:rsidRPr="00A1633C" w:rsidRDefault="008B789C" w:rsidP="00427462">
            <w:pPr>
              <w:spacing w:line="240" w:lineRule="auto"/>
              <w:jc w:val="both"/>
              <w:rPr>
                <w:rFonts w:ascii="Times New Roman" w:hAnsi="Times New Roman"/>
                <w:sz w:val="24"/>
                <w:szCs w:val="24"/>
              </w:rPr>
            </w:pPr>
          </w:p>
          <w:p w14:paraId="18539BA3" w14:textId="77777777" w:rsidR="008B789C" w:rsidRPr="00A1633C" w:rsidRDefault="008B789C" w:rsidP="008B789C">
            <w:pPr>
              <w:numPr>
                <w:ilvl w:val="0"/>
                <w:numId w:val="10"/>
              </w:numPr>
              <w:spacing w:after="0" w:line="240" w:lineRule="auto"/>
              <w:jc w:val="both"/>
              <w:rPr>
                <w:rFonts w:ascii="Times New Roman" w:hAnsi="Times New Roman"/>
                <w:sz w:val="24"/>
                <w:szCs w:val="24"/>
              </w:rPr>
            </w:pPr>
            <w:r w:rsidRPr="00A1633C">
              <w:rPr>
                <w:rFonts w:ascii="Times New Roman" w:hAnsi="Times New Roman"/>
                <w:sz w:val="24"/>
                <w:szCs w:val="24"/>
              </w:rPr>
              <w:t xml:space="preserve">Prohibiting of advertisement promoting alcoholic drinks </w:t>
            </w:r>
          </w:p>
          <w:p w14:paraId="5A8681BF" w14:textId="77777777" w:rsidR="008B789C" w:rsidRPr="00A1633C" w:rsidRDefault="008B789C" w:rsidP="00427462">
            <w:pPr>
              <w:pStyle w:val="ListParagraph"/>
              <w:spacing w:line="240" w:lineRule="auto"/>
              <w:jc w:val="both"/>
              <w:rPr>
                <w:rFonts w:ascii="Times New Roman" w:hAnsi="Times New Roman"/>
                <w:sz w:val="24"/>
                <w:szCs w:val="24"/>
              </w:rPr>
            </w:pPr>
          </w:p>
          <w:p w14:paraId="752C6BCD" w14:textId="77777777" w:rsidR="008B789C" w:rsidRPr="00A1633C" w:rsidRDefault="008B789C" w:rsidP="008B789C">
            <w:pPr>
              <w:numPr>
                <w:ilvl w:val="0"/>
                <w:numId w:val="10"/>
              </w:numPr>
              <w:spacing w:after="0" w:line="240" w:lineRule="auto"/>
              <w:jc w:val="both"/>
              <w:rPr>
                <w:rFonts w:ascii="Times New Roman" w:hAnsi="Times New Roman"/>
                <w:sz w:val="24"/>
                <w:szCs w:val="24"/>
              </w:rPr>
            </w:pPr>
            <w:r w:rsidRPr="00A1633C">
              <w:rPr>
                <w:rFonts w:ascii="Times New Roman" w:hAnsi="Times New Roman"/>
                <w:sz w:val="24"/>
                <w:szCs w:val="24"/>
              </w:rPr>
              <w:t>Smoking prohibition</w:t>
            </w:r>
          </w:p>
          <w:p w14:paraId="44309B7F" w14:textId="77777777" w:rsidR="008B789C" w:rsidRPr="00A1633C" w:rsidRDefault="008B789C" w:rsidP="00427462">
            <w:pPr>
              <w:spacing w:line="240" w:lineRule="auto"/>
              <w:jc w:val="both"/>
              <w:rPr>
                <w:rFonts w:ascii="Times New Roman" w:hAnsi="Times New Roman"/>
                <w:sz w:val="24"/>
                <w:szCs w:val="24"/>
              </w:rPr>
            </w:pPr>
          </w:p>
        </w:tc>
        <w:tc>
          <w:tcPr>
            <w:tcW w:w="4428" w:type="dxa"/>
          </w:tcPr>
          <w:p w14:paraId="17CA3314"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lastRenderedPageBreak/>
              <w:t xml:space="preserve">    Yes                 No  </w:t>
            </w:r>
          </w:p>
          <w:p w14:paraId="431634DF" w14:textId="77777777" w:rsidR="008B789C" w:rsidRPr="00A1633C" w:rsidRDefault="008B789C" w:rsidP="00427462">
            <w:pPr>
              <w:spacing w:line="240" w:lineRule="auto"/>
              <w:jc w:val="both"/>
              <w:rPr>
                <w:rFonts w:ascii="Times New Roman" w:hAnsi="Times New Roman"/>
                <w:sz w:val="24"/>
                <w:szCs w:val="24"/>
              </w:rPr>
            </w:pPr>
          </w:p>
          <w:p w14:paraId="45F7281A" w14:textId="77777777" w:rsidR="008B789C" w:rsidRPr="00A1633C" w:rsidRDefault="008B789C" w:rsidP="00427462">
            <w:pPr>
              <w:spacing w:line="240" w:lineRule="auto"/>
              <w:ind w:left="1695"/>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21728" behindDoc="0" locked="0" layoutInCell="1" allowOverlap="1" wp14:anchorId="1600AC51" wp14:editId="32DF6962">
                      <wp:simplePos x="0" y="0"/>
                      <wp:positionH relativeFrom="column">
                        <wp:posOffset>195580</wp:posOffset>
                      </wp:positionH>
                      <wp:positionV relativeFrom="paragraph">
                        <wp:posOffset>186690</wp:posOffset>
                      </wp:positionV>
                      <wp:extent cx="132080" cy="110490"/>
                      <wp:effectExtent l="6985" t="13335" r="13335" b="9525"/>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10490"/>
                              </a:xfrm>
                              <a:prstGeom prst="rect">
                                <a:avLst/>
                              </a:prstGeom>
                              <a:solidFill>
                                <a:srgbClr val="FFFFFF"/>
                              </a:solidFill>
                              <a:ln w="9525">
                                <a:solidFill>
                                  <a:srgbClr val="000000"/>
                                </a:solidFill>
                                <a:miter lim="800000"/>
                                <a:headEnd/>
                                <a:tailEnd/>
                              </a:ln>
                            </wps:spPr>
                            <wps:txbx>
                              <w:txbxContent>
                                <w:p w14:paraId="2DE926D6"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663109" id="Text Box 32" o:spid="_x0000_s1077" type="#_x0000_t202" style="position:absolute;left:0;text-align:left;margin-left:15.4pt;margin-top:14.7pt;width:10.4pt;height:8.7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2752" behindDoc="0" locked="0" layoutInCell="1" allowOverlap="1" wp14:anchorId="3FDA92CB" wp14:editId="3F3E4672">
                      <wp:simplePos x="0" y="0"/>
                      <wp:positionH relativeFrom="column">
                        <wp:posOffset>1077595</wp:posOffset>
                      </wp:positionH>
                      <wp:positionV relativeFrom="paragraph">
                        <wp:posOffset>175895</wp:posOffset>
                      </wp:positionV>
                      <wp:extent cx="132080" cy="121285"/>
                      <wp:effectExtent l="12700" t="12065" r="7620" b="952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2C5F3BB5"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55D2FF" id="Text Box 31" o:spid="_x0000_s1078" type="#_x0000_t202" style="position:absolute;left:0;text-align:left;margin-left:84.85pt;margin-top:13.85pt;width:10.4pt;height:9.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">
                      <v:textbox>
                        <w:txbxContent>
                          <w:p w:rsidR="008B789C" w:rsidRDefault="008B789C" w:rsidP="008B789C"/>
                        </w:txbxContent>
                      </v:textbox>
                    </v:shape>
                  </w:pict>
                </mc:Fallback>
              </mc:AlternateContent>
            </w:r>
          </w:p>
          <w:p w14:paraId="35CA4629" w14:textId="77777777" w:rsidR="008B789C" w:rsidRPr="00A1633C" w:rsidRDefault="008B789C" w:rsidP="00427462">
            <w:pPr>
              <w:spacing w:line="240" w:lineRule="auto"/>
              <w:ind w:left="360"/>
              <w:jc w:val="both"/>
              <w:rPr>
                <w:rFonts w:ascii="Times New Roman" w:hAnsi="Times New Roman"/>
                <w:sz w:val="24"/>
                <w:szCs w:val="24"/>
              </w:rPr>
            </w:pPr>
          </w:p>
          <w:p w14:paraId="2BF26F22" w14:textId="77777777" w:rsidR="008B789C" w:rsidRPr="00A1633C" w:rsidRDefault="008B789C" w:rsidP="00427462">
            <w:pPr>
              <w:spacing w:line="240" w:lineRule="auto"/>
              <w:ind w:left="360"/>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24800" behindDoc="0" locked="0" layoutInCell="1" allowOverlap="1" wp14:anchorId="53214EF1" wp14:editId="3FDE50FD">
                      <wp:simplePos x="0" y="0"/>
                      <wp:positionH relativeFrom="column">
                        <wp:posOffset>1077595</wp:posOffset>
                      </wp:positionH>
                      <wp:positionV relativeFrom="paragraph">
                        <wp:posOffset>15240</wp:posOffset>
                      </wp:positionV>
                      <wp:extent cx="132080" cy="121285"/>
                      <wp:effectExtent l="12700" t="11430" r="7620" b="10160"/>
                      <wp:wrapNone/>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10751218"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2B600D" id="Text Box 30" o:spid="_x0000_s1079" type="#_x0000_t202" style="position:absolute;left:0;text-align:left;margin-left:84.85pt;margin-top:1.2pt;width:10.4pt;height:9.5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3776" behindDoc="0" locked="0" layoutInCell="1" allowOverlap="1" wp14:anchorId="4ED5C0CB" wp14:editId="7951FF23">
                      <wp:simplePos x="0" y="0"/>
                      <wp:positionH relativeFrom="column">
                        <wp:posOffset>195580</wp:posOffset>
                      </wp:positionH>
                      <wp:positionV relativeFrom="paragraph">
                        <wp:posOffset>15240</wp:posOffset>
                      </wp:positionV>
                      <wp:extent cx="132080" cy="121285"/>
                      <wp:effectExtent l="6985" t="11430" r="13335" b="10160"/>
                      <wp:wrapNone/>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25125B9A"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64AC43" id="Text Box 29" o:spid="_x0000_s1080" type="#_x0000_t202" style="position:absolute;left:0;text-align:left;margin-left:15.4pt;margin-top:1.2pt;width:10.4pt;height:9.5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">
                      <v:textbox>
                        <w:txbxContent>
                          <w:p w:rsidR="008B789C" w:rsidRDefault="008B789C" w:rsidP="008B789C"/>
                        </w:txbxContent>
                      </v:textbox>
                    </v:shape>
                  </w:pict>
                </mc:Fallback>
              </mc:AlternateContent>
            </w:r>
          </w:p>
          <w:p w14:paraId="0E9E35D5" w14:textId="77777777" w:rsidR="008B789C" w:rsidRPr="00A1633C" w:rsidRDefault="008B789C" w:rsidP="00427462">
            <w:pPr>
              <w:spacing w:line="240" w:lineRule="auto"/>
              <w:jc w:val="both"/>
              <w:rPr>
                <w:rFonts w:ascii="Times New Roman" w:hAnsi="Times New Roman"/>
                <w:sz w:val="24"/>
                <w:szCs w:val="24"/>
              </w:rPr>
            </w:pPr>
          </w:p>
          <w:p w14:paraId="6683F4FB" w14:textId="77777777" w:rsidR="008B789C" w:rsidRPr="00A1633C" w:rsidRDefault="008B789C" w:rsidP="00427462">
            <w:pPr>
              <w:spacing w:line="240" w:lineRule="auto"/>
              <w:ind w:left="360"/>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34016" behindDoc="0" locked="0" layoutInCell="1" allowOverlap="1" wp14:anchorId="59B5E849" wp14:editId="329D1B0D">
                      <wp:simplePos x="0" y="0"/>
                      <wp:positionH relativeFrom="column">
                        <wp:posOffset>227965</wp:posOffset>
                      </wp:positionH>
                      <wp:positionV relativeFrom="paragraph">
                        <wp:posOffset>2594610</wp:posOffset>
                      </wp:positionV>
                      <wp:extent cx="132080" cy="121285"/>
                      <wp:effectExtent l="10795" t="13335" r="9525" b="8255"/>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59188709"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4CB886" id="Text Box 28" o:spid="_x0000_s1081" type="#_x0000_t202" style="position:absolute;left:0;text-align:left;margin-left:17.95pt;margin-top:204.3pt;width:10.4pt;height:9.5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6848" behindDoc="0" locked="0" layoutInCell="1" allowOverlap="1" wp14:anchorId="50239617" wp14:editId="0041DE6E">
                      <wp:simplePos x="0" y="0"/>
                      <wp:positionH relativeFrom="column">
                        <wp:posOffset>1088390</wp:posOffset>
                      </wp:positionH>
                      <wp:positionV relativeFrom="paragraph">
                        <wp:posOffset>15875</wp:posOffset>
                      </wp:positionV>
                      <wp:extent cx="132080" cy="121285"/>
                      <wp:effectExtent l="13970" t="6350" r="6350" b="571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5711234E"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7F56F8" id="Text Box 27" o:spid="_x0000_s1082" type="#_x0000_t202" style="position:absolute;left:0;text-align:left;margin-left:85.7pt;margin-top:1.25pt;width:10.4pt;height:9.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35040" behindDoc="0" locked="0" layoutInCell="1" allowOverlap="1" wp14:anchorId="79FECEEA" wp14:editId="3F54E69D">
                      <wp:simplePos x="0" y="0"/>
                      <wp:positionH relativeFrom="column">
                        <wp:posOffset>1125220</wp:posOffset>
                      </wp:positionH>
                      <wp:positionV relativeFrom="paragraph">
                        <wp:posOffset>2595245</wp:posOffset>
                      </wp:positionV>
                      <wp:extent cx="132080" cy="121285"/>
                      <wp:effectExtent l="12700" t="13970" r="7620" b="762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37A2AE92"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82C84B" id="Text Box 26" o:spid="_x0000_s1083" type="#_x0000_t202" style="position:absolute;left:0;text-align:left;margin-left:88.6pt;margin-top:204.35pt;width:10.4pt;height:9.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8896" behindDoc="0" locked="0" layoutInCell="1" allowOverlap="1" wp14:anchorId="371FE3C9" wp14:editId="5D726C30">
                      <wp:simplePos x="0" y="0"/>
                      <wp:positionH relativeFrom="column">
                        <wp:posOffset>1083945</wp:posOffset>
                      </wp:positionH>
                      <wp:positionV relativeFrom="paragraph">
                        <wp:posOffset>675640</wp:posOffset>
                      </wp:positionV>
                      <wp:extent cx="114935" cy="122555"/>
                      <wp:effectExtent l="9525" t="8890" r="8890" b="1143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935" cy="122555"/>
                              </a:xfrm>
                              <a:prstGeom prst="rect">
                                <a:avLst/>
                              </a:prstGeom>
                              <a:solidFill>
                                <a:srgbClr val="FFFFFF"/>
                              </a:solidFill>
                              <a:ln w="9525">
                                <a:solidFill>
                                  <a:srgbClr val="000000"/>
                                </a:solidFill>
                                <a:miter lim="800000"/>
                                <a:headEnd/>
                                <a:tailEnd/>
                              </a:ln>
                            </wps:spPr>
                            <wps:txbx>
                              <w:txbxContent>
                                <w:p w14:paraId="3B30E70C"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80EF7A" id="Text Box 25" o:spid="_x0000_s1084" type="#_x0000_t202" style="position:absolute;left:0;text-align:left;margin-left:85.35pt;margin-top:53.2pt;width:9.05pt;height:9.6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32992" behindDoc="0" locked="0" layoutInCell="1" allowOverlap="1" wp14:anchorId="09AD42EF" wp14:editId="56ED87F7">
                      <wp:simplePos x="0" y="0"/>
                      <wp:positionH relativeFrom="column">
                        <wp:posOffset>1114425</wp:posOffset>
                      </wp:positionH>
                      <wp:positionV relativeFrom="paragraph">
                        <wp:posOffset>1977390</wp:posOffset>
                      </wp:positionV>
                      <wp:extent cx="132080" cy="109855"/>
                      <wp:effectExtent l="11430" t="5715" r="8890" b="8255"/>
                      <wp:wrapNone/>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09855"/>
                              </a:xfrm>
                              <a:prstGeom prst="rect">
                                <a:avLst/>
                              </a:prstGeom>
                              <a:solidFill>
                                <a:srgbClr val="FFFFFF"/>
                              </a:solidFill>
                              <a:ln w="9525">
                                <a:solidFill>
                                  <a:srgbClr val="000000"/>
                                </a:solidFill>
                                <a:miter lim="800000"/>
                                <a:headEnd/>
                                <a:tailEnd/>
                              </a:ln>
                            </wps:spPr>
                            <wps:txbx>
                              <w:txbxContent>
                                <w:p w14:paraId="077434CB"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24BDA2" id="Text Box 24" o:spid="_x0000_s1085" type="#_x0000_t202" style="position:absolute;left:0;text-align:left;margin-left:87.75pt;margin-top:155.7pt;width:10.4pt;height:8.6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31968" behindDoc="0" locked="0" layoutInCell="1" allowOverlap="1" wp14:anchorId="7185F0F5" wp14:editId="3A79EC3A">
                      <wp:simplePos x="0" y="0"/>
                      <wp:positionH relativeFrom="column">
                        <wp:posOffset>206375</wp:posOffset>
                      </wp:positionH>
                      <wp:positionV relativeFrom="paragraph">
                        <wp:posOffset>1979930</wp:posOffset>
                      </wp:positionV>
                      <wp:extent cx="132080" cy="109855"/>
                      <wp:effectExtent l="8255" t="8255" r="12065" b="5715"/>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09855"/>
                              </a:xfrm>
                              <a:prstGeom prst="rect">
                                <a:avLst/>
                              </a:prstGeom>
                              <a:solidFill>
                                <a:srgbClr val="FFFFFF"/>
                              </a:solidFill>
                              <a:ln w="9525">
                                <a:solidFill>
                                  <a:srgbClr val="000000"/>
                                </a:solidFill>
                                <a:miter lim="800000"/>
                                <a:headEnd/>
                                <a:tailEnd/>
                              </a:ln>
                            </wps:spPr>
                            <wps:txbx>
                              <w:txbxContent>
                                <w:p w14:paraId="4EAA4E05"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3C683D" id="Text Box 23" o:spid="_x0000_s1086" type="#_x0000_t202" style="position:absolute;left:0;text-align:left;margin-left:16.25pt;margin-top:155.9pt;width:10.4pt;height:8.6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30944" behindDoc="0" locked="0" layoutInCell="1" allowOverlap="1" wp14:anchorId="72684568" wp14:editId="253BACE8">
                      <wp:simplePos x="0" y="0"/>
                      <wp:positionH relativeFrom="column">
                        <wp:posOffset>1105535</wp:posOffset>
                      </wp:positionH>
                      <wp:positionV relativeFrom="paragraph">
                        <wp:posOffset>1271270</wp:posOffset>
                      </wp:positionV>
                      <wp:extent cx="125730" cy="131445"/>
                      <wp:effectExtent l="12065" t="13970" r="5080" b="6985"/>
                      <wp:wrapNone/>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 cy="131445"/>
                              </a:xfrm>
                              <a:prstGeom prst="rect">
                                <a:avLst/>
                              </a:prstGeom>
                              <a:solidFill>
                                <a:srgbClr val="FFFFFF"/>
                              </a:solidFill>
                              <a:ln w="9525">
                                <a:solidFill>
                                  <a:srgbClr val="000000"/>
                                </a:solidFill>
                                <a:miter lim="800000"/>
                                <a:headEnd/>
                                <a:tailEnd/>
                              </a:ln>
                            </wps:spPr>
                            <wps:txbx>
                              <w:txbxContent>
                                <w:p w14:paraId="25C649F2"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DF1E0C" id="Text Box 22" o:spid="_x0000_s1087" type="#_x0000_t202" style="position:absolute;left:0;text-align:left;margin-left:87.05pt;margin-top:100.1pt;width:9.9pt;height:10.3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9920" behindDoc="0" locked="0" layoutInCell="1" allowOverlap="1" wp14:anchorId="7D64F926" wp14:editId="25B721D7">
                      <wp:simplePos x="0" y="0"/>
                      <wp:positionH relativeFrom="column">
                        <wp:posOffset>206375</wp:posOffset>
                      </wp:positionH>
                      <wp:positionV relativeFrom="paragraph">
                        <wp:posOffset>1273810</wp:posOffset>
                      </wp:positionV>
                      <wp:extent cx="132080" cy="131445"/>
                      <wp:effectExtent l="8255" t="6985" r="12065" b="13970"/>
                      <wp:wrapNone/>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31445"/>
                              </a:xfrm>
                              <a:prstGeom prst="rect">
                                <a:avLst/>
                              </a:prstGeom>
                              <a:solidFill>
                                <a:srgbClr val="FFFFFF"/>
                              </a:solidFill>
                              <a:ln w="9525">
                                <a:solidFill>
                                  <a:srgbClr val="000000"/>
                                </a:solidFill>
                                <a:miter lim="800000"/>
                                <a:headEnd/>
                                <a:tailEnd/>
                              </a:ln>
                            </wps:spPr>
                            <wps:txbx>
                              <w:txbxContent>
                                <w:p w14:paraId="4748B5CA"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B58E52" id="Text Box 21" o:spid="_x0000_s1088" type="#_x0000_t202" style="position:absolute;left:0;text-align:left;margin-left:16.25pt;margin-top:100.3pt;width:10.4pt;height:10.3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7872" behindDoc="0" locked="0" layoutInCell="1" allowOverlap="1" wp14:anchorId="7D99F278" wp14:editId="15F7DCBC">
                      <wp:simplePos x="0" y="0"/>
                      <wp:positionH relativeFrom="column">
                        <wp:posOffset>206375</wp:posOffset>
                      </wp:positionH>
                      <wp:positionV relativeFrom="paragraph">
                        <wp:posOffset>678180</wp:posOffset>
                      </wp:positionV>
                      <wp:extent cx="132080" cy="121285"/>
                      <wp:effectExtent l="8255" t="11430" r="12065" b="10160"/>
                      <wp:wrapNone/>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108C8255"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8236AD" id="Text Box 20" o:spid="_x0000_s1089" type="#_x0000_t202" style="position:absolute;left:0;text-align:left;margin-left:16.25pt;margin-top:53.4pt;width:10.4pt;height:9.5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">
                      <v:textbox>
                        <w:txbxContent>
                          <w:p w:rsidR="008B789C" w:rsidRDefault="008B789C" w:rsidP="008B789C"/>
                        </w:txbxContent>
                      </v:textbox>
                    </v:shape>
                  </w:pict>
                </mc:Fallback>
              </mc:AlternateContent>
            </w:r>
            <w:r w:rsidRPr="00A1633C">
              <w:rPr>
                <w:rFonts w:ascii="Times New Roman" w:hAnsi="Times New Roman"/>
                <w:noProof/>
                <w:sz w:val="24"/>
                <w:szCs w:val="24"/>
                <w:lang w:bidi="bo-CN"/>
              </w:rPr>
              <mc:AlternateContent>
                <mc:Choice Requires="wps">
                  <w:drawing>
                    <wp:anchor distT="0" distB="0" distL="114300" distR="114300" simplePos="0" relativeHeight="251725824" behindDoc="0" locked="0" layoutInCell="1" allowOverlap="1" wp14:anchorId="60DBC494" wp14:editId="6A114904">
                      <wp:simplePos x="0" y="0"/>
                      <wp:positionH relativeFrom="column">
                        <wp:posOffset>195580</wp:posOffset>
                      </wp:positionH>
                      <wp:positionV relativeFrom="paragraph">
                        <wp:posOffset>19050</wp:posOffset>
                      </wp:positionV>
                      <wp:extent cx="132080" cy="121285"/>
                      <wp:effectExtent l="6985" t="9525" r="13335" b="1206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71DCBB62"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C90B6A" id="Text Box 19" o:spid="_x0000_s1090" type="#_x0000_t202" style="position:absolute;left:0;text-align:left;margin-left:15.4pt;margin-top:1.5pt;width:10.4pt;height:9.5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">
                      <v:textbox>
                        <w:txbxContent>
                          <w:p w:rsidR="008B789C" w:rsidRDefault="008B789C" w:rsidP="008B789C"/>
                        </w:txbxContent>
                      </v:textbox>
                    </v:shape>
                  </w:pict>
                </mc:Fallback>
              </mc:AlternateContent>
            </w:r>
            <w:r w:rsidRPr="00A1633C">
              <w:rPr>
                <w:rFonts w:ascii="Times New Roman" w:hAnsi="Times New Roman"/>
                <w:sz w:val="24"/>
                <w:szCs w:val="24"/>
              </w:rPr>
              <w:t xml:space="preserve"> </w:t>
            </w:r>
          </w:p>
        </w:tc>
      </w:tr>
      <w:tr w:rsidR="008B789C" w:rsidRPr="00A1633C" w14:paraId="2E87C342" w14:textId="77777777" w:rsidTr="00427462">
        <w:trPr>
          <w:trHeight w:val="240"/>
        </w:trPr>
        <w:tc>
          <w:tcPr>
            <w:tcW w:w="828" w:type="dxa"/>
          </w:tcPr>
          <w:p w14:paraId="7499A3FD" w14:textId="77777777" w:rsidR="008B789C" w:rsidRPr="00A1633C" w:rsidRDefault="008B789C" w:rsidP="00427462">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C.11</w:t>
            </w:r>
          </w:p>
        </w:tc>
        <w:tc>
          <w:tcPr>
            <w:tcW w:w="3600" w:type="dxa"/>
          </w:tcPr>
          <w:p w14:paraId="45350C22"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The nature of the display of the above stated signage/</w:t>
            </w:r>
            <w:proofErr w:type="gramStart"/>
            <w:r w:rsidRPr="00A1633C">
              <w:rPr>
                <w:rFonts w:ascii="Times New Roman" w:hAnsi="Times New Roman"/>
                <w:sz w:val="24"/>
                <w:szCs w:val="24"/>
              </w:rPr>
              <w:t>information  was</w:t>
            </w:r>
            <w:proofErr w:type="gramEnd"/>
            <w:r w:rsidRPr="00A1633C">
              <w:rPr>
                <w:rFonts w:ascii="Times New Roman" w:hAnsi="Times New Roman"/>
                <w:sz w:val="24"/>
                <w:szCs w:val="24"/>
              </w:rPr>
              <w:t>: ( Check all that apply)</w:t>
            </w:r>
          </w:p>
        </w:tc>
        <w:tc>
          <w:tcPr>
            <w:tcW w:w="4428" w:type="dxa"/>
          </w:tcPr>
          <w:p w14:paraId="1F1F4B7F"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6608" behindDoc="0" locked="0" layoutInCell="1" allowOverlap="1" wp14:anchorId="342B03D5" wp14:editId="713ED300">
                      <wp:simplePos x="0" y="0"/>
                      <wp:positionH relativeFrom="column">
                        <wp:posOffset>1551305</wp:posOffset>
                      </wp:positionH>
                      <wp:positionV relativeFrom="paragraph">
                        <wp:posOffset>24130</wp:posOffset>
                      </wp:positionV>
                      <wp:extent cx="132080" cy="121285"/>
                      <wp:effectExtent l="10160" t="5715" r="10160" b="6350"/>
                      <wp:wrapNone/>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70C31FE4"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65AE49" id="Text Box 18" o:spid="_x0000_s1091" type="#_x0000_t202" style="position:absolute;left:0;text-align:left;margin-left:122.15pt;margin-top:1.9pt;width:10.4pt;height:9.5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">
                      <v:textbox>
                        <w:txbxContent>
                          <w:p w:rsidR="008B789C" w:rsidRDefault="008B789C" w:rsidP="008B789C"/>
                        </w:txbxContent>
                      </v:textbox>
                    </v:shape>
                  </w:pict>
                </mc:Fallback>
              </mc:AlternateContent>
            </w:r>
            <w:r w:rsidRPr="00A1633C">
              <w:rPr>
                <w:rFonts w:ascii="Times New Roman" w:hAnsi="Times New Roman"/>
                <w:sz w:val="24"/>
                <w:szCs w:val="24"/>
              </w:rPr>
              <w:t xml:space="preserve">Displayed prominently </w:t>
            </w:r>
          </w:p>
          <w:p w14:paraId="0EA00422"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5584" behindDoc="0" locked="0" layoutInCell="1" allowOverlap="1" wp14:anchorId="123191ED" wp14:editId="12B7EC5E">
                      <wp:simplePos x="0" y="0"/>
                      <wp:positionH relativeFrom="column">
                        <wp:posOffset>559435</wp:posOffset>
                      </wp:positionH>
                      <wp:positionV relativeFrom="paragraph">
                        <wp:posOffset>219075</wp:posOffset>
                      </wp:positionV>
                      <wp:extent cx="132080" cy="121285"/>
                      <wp:effectExtent l="8890" t="7620" r="11430" b="13970"/>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331C2111"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29C795" id="Text Box 17" o:spid="_x0000_s1092" type="#_x0000_t202" style="position:absolute;left:0;text-align:left;margin-left:44.05pt;margin-top:17.25pt;width:10.4pt;height:9.5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">
                      <v:textbox>
                        <w:txbxContent>
                          <w:p w:rsidR="008B789C" w:rsidRDefault="008B789C" w:rsidP="008B789C"/>
                        </w:txbxContent>
                      </v:textbox>
                    </v:shape>
                  </w:pict>
                </mc:Fallback>
              </mc:AlternateContent>
            </w:r>
            <w:r w:rsidRPr="00A1633C">
              <w:rPr>
                <w:rFonts w:ascii="Times New Roman" w:hAnsi="Times New Roman"/>
                <w:sz w:val="24"/>
                <w:szCs w:val="24"/>
              </w:rPr>
              <w:t>A part of information was obstructed by an object</w:t>
            </w:r>
          </w:p>
          <w:p w14:paraId="2BCB3A49"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4560" behindDoc="0" locked="0" layoutInCell="1" allowOverlap="1" wp14:anchorId="34F39FA0" wp14:editId="013F8FED">
                      <wp:simplePos x="0" y="0"/>
                      <wp:positionH relativeFrom="column">
                        <wp:posOffset>1209675</wp:posOffset>
                      </wp:positionH>
                      <wp:positionV relativeFrom="paragraph">
                        <wp:posOffset>207010</wp:posOffset>
                      </wp:positionV>
                      <wp:extent cx="132080" cy="121285"/>
                      <wp:effectExtent l="11430" t="6350" r="8890" b="571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3B061B9A"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0957A5" id="Text Box 16" o:spid="_x0000_s1093" type="#_x0000_t202" style="position:absolute;left:0;text-align:left;margin-left:95.25pt;margin-top:16.3pt;width:10.4pt;height:9.5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">
                      <v:textbox>
                        <w:txbxContent>
                          <w:p w:rsidR="008B789C" w:rsidRDefault="008B789C" w:rsidP="008B789C"/>
                        </w:txbxContent>
                      </v:textbox>
                    </v:shape>
                  </w:pict>
                </mc:Fallback>
              </mc:AlternateContent>
            </w:r>
            <w:r w:rsidRPr="00A1633C">
              <w:rPr>
                <w:rFonts w:ascii="Times New Roman" w:hAnsi="Times New Roman"/>
                <w:sz w:val="24"/>
                <w:szCs w:val="24"/>
              </w:rPr>
              <w:t xml:space="preserve">A major part of information was obstructed and not readable </w:t>
            </w:r>
          </w:p>
        </w:tc>
      </w:tr>
      <w:tr w:rsidR="008B789C" w:rsidRPr="00A1633C" w14:paraId="70464071" w14:textId="77777777" w:rsidTr="00427462">
        <w:trPr>
          <w:trHeight w:val="1875"/>
        </w:trPr>
        <w:tc>
          <w:tcPr>
            <w:tcW w:w="828" w:type="dxa"/>
          </w:tcPr>
          <w:p w14:paraId="295A926B" w14:textId="77777777" w:rsidR="008B789C" w:rsidRPr="00A1633C" w:rsidRDefault="008B789C" w:rsidP="00427462">
            <w:pPr>
              <w:pStyle w:val="FootnoteText"/>
              <w:jc w:val="both"/>
              <w:rPr>
                <w:rFonts w:ascii="Times New Roman" w:hAnsi="Times New Roman" w:cs="Times New Roman"/>
                <w:b/>
                <w:sz w:val="24"/>
                <w:szCs w:val="24"/>
              </w:rPr>
            </w:pPr>
          </w:p>
          <w:p w14:paraId="12AFEBBD" w14:textId="77777777" w:rsidR="008B789C" w:rsidRPr="00A1633C" w:rsidRDefault="008B789C" w:rsidP="00427462">
            <w:pPr>
              <w:pStyle w:val="FootnoteText"/>
              <w:jc w:val="both"/>
              <w:rPr>
                <w:rFonts w:ascii="Times New Roman" w:hAnsi="Times New Roman" w:cs="Times New Roman"/>
                <w:b/>
                <w:sz w:val="24"/>
                <w:szCs w:val="24"/>
              </w:rPr>
            </w:pPr>
          </w:p>
          <w:p w14:paraId="01F37579" w14:textId="77777777" w:rsidR="008B789C" w:rsidRPr="00A1633C" w:rsidRDefault="008B789C" w:rsidP="00427462">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C.12</w:t>
            </w:r>
          </w:p>
        </w:tc>
        <w:tc>
          <w:tcPr>
            <w:tcW w:w="3600" w:type="dxa"/>
          </w:tcPr>
          <w:p w14:paraId="73EE6531"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How busy was the establishment when you attempted purchase of alcoholic drink?</w:t>
            </w:r>
          </w:p>
        </w:tc>
        <w:tc>
          <w:tcPr>
            <w:tcW w:w="4428" w:type="dxa"/>
          </w:tcPr>
          <w:p w14:paraId="1BACF88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1488" behindDoc="0" locked="0" layoutInCell="1" allowOverlap="1" wp14:anchorId="7E811F8E" wp14:editId="3AA48E16">
                      <wp:simplePos x="0" y="0"/>
                      <wp:positionH relativeFrom="column">
                        <wp:posOffset>427355</wp:posOffset>
                      </wp:positionH>
                      <wp:positionV relativeFrom="paragraph">
                        <wp:posOffset>6985</wp:posOffset>
                      </wp:positionV>
                      <wp:extent cx="132080" cy="121285"/>
                      <wp:effectExtent l="10160" t="13970" r="10160" b="762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4BFD92BC"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69F25D" id="Text Box 15" o:spid="_x0000_s1094" type="#_x0000_t202" style="position:absolute;left:0;text-align:left;margin-left:33.65pt;margin-top:.55pt;width:10.4pt;height:9.5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">
                      <v:textbox>
                        <w:txbxContent>
                          <w:p w:rsidR="008B789C" w:rsidRDefault="008B789C" w:rsidP="008B789C"/>
                        </w:txbxContent>
                      </v:textbox>
                    </v:shape>
                  </w:pict>
                </mc:Fallback>
              </mc:AlternateContent>
            </w:r>
            <w:r w:rsidRPr="00A1633C">
              <w:rPr>
                <w:rFonts w:ascii="Times New Roman" w:hAnsi="Times New Roman"/>
                <w:sz w:val="24"/>
                <w:szCs w:val="24"/>
              </w:rPr>
              <w:t xml:space="preserve">Idle </w:t>
            </w:r>
          </w:p>
          <w:p w14:paraId="55C6F07D"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2512" behindDoc="0" locked="0" layoutInCell="1" allowOverlap="1" wp14:anchorId="55EBBEFA" wp14:editId="500A669E">
                      <wp:simplePos x="0" y="0"/>
                      <wp:positionH relativeFrom="column">
                        <wp:posOffset>1551305</wp:posOffset>
                      </wp:positionH>
                      <wp:positionV relativeFrom="paragraph">
                        <wp:posOffset>0</wp:posOffset>
                      </wp:positionV>
                      <wp:extent cx="132080" cy="121285"/>
                      <wp:effectExtent l="10160" t="13970" r="10160" b="762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5B20F302"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083B67" id="Text Box 14" o:spid="_x0000_s1095" type="#_x0000_t202" style="position:absolute;left:0;text-align:left;margin-left:122.15pt;margin-top:0;width:10.4pt;height:9.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">
                      <v:textbox>
                        <w:txbxContent>
                          <w:p w:rsidR="008B789C" w:rsidRDefault="008B789C" w:rsidP="008B789C"/>
                        </w:txbxContent>
                      </v:textbox>
                    </v:shape>
                  </w:pict>
                </mc:Fallback>
              </mc:AlternateContent>
            </w:r>
            <w:r w:rsidRPr="00A1633C">
              <w:rPr>
                <w:rFonts w:ascii="Times New Roman" w:hAnsi="Times New Roman"/>
                <w:sz w:val="24"/>
                <w:szCs w:val="24"/>
              </w:rPr>
              <w:t>Engaged but not busy</w:t>
            </w:r>
          </w:p>
          <w:p w14:paraId="4C04D402"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3536" behindDoc="0" locked="0" layoutInCell="1" allowOverlap="1" wp14:anchorId="3A0FA785" wp14:editId="059A7748">
                      <wp:simplePos x="0" y="0"/>
                      <wp:positionH relativeFrom="column">
                        <wp:posOffset>798195</wp:posOffset>
                      </wp:positionH>
                      <wp:positionV relativeFrom="paragraph">
                        <wp:posOffset>44450</wp:posOffset>
                      </wp:positionV>
                      <wp:extent cx="132080" cy="121285"/>
                      <wp:effectExtent l="9525" t="8255" r="10795" b="13335"/>
                      <wp:wrapNone/>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080" cy="121285"/>
                              </a:xfrm>
                              <a:prstGeom prst="rect">
                                <a:avLst/>
                              </a:prstGeom>
                              <a:solidFill>
                                <a:srgbClr val="FFFFFF"/>
                              </a:solidFill>
                              <a:ln w="9525">
                                <a:solidFill>
                                  <a:srgbClr val="000000"/>
                                </a:solidFill>
                                <a:miter lim="800000"/>
                                <a:headEnd/>
                                <a:tailEnd/>
                              </a:ln>
                            </wps:spPr>
                            <wps:txbx>
                              <w:txbxContent>
                                <w:p w14:paraId="1273C717"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5A5E0F" id="Text Box 13" o:spid="_x0000_s1096" type="#_x0000_t202" style="position:absolute;left:0;text-align:left;margin-left:62.85pt;margin-top:3.5pt;width:10.4pt;height:9.5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">
                      <v:textbox>
                        <w:txbxContent>
                          <w:p w:rsidR="008B789C" w:rsidRDefault="008B789C" w:rsidP="008B789C"/>
                        </w:txbxContent>
                      </v:textbox>
                    </v:shape>
                  </w:pict>
                </mc:Fallback>
              </mc:AlternateContent>
            </w:r>
            <w:r w:rsidRPr="00A1633C">
              <w:rPr>
                <w:rFonts w:ascii="Times New Roman" w:hAnsi="Times New Roman"/>
                <w:sz w:val="24"/>
                <w:szCs w:val="24"/>
              </w:rPr>
              <w:t>Very busy</w:t>
            </w:r>
          </w:p>
        </w:tc>
      </w:tr>
      <w:tr w:rsidR="008B789C" w:rsidRPr="00A1633C" w14:paraId="7D619361" w14:textId="77777777" w:rsidTr="00427462">
        <w:trPr>
          <w:trHeight w:val="350"/>
        </w:trPr>
        <w:tc>
          <w:tcPr>
            <w:tcW w:w="828" w:type="dxa"/>
          </w:tcPr>
          <w:p w14:paraId="52232895" w14:textId="77777777" w:rsidR="008B789C" w:rsidRPr="00A1633C" w:rsidRDefault="008B789C" w:rsidP="00427462">
            <w:pPr>
              <w:pStyle w:val="FootnoteText"/>
              <w:jc w:val="both"/>
              <w:rPr>
                <w:rFonts w:ascii="Times New Roman" w:hAnsi="Times New Roman" w:cs="Times New Roman"/>
                <w:b/>
                <w:sz w:val="24"/>
                <w:szCs w:val="24"/>
              </w:rPr>
            </w:pPr>
          </w:p>
        </w:tc>
        <w:tc>
          <w:tcPr>
            <w:tcW w:w="8028" w:type="dxa"/>
            <w:gridSpan w:val="2"/>
          </w:tcPr>
          <w:p w14:paraId="29D8CDF2"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SECTION D: CLIENT OBSERVATION</w:t>
            </w:r>
          </w:p>
        </w:tc>
      </w:tr>
      <w:tr w:rsidR="008B789C" w:rsidRPr="00A1633C" w14:paraId="5548978D" w14:textId="77777777" w:rsidTr="00427462">
        <w:trPr>
          <w:trHeight w:val="399"/>
        </w:trPr>
        <w:tc>
          <w:tcPr>
            <w:tcW w:w="828" w:type="dxa"/>
          </w:tcPr>
          <w:p w14:paraId="235FE19B" w14:textId="77777777" w:rsidR="008B789C" w:rsidRPr="00A1633C" w:rsidRDefault="008B789C" w:rsidP="00427462">
            <w:pPr>
              <w:pStyle w:val="FootnoteText"/>
              <w:jc w:val="both"/>
              <w:rPr>
                <w:rFonts w:ascii="Times New Roman" w:hAnsi="Times New Roman" w:cs="Times New Roman"/>
                <w:b/>
                <w:sz w:val="24"/>
                <w:szCs w:val="24"/>
              </w:rPr>
            </w:pPr>
          </w:p>
        </w:tc>
        <w:tc>
          <w:tcPr>
            <w:tcW w:w="3600" w:type="dxa"/>
          </w:tcPr>
          <w:p w14:paraId="305ECA68"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Questions and filters</w:t>
            </w:r>
          </w:p>
        </w:tc>
        <w:tc>
          <w:tcPr>
            <w:tcW w:w="4428" w:type="dxa"/>
          </w:tcPr>
          <w:p w14:paraId="3F87BC1E"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Observation</w:t>
            </w:r>
          </w:p>
        </w:tc>
      </w:tr>
      <w:tr w:rsidR="008B789C" w:rsidRPr="00A1633C" w14:paraId="4C752171" w14:textId="77777777" w:rsidTr="00427462">
        <w:trPr>
          <w:trHeight w:val="701"/>
        </w:trPr>
        <w:tc>
          <w:tcPr>
            <w:tcW w:w="828" w:type="dxa"/>
          </w:tcPr>
          <w:p w14:paraId="5CEACF18" w14:textId="77777777" w:rsidR="008B789C" w:rsidRPr="00A1633C" w:rsidRDefault="008B789C" w:rsidP="00427462">
            <w:pPr>
              <w:pStyle w:val="FootnoteText"/>
              <w:jc w:val="both"/>
              <w:rPr>
                <w:rFonts w:ascii="Times New Roman" w:hAnsi="Times New Roman" w:cs="Times New Roman"/>
                <w:b/>
                <w:sz w:val="24"/>
                <w:szCs w:val="24"/>
              </w:rPr>
            </w:pPr>
          </w:p>
          <w:p w14:paraId="3717A183" w14:textId="77777777" w:rsidR="008B789C" w:rsidRPr="00A1633C" w:rsidRDefault="008B789C" w:rsidP="00427462">
            <w:pPr>
              <w:pStyle w:val="FootnoteText"/>
              <w:jc w:val="both"/>
              <w:rPr>
                <w:rFonts w:ascii="Times New Roman" w:hAnsi="Times New Roman" w:cs="Times New Roman"/>
                <w:b/>
                <w:sz w:val="24"/>
                <w:szCs w:val="24"/>
              </w:rPr>
            </w:pPr>
          </w:p>
          <w:p w14:paraId="209BF79B" w14:textId="77777777" w:rsidR="008B789C" w:rsidRPr="00A1633C" w:rsidRDefault="008B789C" w:rsidP="00427462">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1</w:t>
            </w:r>
          </w:p>
        </w:tc>
        <w:tc>
          <w:tcPr>
            <w:tcW w:w="3600" w:type="dxa"/>
          </w:tcPr>
          <w:p w14:paraId="1A76C70F"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Did you observe any obviously intoxicated customers in the establishment?</w:t>
            </w:r>
          </w:p>
        </w:tc>
        <w:tc>
          <w:tcPr>
            <w:tcW w:w="4428" w:type="dxa"/>
          </w:tcPr>
          <w:p w14:paraId="59BF4471"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7632" behindDoc="0" locked="0" layoutInCell="1" allowOverlap="1" wp14:anchorId="11DEB018" wp14:editId="27163F45">
                      <wp:simplePos x="0" y="0"/>
                      <wp:positionH relativeFrom="column">
                        <wp:posOffset>471170</wp:posOffset>
                      </wp:positionH>
                      <wp:positionV relativeFrom="paragraph">
                        <wp:posOffset>51435</wp:posOffset>
                      </wp:positionV>
                      <wp:extent cx="165100" cy="109855"/>
                      <wp:effectExtent l="6350" t="9525" r="9525" b="1397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109855"/>
                              </a:xfrm>
                              <a:prstGeom prst="rect">
                                <a:avLst/>
                              </a:prstGeom>
                              <a:solidFill>
                                <a:srgbClr val="FFFFFF"/>
                              </a:solidFill>
                              <a:ln w="9525">
                                <a:solidFill>
                                  <a:srgbClr val="000000"/>
                                </a:solidFill>
                                <a:miter lim="800000"/>
                                <a:headEnd/>
                                <a:tailEnd/>
                              </a:ln>
                            </wps:spPr>
                            <wps:txbx>
                              <w:txbxContent>
                                <w:p w14:paraId="447FF6E1"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84AF81" id="Text Box 12" o:spid="_x0000_s1097" type="#_x0000_t202" style="position:absolute;left:0;text-align:left;margin-left:37.1pt;margin-top:4.05pt;width:13pt;height:8.6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">
                      <v:textbox>
                        <w:txbxContent>
                          <w:p w:rsidR="008B789C" w:rsidRDefault="008B789C" w:rsidP="008B789C"/>
                        </w:txbxContent>
                      </v:textbox>
                    </v:shape>
                  </w:pict>
                </mc:Fallback>
              </mc:AlternateContent>
            </w:r>
            <w:r w:rsidRPr="00A1633C">
              <w:rPr>
                <w:rFonts w:ascii="Times New Roman" w:hAnsi="Times New Roman"/>
                <w:sz w:val="24"/>
                <w:szCs w:val="24"/>
              </w:rPr>
              <w:t xml:space="preserve">Yes          </w:t>
            </w:r>
          </w:p>
          <w:p w14:paraId="19B19385"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8656" behindDoc="0" locked="0" layoutInCell="1" allowOverlap="1" wp14:anchorId="1B85F689" wp14:editId="7D4FAFA5">
                      <wp:simplePos x="0" y="0"/>
                      <wp:positionH relativeFrom="column">
                        <wp:posOffset>471170</wp:posOffset>
                      </wp:positionH>
                      <wp:positionV relativeFrom="paragraph">
                        <wp:posOffset>59055</wp:posOffset>
                      </wp:positionV>
                      <wp:extent cx="165100" cy="90805"/>
                      <wp:effectExtent l="6350" t="5080" r="9525" b="889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100" cy="90805"/>
                              </a:xfrm>
                              <a:prstGeom prst="rect">
                                <a:avLst/>
                              </a:prstGeom>
                              <a:solidFill>
                                <a:srgbClr val="FFFFFF"/>
                              </a:solidFill>
                              <a:ln w="9525">
                                <a:solidFill>
                                  <a:srgbClr val="000000"/>
                                </a:solidFill>
                                <a:miter lim="800000"/>
                                <a:headEnd/>
                                <a:tailEnd/>
                              </a:ln>
                            </wps:spPr>
                            <wps:txbx>
                              <w:txbxContent>
                                <w:p w14:paraId="308FC818"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F22FC1" id="Text Box 11" o:spid="_x0000_s1098" type="#_x0000_t202" style="position:absolute;left:0;text-align:left;margin-left:37.1pt;margin-top:4.65pt;width:13pt;height:7.1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">
                      <v:textbox>
                        <w:txbxContent>
                          <w:p w:rsidR="008B789C" w:rsidRDefault="008B789C" w:rsidP="008B789C"/>
                        </w:txbxContent>
                      </v:textbox>
                    </v:shape>
                  </w:pict>
                </mc:Fallback>
              </mc:AlternateContent>
            </w:r>
            <w:r w:rsidRPr="00A1633C">
              <w:rPr>
                <w:rFonts w:ascii="Times New Roman" w:hAnsi="Times New Roman"/>
                <w:sz w:val="24"/>
                <w:szCs w:val="24"/>
              </w:rPr>
              <w:t>No</w:t>
            </w:r>
          </w:p>
        </w:tc>
      </w:tr>
      <w:tr w:rsidR="008B789C" w:rsidRPr="00A1633C" w14:paraId="2DFEF1D4" w14:textId="77777777" w:rsidTr="00427462">
        <w:trPr>
          <w:trHeight w:val="701"/>
        </w:trPr>
        <w:tc>
          <w:tcPr>
            <w:tcW w:w="828" w:type="dxa"/>
          </w:tcPr>
          <w:p w14:paraId="4490DADF" w14:textId="77777777" w:rsidR="008B789C" w:rsidRPr="00A1633C" w:rsidRDefault="008B789C" w:rsidP="00427462">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2</w:t>
            </w:r>
          </w:p>
        </w:tc>
        <w:tc>
          <w:tcPr>
            <w:tcW w:w="3600" w:type="dxa"/>
          </w:tcPr>
          <w:p w14:paraId="0429694B"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How many obviously intoxicated customers did you observe?</w:t>
            </w:r>
          </w:p>
        </w:tc>
        <w:tc>
          <w:tcPr>
            <w:tcW w:w="4428" w:type="dxa"/>
          </w:tcPr>
          <w:p w14:paraId="43B9124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
        </w:tc>
      </w:tr>
      <w:tr w:rsidR="008B789C" w:rsidRPr="00A1633C" w14:paraId="41EEF035" w14:textId="77777777" w:rsidTr="00427462">
        <w:trPr>
          <w:trHeight w:val="1026"/>
        </w:trPr>
        <w:tc>
          <w:tcPr>
            <w:tcW w:w="828" w:type="dxa"/>
          </w:tcPr>
          <w:p w14:paraId="28902929" w14:textId="77777777" w:rsidR="008B789C" w:rsidRPr="00A1633C" w:rsidRDefault="008B789C" w:rsidP="00427462">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3</w:t>
            </w:r>
          </w:p>
        </w:tc>
        <w:tc>
          <w:tcPr>
            <w:tcW w:w="3600" w:type="dxa"/>
          </w:tcPr>
          <w:p w14:paraId="3D87C6E3"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Of the obviously intoxicated, how many could have been younger than 18 years?</w:t>
            </w:r>
          </w:p>
          <w:p w14:paraId="1CE5C6C3" w14:textId="77777777" w:rsidR="008B789C" w:rsidRPr="00A1633C" w:rsidRDefault="008B789C" w:rsidP="00427462">
            <w:pPr>
              <w:spacing w:line="240" w:lineRule="auto"/>
              <w:jc w:val="both"/>
              <w:rPr>
                <w:rFonts w:ascii="Times New Roman" w:hAnsi="Times New Roman"/>
                <w:sz w:val="24"/>
                <w:szCs w:val="24"/>
              </w:rPr>
            </w:pPr>
          </w:p>
        </w:tc>
        <w:tc>
          <w:tcPr>
            <w:tcW w:w="4428" w:type="dxa"/>
          </w:tcPr>
          <w:p w14:paraId="3606E794"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
        </w:tc>
      </w:tr>
      <w:tr w:rsidR="008B789C" w:rsidRPr="00A1633C" w14:paraId="154E057F" w14:textId="77777777" w:rsidTr="00427462">
        <w:trPr>
          <w:trHeight w:val="1051"/>
        </w:trPr>
        <w:tc>
          <w:tcPr>
            <w:tcW w:w="828" w:type="dxa"/>
          </w:tcPr>
          <w:p w14:paraId="0681FA1F" w14:textId="77777777" w:rsidR="008B789C" w:rsidRPr="00A1633C" w:rsidRDefault="008B789C" w:rsidP="00427462">
            <w:pPr>
              <w:pStyle w:val="FootnoteText"/>
              <w:jc w:val="both"/>
              <w:rPr>
                <w:rFonts w:ascii="Times New Roman" w:hAnsi="Times New Roman" w:cs="Times New Roman"/>
                <w:b/>
                <w:sz w:val="24"/>
                <w:szCs w:val="24"/>
              </w:rPr>
            </w:pPr>
          </w:p>
          <w:p w14:paraId="43653B12" w14:textId="77777777" w:rsidR="008B789C" w:rsidRPr="00A1633C" w:rsidRDefault="008B789C" w:rsidP="00427462">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4</w:t>
            </w:r>
          </w:p>
        </w:tc>
        <w:tc>
          <w:tcPr>
            <w:tcW w:w="3600" w:type="dxa"/>
          </w:tcPr>
          <w:p w14:paraId="1D980A24"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Of the obviously intoxicated customers, how many could have been 18 years or older?</w:t>
            </w:r>
          </w:p>
        </w:tc>
        <w:tc>
          <w:tcPr>
            <w:tcW w:w="4428" w:type="dxa"/>
          </w:tcPr>
          <w:p w14:paraId="6CC9D06E"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
        </w:tc>
      </w:tr>
      <w:tr w:rsidR="008B789C" w:rsidRPr="00A1633C" w14:paraId="415A708F" w14:textId="77777777" w:rsidTr="00427462">
        <w:trPr>
          <w:trHeight w:val="701"/>
        </w:trPr>
        <w:tc>
          <w:tcPr>
            <w:tcW w:w="828" w:type="dxa"/>
          </w:tcPr>
          <w:p w14:paraId="6D35A496" w14:textId="77777777" w:rsidR="008B789C" w:rsidRPr="00A1633C" w:rsidRDefault="008B789C" w:rsidP="00427462">
            <w:pPr>
              <w:pStyle w:val="FootnoteText"/>
              <w:jc w:val="both"/>
              <w:rPr>
                <w:rFonts w:ascii="Times New Roman" w:hAnsi="Times New Roman" w:cs="Times New Roman"/>
                <w:b/>
                <w:sz w:val="24"/>
                <w:szCs w:val="24"/>
              </w:rPr>
            </w:pPr>
          </w:p>
          <w:p w14:paraId="3DF80B53" w14:textId="77777777" w:rsidR="008B789C" w:rsidRPr="00A1633C" w:rsidRDefault="008B789C" w:rsidP="00427462">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D.5</w:t>
            </w:r>
          </w:p>
        </w:tc>
        <w:tc>
          <w:tcPr>
            <w:tcW w:w="3600" w:type="dxa"/>
          </w:tcPr>
          <w:p w14:paraId="6FD73A4E"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Did you observe that the obviously intoxicated customers were served alcohol in the establishment during your purchase attempt?</w:t>
            </w:r>
          </w:p>
        </w:tc>
        <w:tc>
          <w:tcPr>
            <w:tcW w:w="4428" w:type="dxa"/>
          </w:tcPr>
          <w:p w14:paraId="2EE4A34B"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19680" behindDoc="0" locked="0" layoutInCell="1" allowOverlap="1" wp14:anchorId="751250E3" wp14:editId="5AB60FB8">
                      <wp:simplePos x="0" y="0"/>
                      <wp:positionH relativeFrom="column">
                        <wp:posOffset>471170</wp:posOffset>
                      </wp:positionH>
                      <wp:positionV relativeFrom="paragraph">
                        <wp:posOffset>45720</wp:posOffset>
                      </wp:positionV>
                      <wp:extent cx="90805" cy="109855"/>
                      <wp:effectExtent l="6350" t="6350" r="7620" b="762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 cy="109855"/>
                              </a:xfrm>
                              <a:prstGeom prst="rect">
                                <a:avLst/>
                              </a:prstGeom>
                              <a:solidFill>
                                <a:srgbClr val="FFFFFF"/>
                              </a:solidFill>
                              <a:ln w="9525">
                                <a:solidFill>
                                  <a:srgbClr val="000000"/>
                                </a:solidFill>
                                <a:miter lim="800000"/>
                                <a:headEnd/>
                                <a:tailEnd/>
                              </a:ln>
                            </wps:spPr>
                            <wps:txbx>
                              <w:txbxContent>
                                <w:p w14:paraId="5D1E5974"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A48648" id="Text Box 10" o:spid="_x0000_s1099" type="#_x0000_t202" style="position:absolute;left:0;text-align:left;margin-left:37.1pt;margin-top:3.6pt;width:7.15pt;height:8.6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">
                      <v:textbox>
                        <w:txbxContent>
                          <w:p w:rsidR="008B789C" w:rsidRDefault="008B789C" w:rsidP="008B789C"/>
                        </w:txbxContent>
                      </v:textbox>
                    </v:shape>
                  </w:pict>
                </mc:Fallback>
              </mc:AlternateContent>
            </w:r>
            <w:r w:rsidRPr="00A1633C">
              <w:rPr>
                <w:rFonts w:ascii="Times New Roman" w:hAnsi="Times New Roman"/>
                <w:sz w:val="24"/>
                <w:szCs w:val="24"/>
              </w:rPr>
              <w:t xml:space="preserve">Yes     </w:t>
            </w:r>
          </w:p>
          <w:p w14:paraId="14594FE3"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noProof/>
                <w:sz w:val="24"/>
                <w:szCs w:val="24"/>
                <w:lang w:bidi="bo-CN"/>
              </w:rPr>
              <mc:AlternateContent>
                <mc:Choice Requires="wps">
                  <w:drawing>
                    <wp:anchor distT="0" distB="0" distL="114300" distR="114300" simplePos="0" relativeHeight="251720704" behindDoc="0" locked="0" layoutInCell="1" allowOverlap="1" wp14:anchorId="1585FE68" wp14:editId="507D9939">
                      <wp:simplePos x="0" y="0"/>
                      <wp:positionH relativeFrom="column">
                        <wp:posOffset>471170</wp:posOffset>
                      </wp:positionH>
                      <wp:positionV relativeFrom="paragraph">
                        <wp:posOffset>53340</wp:posOffset>
                      </wp:positionV>
                      <wp:extent cx="90805" cy="90805"/>
                      <wp:effectExtent l="6350" t="11430" r="7620" b="1206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 cy="90805"/>
                              </a:xfrm>
                              <a:prstGeom prst="rect">
                                <a:avLst/>
                              </a:prstGeom>
                              <a:solidFill>
                                <a:srgbClr val="FFFFFF"/>
                              </a:solidFill>
                              <a:ln w="9525">
                                <a:solidFill>
                                  <a:srgbClr val="000000"/>
                                </a:solidFill>
                                <a:miter lim="800000"/>
                                <a:headEnd/>
                                <a:tailEnd/>
                              </a:ln>
                            </wps:spPr>
                            <wps:txbx>
                              <w:txbxContent>
                                <w:p w14:paraId="5DE5F9F1" w14:textId="77777777" w:rsidR="008B789C" w:rsidRDefault="008B789C" w:rsidP="008B789C"/>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07937F" id="Text Box 9" o:spid="_x0000_s1100" type="#_x0000_t202" style="position:absolute;left:0;text-align:left;margin-left:37.1pt;margin-top:4.2pt;width:7.15pt;height:7.1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">
                      <v:textbox>
                        <w:txbxContent>
                          <w:p w:rsidR="008B789C" w:rsidRDefault="008B789C" w:rsidP="008B789C"/>
                        </w:txbxContent>
                      </v:textbox>
                    </v:shape>
                  </w:pict>
                </mc:Fallback>
              </mc:AlternateContent>
            </w:r>
            <w:r w:rsidRPr="00A1633C">
              <w:rPr>
                <w:rFonts w:ascii="Times New Roman" w:hAnsi="Times New Roman"/>
                <w:sz w:val="24"/>
                <w:szCs w:val="24"/>
              </w:rPr>
              <w:t xml:space="preserve"> No      </w:t>
            </w:r>
          </w:p>
        </w:tc>
      </w:tr>
      <w:tr w:rsidR="008B789C" w:rsidRPr="00A1633C" w14:paraId="287C1984" w14:textId="77777777" w:rsidTr="00427462">
        <w:trPr>
          <w:trHeight w:val="350"/>
        </w:trPr>
        <w:tc>
          <w:tcPr>
            <w:tcW w:w="828" w:type="dxa"/>
          </w:tcPr>
          <w:p w14:paraId="459D0786" w14:textId="77777777" w:rsidR="008B789C" w:rsidRPr="00A1633C" w:rsidRDefault="008B789C" w:rsidP="00427462">
            <w:pPr>
              <w:pStyle w:val="FootnoteText"/>
              <w:jc w:val="both"/>
              <w:rPr>
                <w:rFonts w:ascii="Times New Roman" w:hAnsi="Times New Roman" w:cs="Times New Roman"/>
                <w:b/>
                <w:sz w:val="24"/>
                <w:szCs w:val="24"/>
              </w:rPr>
            </w:pPr>
          </w:p>
        </w:tc>
        <w:tc>
          <w:tcPr>
            <w:tcW w:w="8028" w:type="dxa"/>
            <w:gridSpan w:val="2"/>
          </w:tcPr>
          <w:p w14:paraId="343676E6" w14:textId="77777777" w:rsidR="008B789C" w:rsidRPr="00A1633C" w:rsidRDefault="008B789C" w:rsidP="00427462">
            <w:pPr>
              <w:spacing w:line="240" w:lineRule="auto"/>
              <w:jc w:val="both"/>
              <w:rPr>
                <w:rFonts w:ascii="Times New Roman" w:hAnsi="Times New Roman"/>
                <w:b/>
                <w:sz w:val="24"/>
                <w:szCs w:val="24"/>
              </w:rPr>
            </w:pPr>
            <w:r w:rsidRPr="00A1633C">
              <w:rPr>
                <w:rFonts w:ascii="Times New Roman" w:hAnsi="Times New Roman"/>
                <w:b/>
                <w:sz w:val="24"/>
                <w:szCs w:val="24"/>
              </w:rPr>
              <w:t>SECTION E: GENERAL COMMENTS</w:t>
            </w:r>
          </w:p>
        </w:tc>
      </w:tr>
      <w:tr w:rsidR="008B789C" w:rsidRPr="00A1633C" w14:paraId="2C72FB69" w14:textId="77777777" w:rsidTr="00427462">
        <w:trPr>
          <w:trHeight w:val="1497"/>
        </w:trPr>
        <w:tc>
          <w:tcPr>
            <w:tcW w:w="828" w:type="dxa"/>
          </w:tcPr>
          <w:p w14:paraId="3BEBAD21" w14:textId="77777777" w:rsidR="008B789C" w:rsidRPr="00A1633C" w:rsidRDefault="008B789C" w:rsidP="00427462">
            <w:pPr>
              <w:pStyle w:val="FootnoteText"/>
              <w:jc w:val="both"/>
              <w:rPr>
                <w:rFonts w:ascii="Times New Roman" w:hAnsi="Times New Roman" w:cs="Times New Roman"/>
                <w:b/>
                <w:sz w:val="24"/>
                <w:szCs w:val="24"/>
              </w:rPr>
            </w:pPr>
            <w:r w:rsidRPr="00A1633C">
              <w:rPr>
                <w:rFonts w:ascii="Times New Roman" w:hAnsi="Times New Roman" w:cs="Times New Roman"/>
                <w:b/>
                <w:sz w:val="24"/>
                <w:szCs w:val="24"/>
              </w:rPr>
              <w:t xml:space="preserve">E.1 </w:t>
            </w:r>
          </w:p>
        </w:tc>
        <w:tc>
          <w:tcPr>
            <w:tcW w:w="3600" w:type="dxa"/>
          </w:tcPr>
          <w:p w14:paraId="5B5D8C1A"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Do you have any other observations that were not covered above?</w:t>
            </w:r>
          </w:p>
        </w:tc>
        <w:tc>
          <w:tcPr>
            <w:tcW w:w="4428" w:type="dxa"/>
          </w:tcPr>
          <w:p w14:paraId="2ED4955E"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
        </w:tc>
      </w:tr>
    </w:tbl>
    <w:p w14:paraId="5223B0D4" w14:textId="77777777" w:rsidR="008B789C" w:rsidRPr="00A1633C" w:rsidRDefault="008B789C" w:rsidP="008B789C">
      <w:pPr>
        <w:spacing w:line="360" w:lineRule="auto"/>
        <w:jc w:val="both"/>
        <w:rPr>
          <w:rFonts w:ascii="Times New Roman" w:hAnsi="Times New Roman"/>
          <w:b/>
          <w:sz w:val="24"/>
          <w:szCs w:val="24"/>
        </w:rPr>
      </w:pPr>
    </w:p>
    <w:p w14:paraId="3E438C02" w14:textId="77777777" w:rsidR="008B789C" w:rsidRPr="00A1633C" w:rsidRDefault="008B789C" w:rsidP="008B789C">
      <w:pPr>
        <w:jc w:val="both"/>
        <w:rPr>
          <w:rFonts w:ascii="Times New Roman" w:hAnsi="Times New Roman"/>
          <w:b/>
          <w:sz w:val="24"/>
          <w:szCs w:val="24"/>
        </w:rPr>
      </w:pPr>
      <w:r>
        <w:rPr>
          <w:rFonts w:ascii="Times New Roman" w:hAnsi="Times New Roman"/>
          <w:b/>
          <w:sz w:val="24"/>
          <w:szCs w:val="24"/>
        </w:rPr>
        <w:t>Annexure</w:t>
      </w:r>
      <w:r w:rsidRPr="00A1633C">
        <w:rPr>
          <w:rFonts w:ascii="Times New Roman" w:hAnsi="Times New Roman"/>
          <w:b/>
          <w:sz w:val="24"/>
          <w:szCs w:val="24"/>
        </w:rPr>
        <w:t xml:space="preserve"> 2: Purchase attempt protocol </w:t>
      </w:r>
    </w:p>
    <w:p w14:paraId="405EFE25"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b/>
          <w:sz w:val="24"/>
          <w:szCs w:val="24"/>
        </w:rPr>
        <w:t>Activity design:</w:t>
      </w:r>
      <w:r w:rsidRPr="00A1633C">
        <w:rPr>
          <w:rFonts w:ascii="Times New Roman" w:hAnsi="Times New Roman"/>
          <w:sz w:val="24"/>
          <w:szCs w:val="24"/>
        </w:rPr>
        <w:t xml:space="preserve"> Eight field enumerators—four teenage buyers (2 boys and 2 girls) who are 18 years or older but appear younger than 18 years (under aged) and 4 adults (2 males and 2 females)—will be recruited and trained for mystery shopping. They will be divided into four teams: two teams of teenage buyers and two teams of adult buyers. Teenage boys and girls will be grouped as separate teams, whereas adult shoppers will be paired as a male and a female.  One field worker will be assigned to each team. The remaining two field enumerators will oversee the fieldwork and provide additional support for the team when necessary.</w:t>
      </w:r>
    </w:p>
    <w:p w14:paraId="1748ADFB"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Mystery shoppers will be recruited based on their acting skills. Teenage buyers will be recruited the local youth and from Damphu Higher Secondary School. Teachers will be approached to help identify potential teenage buyers. Adult actors will be recruited from the social networks in Damphu town.</w:t>
      </w:r>
    </w:p>
    <w:p w14:paraId="5A47362C"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The field enumerators and the mystery shoppers will be trained for two days. Training will include practice sessions to impersonate impaired or underage customers.  Practice sessions will be </w:t>
      </w:r>
      <w:proofErr w:type="gramStart"/>
      <w:r w:rsidRPr="00A1633C">
        <w:rPr>
          <w:rFonts w:ascii="Times New Roman" w:hAnsi="Times New Roman"/>
          <w:sz w:val="24"/>
          <w:szCs w:val="24"/>
        </w:rPr>
        <w:t>videotaped</w:t>
      </w:r>
      <w:proofErr w:type="gramEnd"/>
      <w:r w:rsidRPr="00A1633C">
        <w:rPr>
          <w:rFonts w:ascii="Times New Roman" w:hAnsi="Times New Roman"/>
          <w:sz w:val="24"/>
          <w:szCs w:val="24"/>
        </w:rPr>
        <w:t xml:space="preserve"> and the recording will be replayed to correct their acting skills.</w:t>
      </w:r>
    </w:p>
    <w:p w14:paraId="78F61477"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In addition, the trainers and trainees will make a </w:t>
      </w:r>
      <w:proofErr w:type="gramStart"/>
      <w:r w:rsidRPr="00A1633C">
        <w:rPr>
          <w:rFonts w:ascii="Times New Roman" w:hAnsi="Times New Roman"/>
          <w:sz w:val="24"/>
          <w:szCs w:val="24"/>
        </w:rPr>
        <w:t>two hour</w:t>
      </w:r>
      <w:proofErr w:type="gramEnd"/>
      <w:r w:rsidRPr="00A1633C">
        <w:rPr>
          <w:rFonts w:ascii="Times New Roman" w:hAnsi="Times New Roman"/>
          <w:sz w:val="24"/>
          <w:szCs w:val="24"/>
        </w:rPr>
        <w:t xml:space="preserve"> anonymous practice visits to at least two establishments. On their return from the field practice, the buyers will share their experiences to the group.</w:t>
      </w:r>
    </w:p>
    <w:p w14:paraId="137C1B4F"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 Mystery shopping visits will occur during both trading hours and prohibited hours.  Each team will attempt to purchase alcohol in a maximum of 10 -12 establishments per day.</w:t>
      </w:r>
    </w:p>
    <w:p w14:paraId="1B3065C4"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Teenage buyers:</w:t>
      </w:r>
    </w:p>
    <w:p w14:paraId="2ABCCF4B"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Background: Buyers will visit the sampled establishments in pairs. They will be accompanied by an adult field enumerator. The field enumerator will visit the location and assess the situation </w:t>
      </w:r>
      <w:r w:rsidRPr="00A1633C">
        <w:rPr>
          <w:rFonts w:ascii="Times New Roman" w:hAnsi="Times New Roman"/>
          <w:sz w:val="24"/>
          <w:szCs w:val="24"/>
        </w:rPr>
        <w:lastRenderedPageBreak/>
        <w:t>before sending the teenage buyers. While the pair visits the establishment, the field enumerator will wait at an agreed-upon location nearby the establishment.  The shoppers will walk in, take a sit by the table and engage in a conversation. The following script guide will be used:</w:t>
      </w:r>
    </w:p>
    <w:p w14:paraId="286947D7"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The first buyer will call the waiter, “Please give me a beer”.  </w:t>
      </w:r>
    </w:p>
    <w:p w14:paraId="69F5C38B" w14:textId="77777777" w:rsidR="008B789C" w:rsidRPr="00A1633C" w:rsidRDefault="008B789C" w:rsidP="008B789C">
      <w:pPr>
        <w:spacing w:line="240" w:lineRule="auto"/>
        <w:jc w:val="both"/>
        <w:rPr>
          <w:rFonts w:ascii="Times New Roman" w:hAnsi="Times New Roman"/>
          <w:i/>
          <w:sz w:val="24"/>
          <w:szCs w:val="24"/>
        </w:rPr>
      </w:pPr>
      <w:r w:rsidRPr="00A1633C">
        <w:rPr>
          <w:rFonts w:ascii="Times New Roman" w:hAnsi="Times New Roman"/>
          <w:sz w:val="24"/>
          <w:szCs w:val="24"/>
        </w:rPr>
        <w:t xml:space="preserve">If the buyer is asked their age, he/she, will state the age correctly.  </w:t>
      </w:r>
      <w:r w:rsidRPr="00A1633C">
        <w:rPr>
          <w:rFonts w:ascii="Times New Roman" w:hAnsi="Times New Roman"/>
          <w:i/>
          <w:sz w:val="24"/>
          <w:szCs w:val="24"/>
        </w:rPr>
        <w:t>If the waiter refuses to serve an alcoholic beverage, the actors will pretend to be slightly disappointed but will quietly leave the establishment.</w:t>
      </w:r>
    </w:p>
    <w:p w14:paraId="145B8D6E"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If alcohol is refused directly, they will ask again, this time more insistently. And if the waiter still refuses, buyers will not resort to any arguments and peacefully leave the site after the refusal.</w:t>
      </w:r>
    </w:p>
    <w:p w14:paraId="174D77F3"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i/>
          <w:sz w:val="24"/>
          <w:szCs w:val="24"/>
        </w:rPr>
        <w:t>If the waiter accepts to sell alcohol,</w:t>
      </w:r>
      <w:r w:rsidRPr="00A1633C">
        <w:rPr>
          <w:rFonts w:ascii="Times New Roman" w:hAnsi="Times New Roman"/>
          <w:sz w:val="24"/>
          <w:szCs w:val="24"/>
        </w:rPr>
        <w:t xml:space="preserve"> the second actor will pretend to be engrossed in the menu and say, “You can get his/her drink. I will need some time.”  </w:t>
      </w:r>
    </w:p>
    <w:p w14:paraId="11FF6798"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i/>
          <w:sz w:val="24"/>
          <w:szCs w:val="24"/>
        </w:rPr>
        <w:t>As soon as the waiter begins to move away from the table to fetch the beverage</w:t>
      </w:r>
      <w:r w:rsidRPr="00A1633C">
        <w:rPr>
          <w:rFonts w:ascii="Times New Roman" w:hAnsi="Times New Roman"/>
          <w:sz w:val="24"/>
          <w:szCs w:val="24"/>
        </w:rPr>
        <w:t xml:space="preserve">, the second buyer will call the waiter,” Excuse me, can I have a soft drink?” </w:t>
      </w:r>
    </w:p>
    <w:p w14:paraId="0E35DC2F"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i/>
          <w:sz w:val="24"/>
          <w:szCs w:val="24"/>
        </w:rPr>
        <w:t xml:space="preserve"> The first buyer will also quickly switch to a soft drink</w:t>
      </w:r>
      <w:r w:rsidRPr="00A1633C">
        <w:rPr>
          <w:rFonts w:ascii="Times New Roman" w:hAnsi="Times New Roman"/>
          <w:sz w:val="24"/>
          <w:szCs w:val="24"/>
        </w:rPr>
        <w:t xml:space="preserve">. The buyers will pay for the soft drinks. They can either choose to drink or leave the establishment with the bottle. </w:t>
      </w:r>
    </w:p>
    <w:p w14:paraId="434C9FC3" w14:textId="77777777" w:rsidR="008B789C" w:rsidRPr="00A1633C" w:rsidRDefault="008B789C" w:rsidP="008B789C">
      <w:pPr>
        <w:spacing w:line="240" w:lineRule="auto"/>
        <w:jc w:val="both"/>
        <w:rPr>
          <w:rFonts w:ascii="Times New Roman" w:hAnsi="Times New Roman"/>
          <w:i/>
          <w:sz w:val="24"/>
          <w:szCs w:val="24"/>
        </w:rPr>
      </w:pPr>
      <w:r w:rsidRPr="00A1633C">
        <w:rPr>
          <w:rFonts w:ascii="Times New Roman" w:hAnsi="Times New Roman"/>
          <w:i/>
          <w:sz w:val="24"/>
          <w:szCs w:val="24"/>
        </w:rPr>
        <w:t xml:space="preserve">If there is no waiter, the actors will walk up to the counter and ask the person at the counter for the drinks. </w:t>
      </w:r>
    </w:p>
    <w:p w14:paraId="6D99C784"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The first buyer greets the person at the counter and state “Please give me a beer”. </w:t>
      </w:r>
    </w:p>
    <w:p w14:paraId="3F87FE53"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If the person at the counter agrees to sell the beverage, and as soon as the person picks up the bottle of beer, the second buyer will interrupt, “Sorry, I think we will go for a soft drink”. The first buyer will change the order and quickly settles for the soft drink. The two will buy a bottle and take it away from the establishment.</w:t>
      </w:r>
    </w:p>
    <w:p w14:paraId="5F349B3B" w14:textId="77777777" w:rsidR="008B789C" w:rsidRPr="00A1633C" w:rsidRDefault="008B789C" w:rsidP="008B789C">
      <w:pPr>
        <w:spacing w:line="240" w:lineRule="auto"/>
        <w:jc w:val="both"/>
        <w:rPr>
          <w:rFonts w:ascii="Times New Roman" w:hAnsi="Times New Roman"/>
          <w:i/>
          <w:sz w:val="24"/>
          <w:szCs w:val="24"/>
        </w:rPr>
      </w:pPr>
      <w:r w:rsidRPr="00A1633C">
        <w:rPr>
          <w:rFonts w:ascii="Times New Roman" w:hAnsi="Times New Roman"/>
          <w:sz w:val="24"/>
          <w:szCs w:val="24"/>
        </w:rPr>
        <w:t xml:space="preserve">If the buyer is asked about age, he/she, will state the age correctly.  </w:t>
      </w:r>
      <w:r w:rsidRPr="00A1633C">
        <w:rPr>
          <w:rFonts w:ascii="Times New Roman" w:hAnsi="Times New Roman"/>
          <w:i/>
          <w:sz w:val="24"/>
          <w:szCs w:val="24"/>
        </w:rPr>
        <w:t>If the waiter refuses to serve alcoholic beverage, the actors will pretend to be slightly disappointed but will quietly leave the establishment.</w:t>
      </w:r>
    </w:p>
    <w:p w14:paraId="0034018D" w14:textId="77777777" w:rsidR="008B789C" w:rsidRPr="00A1633C" w:rsidRDefault="008B789C" w:rsidP="008B789C">
      <w:pPr>
        <w:spacing w:line="240" w:lineRule="auto"/>
        <w:jc w:val="both"/>
        <w:rPr>
          <w:rFonts w:ascii="Times New Roman" w:hAnsi="Times New Roman"/>
          <w:i/>
          <w:sz w:val="24"/>
          <w:szCs w:val="24"/>
        </w:rPr>
      </w:pPr>
      <w:r w:rsidRPr="00A1633C">
        <w:rPr>
          <w:rFonts w:ascii="Times New Roman" w:hAnsi="Times New Roman"/>
          <w:i/>
          <w:sz w:val="24"/>
          <w:szCs w:val="24"/>
        </w:rPr>
        <w:t>If the buyer is asked to produce age identification documents, the buyer will not produce any identify documents.</w:t>
      </w:r>
    </w:p>
    <w:p w14:paraId="662C2CE7"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If alcohol is refused directly, they will ask again, this time more insistently. And if the waiter still refuses, buyers will not resort to any arguments and peacefully leave the site after the refusal.</w:t>
      </w:r>
    </w:p>
    <w:p w14:paraId="47C379FA"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The shoppers will report to the field enumerator. The three will fill out the survey form (described below) and proceed to the next site.</w:t>
      </w:r>
    </w:p>
    <w:p w14:paraId="312B4ECD"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Inebriated Adult Buyers:</w:t>
      </w:r>
    </w:p>
    <w:p w14:paraId="657AE649"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The pseudo-intoxicated adult buyers will also perform the same act as the teenage buyers. The first buyer will act as obviously intoxicated and the second actor will act sober. To demonstrate visible exaggerated behavior and slightly intensified emotion, the actors will act as if they are at 0.08% blood alcohol concentration (BAC).</w:t>
      </w:r>
    </w:p>
    <w:p w14:paraId="36E17A3A"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lastRenderedPageBreak/>
        <w:t>First, the buyers will find a place at one of the tables and engage in conversation. The same sequence will follow as described for teenage actors. If there is a waiter, the actors will call the waiter; and if not both the actors will walk up to the counter.</w:t>
      </w:r>
    </w:p>
    <w:p w14:paraId="031AD8A4"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Before attempting a purchase, pseudo-intoxicated buyer will ask several confused questions of the server in a slow slurred speech. He/she will enquire about the brands of beer and ask for a whisky. The second actor will still browse the menu. The sober customer will cancel the order when the server goes to reach for the drink and instead request for a carbonated beverage (e.g., Coca-Cola).</w:t>
      </w:r>
    </w:p>
    <w:p w14:paraId="37F5CFB0"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The pseudo-intoxicated buyer will also change the order to a soft drink. </w:t>
      </w:r>
    </w:p>
    <w:p w14:paraId="6C2D710C"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If alcohol is refused, they will ask again, this time more insistently. And if the waiter still refuses, buyers will not resort to any arguments and peacefully leave the site after the refusal.</w:t>
      </w:r>
    </w:p>
    <w:p w14:paraId="2656CF99"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Sober Adult Buyers:</w:t>
      </w:r>
    </w:p>
    <w:p w14:paraId="6B66EC55"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The adult actors will perform the same act as the teen age actors. </w:t>
      </w:r>
    </w:p>
    <w:p w14:paraId="66856B38" w14:textId="77777777" w:rsidR="008B789C" w:rsidRPr="00A1633C" w:rsidRDefault="008B789C" w:rsidP="008B789C">
      <w:pPr>
        <w:spacing w:line="240" w:lineRule="auto"/>
        <w:jc w:val="both"/>
        <w:rPr>
          <w:rFonts w:ascii="Times New Roman" w:hAnsi="Times New Roman"/>
          <w:b/>
          <w:sz w:val="24"/>
          <w:szCs w:val="24"/>
        </w:rPr>
      </w:pPr>
    </w:p>
    <w:p w14:paraId="276F2461"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A</w:t>
      </w:r>
      <w:r>
        <w:rPr>
          <w:rFonts w:ascii="Times New Roman" w:hAnsi="Times New Roman"/>
          <w:b/>
          <w:sz w:val="24"/>
          <w:szCs w:val="24"/>
        </w:rPr>
        <w:t>nnexure</w:t>
      </w:r>
      <w:r w:rsidRPr="00A1633C">
        <w:rPr>
          <w:rFonts w:ascii="Times New Roman" w:hAnsi="Times New Roman"/>
          <w:b/>
          <w:sz w:val="24"/>
          <w:szCs w:val="24"/>
        </w:rPr>
        <w:t xml:space="preserve"> 3: “We sell, serve and supply alcohol responsibly!”- Our establishment policies</w:t>
      </w:r>
    </w:p>
    <w:p w14:paraId="6DD35954"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We request all the patrons to be aware of our alcohol service policies:</w:t>
      </w:r>
    </w:p>
    <w:p w14:paraId="6016DF47" w14:textId="77777777" w:rsidR="008B789C" w:rsidRPr="00A1633C" w:rsidRDefault="008B789C" w:rsidP="008B789C">
      <w:pPr>
        <w:numPr>
          <w:ilvl w:val="0"/>
          <w:numId w:val="9"/>
        </w:numPr>
        <w:spacing w:line="240" w:lineRule="auto"/>
        <w:jc w:val="both"/>
        <w:rPr>
          <w:rFonts w:ascii="Times New Roman" w:hAnsi="Times New Roman"/>
          <w:sz w:val="24"/>
          <w:szCs w:val="24"/>
        </w:rPr>
      </w:pPr>
      <w:r w:rsidRPr="00A1633C">
        <w:rPr>
          <w:rFonts w:ascii="Times New Roman" w:hAnsi="Times New Roman"/>
          <w:sz w:val="24"/>
          <w:szCs w:val="24"/>
        </w:rPr>
        <w:t>We do not sell, serve or supply alcohol to children below the age of 18 years</w:t>
      </w:r>
    </w:p>
    <w:p w14:paraId="6880990E" w14:textId="77777777" w:rsidR="008B789C" w:rsidRPr="00A1633C" w:rsidRDefault="008B789C" w:rsidP="008B789C">
      <w:pPr>
        <w:numPr>
          <w:ilvl w:val="0"/>
          <w:numId w:val="9"/>
        </w:numPr>
        <w:spacing w:line="240" w:lineRule="auto"/>
        <w:jc w:val="both"/>
        <w:rPr>
          <w:rFonts w:ascii="Times New Roman" w:hAnsi="Times New Roman"/>
          <w:sz w:val="24"/>
          <w:szCs w:val="24"/>
        </w:rPr>
      </w:pPr>
      <w:r w:rsidRPr="00A1633C">
        <w:rPr>
          <w:rFonts w:ascii="Times New Roman" w:hAnsi="Times New Roman"/>
          <w:sz w:val="24"/>
          <w:szCs w:val="24"/>
        </w:rPr>
        <w:t xml:space="preserve">We ask for age identification for customers who appears to </w:t>
      </w:r>
      <w:proofErr w:type="gramStart"/>
      <w:r w:rsidRPr="00A1633C">
        <w:rPr>
          <w:rFonts w:ascii="Times New Roman" w:hAnsi="Times New Roman"/>
          <w:sz w:val="24"/>
          <w:szCs w:val="24"/>
        </w:rPr>
        <w:t>us  younger</w:t>
      </w:r>
      <w:proofErr w:type="gramEnd"/>
      <w:r w:rsidRPr="00A1633C">
        <w:rPr>
          <w:rFonts w:ascii="Times New Roman" w:hAnsi="Times New Roman"/>
          <w:sz w:val="24"/>
          <w:szCs w:val="24"/>
        </w:rPr>
        <w:t xml:space="preserve"> than 18 years </w:t>
      </w:r>
    </w:p>
    <w:p w14:paraId="287CAE5D" w14:textId="77777777" w:rsidR="008B789C" w:rsidRPr="00A1633C" w:rsidRDefault="008B789C" w:rsidP="008B789C">
      <w:pPr>
        <w:numPr>
          <w:ilvl w:val="0"/>
          <w:numId w:val="9"/>
        </w:numPr>
        <w:spacing w:line="240" w:lineRule="auto"/>
        <w:jc w:val="both"/>
        <w:rPr>
          <w:rFonts w:ascii="Times New Roman" w:hAnsi="Times New Roman"/>
          <w:sz w:val="24"/>
          <w:szCs w:val="24"/>
        </w:rPr>
      </w:pPr>
      <w:r w:rsidRPr="00A1633C">
        <w:rPr>
          <w:rFonts w:ascii="Times New Roman" w:hAnsi="Times New Roman"/>
          <w:sz w:val="24"/>
          <w:szCs w:val="24"/>
        </w:rPr>
        <w:t>We do not sell, serve or supply alcohol before 1 pm everyday</w:t>
      </w:r>
    </w:p>
    <w:p w14:paraId="5239FE6D" w14:textId="77777777" w:rsidR="008B789C" w:rsidRPr="00A1633C" w:rsidRDefault="008B789C" w:rsidP="008B789C">
      <w:pPr>
        <w:numPr>
          <w:ilvl w:val="0"/>
          <w:numId w:val="9"/>
        </w:numPr>
        <w:spacing w:line="240" w:lineRule="auto"/>
        <w:jc w:val="both"/>
        <w:rPr>
          <w:rFonts w:ascii="Times New Roman" w:hAnsi="Times New Roman"/>
          <w:sz w:val="24"/>
          <w:szCs w:val="24"/>
        </w:rPr>
      </w:pPr>
      <w:r w:rsidRPr="00A1633C">
        <w:rPr>
          <w:rFonts w:ascii="Times New Roman" w:hAnsi="Times New Roman"/>
          <w:sz w:val="24"/>
          <w:szCs w:val="24"/>
        </w:rPr>
        <w:t>We do not sell, serve or supply alcohol on Tuesday</w:t>
      </w:r>
    </w:p>
    <w:p w14:paraId="15E270DE" w14:textId="77777777" w:rsidR="008B789C" w:rsidRPr="00A1633C" w:rsidRDefault="008B789C" w:rsidP="008B789C">
      <w:pPr>
        <w:numPr>
          <w:ilvl w:val="0"/>
          <w:numId w:val="9"/>
        </w:numPr>
        <w:spacing w:line="240" w:lineRule="auto"/>
        <w:jc w:val="both"/>
        <w:rPr>
          <w:rFonts w:ascii="Times New Roman" w:hAnsi="Times New Roman"/>
          <w:sz w:val="24"/>
          <w:szCs w:val="24"/>
        </w:rPr>
      </w:pPr>
      <w:r w:rsidRPr="00A1633C">
        <w:rPr>
          <w:rFonts w:ascii="Times New Roman" w:hAnsi="Times New Roman"/>
          <w:sz w:val="24"/>
          <w:szCs w:val="24"/>
        </w:rPr>
        <w:t>We do not sell, serve or supply alcohol after 10 pm</w:t>
      </w:r>
    </w:p>
    <w:p w14:paraId="2B10C340" w14:textId="77777777" w:rsidR="008B789C" w:rsidRPr="00A1633C" w:rsidRDefault="008B789C" w:rsidP="008B789C">
      <w:pPr>
        <w:numPr>
          <w:ilvl w:val="0"/>
          <w:numId w:val="9"/>
        </w:numPr>
        <w:spacing w:line="240" w:lineRule="auto"/>
        <w:jc w:val="both"/>
        <w:rPr>
          <w:rFonts w:ascii="Times New Roman" w:hAnsi="Times New Roman"/>
          <w:sz w:val="24"/>
          <w:szCs w:val="24"/>
        </w:rPr>
      </w:pPr>
      <w:r w:rsidRPr="00A1633C">
        <w:rPr>
          <w:rFonts w:ascii="Times New Roman" w:hAnsi="Times New Roman"/>
          <w:sz w:val="24"/>
          <w:szCs w:val="24"/>
        </w:rPr>
        <w:t xml:space="preserve">We do not sell, serve or </w:t>
      </w:r>
      <w:proofErr w:type="gramStart"/>
      <w:r w:rsidRPr="00A1633C">
        <w:rPr>
          <w:rFonts w:ascii="Times New Roman" w:hAnsi="Times New Roman"/>
          <w:sz w:val="24"/>
          <w:szCs w:val="24"/>
        </w:rPr>
        <w:t>supply  alcohol</w:t>
      </w:r>
      <w:proofErr w:type="gramEnd"/>
      <w:r w:rsidRPr="00A1633C">
        <w:rPr>
          <w:rFonts w:ascii="Times New Roman" w:hAnsi="Times New Roman"/>
          <w:sz w:val="24"/>
          <w:szCs w:val="24"/>
        </w:rPr>
        <w:t xml:space="preserve"> to intoxicated customers</w:t>
      </w:r>
    </w:p>
    <w:p w14:paraId="3D1F367B" w14:textId="77777777" w:rsidR="008B789C" w:rsidRPr="00A1633C" w:rsidRDefault="008B789C" w:rsidP="008B789C">
      <w:pPr>
        <w:numPr>
          <w:ilvl w:val="0"/>
          <w:numId w:val="9"/>
        </w:numPr>
        <w:spacing w:line="240" w:lineRule="auto"/>
        <w:jc w:val="both"/>
        <w:rPr>
          <w:rFonts w:ascii="Times New Roman" w:hAnsi="Times New Roman"/>
          <w:sz w:val="24"/>
          <w:szCs w:val="24"/>
        </w:rPr>
      </w:pPr>
      <w:r w:rsidRPr="00A1633C">
        <w:rPr>
          <w:rFonts w:ascii="Times New Roman" w:hAnsi="Times New Roman"/>
          <w:sz w:val="24"/>
          <w:szCs w:val="24"/>
        </w:rPr>
        <w:t>We do not promote alcohol advertisement on our establishment</w:t>
      </w:r>
    </w:p>
    <w:p w14:paraId="7179EA6B" w14:textId="77777777" w:rsidR="008B789C" w:rsidRPr="00A1633C" w:rsidRDefault="008B789C" w:rsidP="008B789C">
      <w:pPr>
        <w:numPr>
          <w:ilvl w:val="0"/>
          <w:numId w:val="9"/>
        </w:numPr>
        <w:spacing w:line="240" w:lineRule="auto"/>
        <w:jc w:val="both"/>
        <w:rPr>
          <w:rFonts w:ascii="Times New Roman" w:hAnsi="Times New Roman"/>
          <w:sz w:val="24"/>
          <w:szCs w:val="24"/>
        </w:rPr>
      </w:pPr>
      <w:r w:rsidRPr="00A1633C">
        <w:rPr>
          <w:rFonts w:ascii="Times New Roman" w:hAnsi="Times New Roman"/>
          <w:sz w:val="24"/>
          <w:szCs w:val="24"/>
        </w:rPr>
        <w:t xml:space="preserve">We will seek help of police if any customers exert pressure on our staff </w:t>
      </w:r>
      <w:proofErr w:type="gramStart"/>
      <w:r w:rsidRPr="00A1633C">
        <w:rPr>
          <w:rFonts w:ascii="Times New Roman" w:hAnsi="Times New Roman"/>
          <w:sz w:val="24"/>
          <w:szCs w:val="24"/>
        </w:rPr>
        <w:t>that  contravenes</w:t>
      </w:r>
      <w:proofErr w:type="gramEnd"/>
      <w:r w:rsidRPr="00A1633C">
        <w:rPr>
          <w:rFonts w:ascii="Times New Roman" w:hAnsi="Times New Roman"/>
          <w:sz w:val="24"/>
          <w:szCs w:val="24"/>
        </w:rPr>
        <w:t xml:space="preserve"> any of the above policies</w:t>
      </w:r>
    </w:p>
    <w:p w14:paraId="6D22EDA0" w14:textId="77777777" w:rsidR="008B789C" w:rsidRPr="00A1633C" w:rsidRDefault="008B789C" w:rsidP="008B789C">
      <w:pPr>
        <w:spacing w:line="240" w:lineRule="auto"/>
        <w:ind w:left="720"/>
        <w:jc w:val="both"/>
        <w:rPr>
          <w:rFonts w:ascii="Times New Roman" w:hAnsi="Times New Roman"/>
          <w:sz w:val="24"/>
          <w:szCs w:val="24"/>
        </w:rPr>
      </w:pPr>
      <w:r w:rsidRPr="00A1633C">
        <w:rPr>
          <w:rFonts w:ascii="Times New Roman" w:hAnsi="Times New Roman"/>
          <w:sz w:val="24"/>
          <w:szCs w:val="24"/>
        </w:rPr>
        <w:t xml:space="preserve">                                                                                Management </w:t>
      </w:r>
    </w:p>
    <w:p w14:paraId="7002FC8C" w14:textId="77777777" w:rsidR="008B789C" w:rsidRPr="00A1633C" w:rsidRDefault="008B789C" w:rsidP="008B789C">
      <w:pPr>
        <w:spacing w:line="240" w:lineRule="auto"/>
        <w:jc w:val="both"/>
        <w:rPr>
          <w:rFonts w:ascii="Times New Roman" w:hAnsi="Times New Roman"/>
          <w:b/>
          <w:sz w:val="24"/>
          <w:szCs w:val="24"/>
        </w:rPr>
      </w:pPr>
    </w:p>
    <w:p w14:paraId="3D9F7694" w14:textId="77777777" w:rsidR="008B789C" w:rsidRPr="00A1633C" w:rsidRDefault="008B789C" w:rsidP="008B789C">
      <w:pPr>
        <w:spacing w:line="240" w:lineRule="auto"/>
        <w:jc w:val="both"/>
        <w:rPr>
          <w:rFonts w:ascii="Times New Roman" w:hAnsi="Times New Roman"/>
          <w:b/>
          <w:sz w:val="24"/>
          <w:szCs w:val="24"/>
        </w:rPr>
      </w:pPr>
      <w:r>
        <w:rPr>
          <w:rFonts w:ascii="Times New Roman" w:hAnsi="Times New Roman"/>
          <w:b/>
          <w:sz w:val="24"/>
          <w:szCs w:val="24"/>
        </w:rPr>
        <w:t>Annexure</w:t>
      </w:r>
      <w:r w:rsidRPr="00A1633C">
        <w:rPr>
          <w:rFonts w:ascii="Times New Roman" w:hAnsi="Times New Roman"/>
          <w:b/>
          <w:sz w:val="24"/>
          <w:szCs w:val="24"/>
        </w:rPr>
        <w:t xml:space="preserve"> 4: Alcohol Service Notification- Sell, serve and supply alcohol responsibly</w:t>
      </w:r>
    </w:p>
    <w:p w14:paraId="2994DF03" w14:textId="77777777" w:rsidR="008B789C" w:rsidRPr="00A1633C" w:rsidRDefault="008B789C" w:rsidP="008B789C">
      <w:pPr>
        <w:numPr>
          <w:ilvl w:val="0"/>
          <w:numId w:val="11"/>
        </w:numPr>
        <w:spacing w:line="240" w:lineRule="auto"/>
        <w:jc w:val="both"/>
        <w:rPr>
          <w:rFonts w:ascii="Times New Roman" w:hAnsi="Times New Roman"/>
          <w:sz w:val="24"/>
          <w:szCs w:val="24"/>
        </w:rPr>
      </w:pPr>
      <w:r w:rsidRPr="00A1633C">
        <w:rPr>
          <w:rFonts w:ascii="Times New Roman" w:hAnsi="Times New Roman"/>
          <w:sz w:val="24"/>
          <w:szCs w:val="24"/>
        </w:rPr>
        <w:t>Sale of alcoholic beverages is prohibited to children below the age of 18 years</w:t>
      </w:r>
    </w:p>
    <w:p w14:paraId="4F3C485C" w14:textId="77777777" w:rsidR="008B789C" w:rsidRPr="00A1633C" w:rsidRDefault="008B789C" w:rsidP="008B789C">
      <w:pPr>
        <w:numPr>
          <w:ilvl w:val="0"/>
          <w:numId w:val="11"/>
        </w:numPr>
        <w:spacing w:line="240" w:lineRule="auto"/>
        <w:jc w:val="both"/>
        <w:rPr>
          <w:rFonts w:ascii="Times New Roman" w:hAnsi="Times New Roman"/>
          <w:sz w:val="24"/>
          <w:szCs w:val="24"/>
        </w:rPr>
      </w:pPr>
      <w:r w:rsidRPr="00A1633C">
        <w:rPr>
          <w:rFonts w:ascii="Times New Roman" w:hAnsi="Times New Roman"/>
          <w:sz w:val="24"/>
          <w:szCs w:val="24"/>
        </w:rPr>
        <w:t xml:space="preserve">Sale of alcoholic beverages is prohibited till 1 pm </w:t>
      </w:r>
    </w:p>
    <w:p w14:paraId="56B0DC32" w14:textId="77777777" w:rsidR="008B789C" w:rsidRPr="00A1633C" w:rsidRDefault="008B789C" w:rsidP="008B789C">
      <w:pPr>
        <w:numPr>
          <w:ilvl w:val="0"/>
          <w:numId w:val="11"/>
        </w:numPr>
        <w:spacing w:line="240" w:lineRule="auto"/>
        <w:jc w:val="both"/>
        <w:rPr>
          <w:rFonts w:ascii="Times New Roman" w:hAnsi="Times New Roman"/>
          <w:sz w:val="24"/>
          <w:szCs w:val="24"/>
          <w:u w:val="single"/>
        </w:rPr>
      </w:pPr>
      <w:r w:rsidRPr="00A1633C">
        <w:rPr>
          <w:rFonts w:ascii="Times New Roman" w:hAnsi="Times New Roman"/>
          <w:sz w:val="24"/>
          <w:szCs w:val="24"/>
        </w:rPr>
        <w:t xml:space="preserve">Sale of alcoholic beverages is prohibited on Tuesday </w:t>
      </w:r>
    </w:p>
    <w:p w14:paraId="59FC3DC8" w14:textId="77777777" w:rsidR="008B789C" w:rsidRPr="00A1633C" w:rsidRDefault="008B789C" w:rsidP="008B789C">
      <w:pPr>
        <w:numPr>
          <w:ilvl w:val="0"/>
          <w:numId w:val="11"/>
        </w:numPr>
        <w:spacing w:line="240" w:lineRule="auto"/>
        <w:jc w:val="both"/>
        <w:rPr>
          <w:rFonts w:ascii="Times New Roman" w:hAnsi="Times New Roman"/>
          <w:sz w:val="24"/>
          <w:szCs w:val="24"/>
        </w:rPr>
      </w:pPr>
      <w:r w:rsidRPr="00A1633C">
        <w:rPr>
          <w:rFonts w:ascii="Times New Roman" w:hAnsi="Times New Roman"/>
          <w:sz w:val="24"/>
          <w:szCs w:val="24"/>
        </w:rPr>
        <w:lastRenderedPageBreak/>
        <w:t>Sale of alcoholic beverages is prohibited after 10 pm on days of the week</w:t>
      </w:r>
    </w:p>
    <w:p w14:paraId="3CDB16C5" w14:textId="3D0E3905" w:rsidR="008B789C" w:rsidRPr="00A1633C" w:rsidRDefault="008B789C" w:rsidP="008B789C">
      <w:pPr>
        <w:numPr>
          <w:ilvl w:val="0"/>
          <w:numId w:val="11"/>
        </w:numPr>
        <w:spacing w:line="240" w:lineRule="auto"/>
        <w:jc w:val="both"/>
        <w:rPr>
          <w:rFonts w:ascii="Times New Roman" w:hAnsi="Times New Roman"/>
          <w:sz w:val="24"/>
          <w:szCs w:val="24"/>
        </w:rPr>
      </w:pPr>
      <w:r w:rsidRPr="00A1633C">
        <w:rPr>
          <w:rFonts w:ascii="Times New Roman" w:hAnsi="Times New Roman"/>
          <w:sz w:val="24"/>
          <w:szCs w:val="24"/>
        </w:rPr>
        <w:t xml:space="preserve">Sale of alcohol in the establishments is liable for prosecution for </w:t>
      </w:r>
      <w:bookmarkStart w:id="0" w:name="_GoBack"/>
      <w:bookmarkEnd w:id="0"/>
      <w:r w:rsidRPr="00A1633C">
        <w:rPr>
          <w:rFonts w:ascii="Times New Roman" w:hAnsi="Times New Roman"/>
          <w:sz w:val="24"/>
          <w:szCs w:val="24"/>
        </w:rPr>
        <w:t>promoting public intoxication</w:t>
      </w:r>
    </w:p>
    <w:p w14:paraId="3C0559BC" w14:textId="77777777" w:rsidR="008B789C" w:rsidRPr="00A1633C" w:rsidRDefault="008B789C" w:rsidP="008B789C">
      <w:pPr>
        <w:numPr>
          <w:ilvl w:val="0"/>
          <w:numId w:val="11"/>
        </w:numPr>
        <w:spacing w:line="240" w:lineRule="auto"/>
        <w:jc w:val="both"/>
        <w:rPr>
          <w:rFonts w:ascii="Times New Roman" w:hAnsi="Times New Roman"/>
          <w:sz w:val="24"/>
          <w:szCs w:val="24"/>
        </w:rPr>
      </w:pPr>
      <w:r w:rsidRPr="00A1633C">
        <w:rPr>
          <w:rFonts w:ascii="Times New Roman" w:hAnsi="Times New Roman"/>
          <w:sz w:val="24"/>
          <w:szCs w:val="24"/>
        </w:rPr>
        <w:t xml:space="preserve">Advertisement of alcohol products in the establishment is prohibited </w:t>
      </w:r>
    </w:p>
    <w:p w14:paraId="345056CB" w14:textId="77777777" w:rsidR="008B789C" w:rsidRPr="00A1633C" w:rsidRDefault="008B789C" w:rsidP="008B789C">
      <w:pPr>
        <w:spacing w:line="240" w:lineRule="auto"/>
        <w:ind w:left="1440"/>
        <w:jc w:val="both"/>
        <w:rPr>
          <w:rFonts w:ascii="Times New Roman" w:hAnsi="Times New Roman"/>
          <w:sz w:val="24"/>
          <w:szCs w:val="24"/>
        </w:rPr>
      </w:pPr>
      <w:r w:rsidRPr="00A1633C">
        <w:rPr>
          <w:rFonts w:ascii="Times New Roman" w:hAnsi="Times New Roman"/>
          <w:sz w:val="24"/>
          <w:szCs w:val="24"/>
        </w:rPr>
        <w:t>Any violations will be liable for penalties and prosecution.</w:t>
      </w:r>
    </w:p>
    <w:p w14:paraId="091E66E4" w14:textId="77777777" w:rsidR="008B789C" w:rsidRDefault="008B789C" w:rsidP="008B789C">
      <w:pPr>
        <w:spacing w:line="240" w:lineRule="auto"/>
        <w:jc w:val="both"/>
        <w:rPr>
          <w:rFonts w:ascii="Times New Roman" w:hAnsi="Times New Roman"/>
          <w:sz w:val="24"/>
          <w:szCs w:val="24"/>
        </w:rPr>
      </w:pPr>
    </w:p>
    <w:p w14:paraId="6E5DF4B1" w14:textId="77777777" w:rsidR="008B789C" w:rsidRDefault="008B789C" w:rsidP="008B789C">
      <w:pPr>
        <w:tabs>
          <w:tab w:val="left" w:pos="6393"/>
        </w:tabs>
        <w:spacing w:line="240" w:lineRule="auto"/>
        <w:jc w:val="both"/>
        <w:rPr>
          <w:rFonts w:ascii="Times New Roman" w:hAnsi="Times New Roman"/>
          <w:b/>
          <w:sz w:val="24"/>
          <w:szCs w:val="24"/>
        </w:rPr>
      </w:pPr>
      <w:r>
        <w:rPr>
          <w:rFonts w:ascii="Times New Roman" w:hAnsi="Times New Roman"/>
          <w:b/>
          <w:sz w:val="24"/>
          <w:szCs w:val="24"/>
        </w:rPr>
        <w:tab/>
      </w:r>
    </w:p>
    <w:p w14:paraId="25812F86" w14:textId="77777777" w:rsidR="008B789C" w:rsidRDefault="008B789C" w:rsidP="008B789C">
      <w:pPr>
        <w:tabs>
          <w:tab w:val="left" w:pos="6393"/>
        </w:tabs>
        <w:spacing w:line="240" w:lineRule="auto"/>
        <w:jc w:val="both"/>
        <w:rPr>
          <w:rFonts w:ascii="Times New Roman" w:hAnsi="Times New Roman"/>
          <w:b/>
          <w:sz w:val="24"/>
          <w:szCs w:val="24"/>
        </w:rPr>
      </w:pPr>
    </w:p>
    <w:p w14:paraId="68090005" w14:textId="77777777" w:rsidR="008B789C" w:rsidRDefault="008B789C" w:rsidP="008B789C">
      <w:pPr>
        <w:tabs>
          <w:tab w:val="left" w:pos="6393"/>
        </w:tabs>
        <w:spacing w:line="240" w:lineRule="auto"/>
        <w:jc w:val="both"/>
        <w:rPr>
          <w:rFonts w:ascii="Times New Roman" w:hAnsi="Times New Roman"/>
          <w:b/>
          <w:sz w:val="24"/>
          <w:szCs w:val="24"/>
        </w:rPr>
      </w:pPr>
    </w:p>
    <w:p w14:paraId="3C529F93" w14:textId="77777777" w:rsidR="008B789C" w:rsidRPr="00A1633C" w:rsidRDefault="008B789C" w:rsidP="008B789C">
      <w:pPr>
        <w:tabs>
          <w:tab w:val="left" w:pos="6393"/>
        </w:tabs>
        <w:spacing w:line="240" w:lineRule="auto"/>
        <w:jc w:val="both"/>
        <w:rPr>
          <w:rFonts w:ascii="Times New Roman" w:hAnsi="Times New Roman"/>
          <w:b/>
          <w:sz w:val="24"/>
          <w:szCs w:val="24"/>
        </w:rPr>
      </w:pPr>
    </w:p>
    <w:p w14:paraId="48C0A97C" w14:textId="77777777" w:rsidR="008B789C" w:rsidRPr="00A1633C" w:rsidRDefault="008B789C" w:rsidP="008B789C">
      <w:pPr>
        <w:spacing w:line="240" w:lineRule="auto"/>
        <w:jc w:val="both"/>
        <w:rPr>
          <w:rFonts w:ascii="Times New Roman" w:hAnsi="Times New Roman"/>
          <w:b/>
          <w:sz w:val="24"/>
          <w:szCs w:val="24"/>
        </w:rPr>
      </w:pPr>
      <w:r>
        <w:rPr>
          <w:rFonts w:ascii="Times New Roman" w:hAnsi="Times New Roman"/>
          <w:b/>
          <w:sz w:val="24"/>
          <w:szCs w:val="24"/>
        </w:rPr>
        <w:t>Annexure</w:t>
      </w:r>
      <w:r w:rsidRPr="00A1633C">
        <w:rPr>
          <w:rFonts w:ascii="Times New Roman" w:hAnsi="Times New Roman"/>
          <w:b/>
          <w:sz w:val="24"/>
          <w:szCs w:val="24"/>
        </w:rPr>
        <w:t xml:space="preserve"> 5: Alcohol Policy Toolkit- “Sell, Serve and Supply Alcohol Responsibly”</w:t>
      </w:r>
    </w:p>
    <w:p w14:paraId="2232E725"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b/>
          <w:sz w:val="24"/>
          <w:szCs w:val="24"/>
        </w:rPr>
        <w:t>Introduction:</w:t>
      </w:r>
      <w:r w:rsidRPr="00A1633C">
        <w:rPr>
          <w:rFonts w:ascii="Times New Roman" w:hAnsi="Times New Roman"/>
          <w:sz w:val="24"/>
          <w:szCs w:val="24"/>
        </w:rPr>
        <w:t xml:space="preserve"> </w:t>
      </w:r>
    </w:p>
    <w:p w14:paraId="15DA3BE7"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The social burden and the loss of productivity due to alcohol could forseeably offset the benefits perceived due to alcohol trade in Bhutan.  To address the serious social harms caused by alcohol, existing alcohol policies including productions, sales and public education must be diligently implemented by the concerned stakeholders. </w:t>
      </w:r>
    </w:p>
    <w:p w14:paraId="7038CF01"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Bhutan Penal Code 2004 and other regulatory alcohol policies of the Ministry of Trade and BICMA govern alcohol services. Prohibition of alcohol sales:  to children below 18 years (1989),  before 1 pm,  after 10 pm, on Tuesday (1999), pertains to promoting environment for responsible alcohol serving, selling and supply practices in licensed establishments (bars, hotels, lodges, restaurants) and any other vendors where alcohol is available.  </w:t>
      </w:r>
    </w:p>
    <w:p w14:paraId="4E6A3B25"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b/>
          <w:sz w:val="24"/>
          <w:szCs w:val="24"/>
        </w:rPr>
        <w:t xml:space="preserve">Role of licensed establishments: </w:t>
      </w:r>
      <w:r w:rsidRPr="00A1633C">
        <w:rPr>
          <w:rFonts w:ascii="Times New Roman" w:hAnsi="Times New Roman"/>
          <w:sz w:val="24"/>
          <w:szCs w:val="24"/>
        </w:rPr>
        <w:t xml:space="preserve"> </w:t>
      </w:r>
    </w:p>
    <w:p w14:paraId="5C6BD5ED"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It is essential that establishment owners, managers and staff are familiar with the laws and policies guiding alcohol services.  Establishments have significant responsibility and liability in selling, serving or supplying liquor. Establishment owners, managers and staff 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 to the society and the patrons, being informed about these rules will avoid civic litigations and penalties related to over service offences. </w:t>
      </w:r>
    </w:p>
    <w:p w14:paraId="2FFADCFC"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The following brief provides information on improving serving, selling and supply practices in licensed establishments:</w:t>
      </w:r>
    </w:p>
    <w:p w14:paraId="45FC7B00"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Observing alcohol trading hours:</w:t>
      </w:r>
    </w:p>
    <w:p w14:paraId="02078579"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lastRenderedPageBreak/>
        <w:t>Establishments must be aware of the trading hours and the service practices. Alcohol should not be served, sold or supplied during the restricted hours (before 1 pm and after 10pm) and dry day (Tuesday) anywhere on the premises of the establishments. Observe the following practices during the restricted hours or day of sale:</w:t>
      </w:r>
    </w:p>
    <w:p w14:paraId="75981798" w14:textId="77777777" w:rsidR="008B789C" w:rsidRPr="00A1633C" w:rsidRDefault="008B789C" w:rsidP="008B789C">
      <w:pPr>
        <w:numPr>
          <w:ilvl w:val="0"/>
          <w:numId w:val="7"/>
        </w:numPr>
        <w:spacing w:line="240" w:lineRule="auto"/>
        <w:jc w:val="both"/>
        <w:rPr>
          <w:rFonts w:ascii="Times New Roman" w:hAnsi="Times New Roman"/>
          <w:sz w:val="24"/>
          <w:szCs w:val="24"/>
        </w:rPr>
      </w:pPr>
      <w:r w:rsidRPr="00A1633C">
        <w:rPr>
          <w:rFonts w:ascii="Times New Roman" w:hAnsi="Times New Roman"/>
          <w:sz w:val="24"/>
          <w:szCs w:val="24"/>
        </w:rPr>
        <w:t xml:space="preserve">Do not sell, serve or supply alcohol beverages in the restaurants or in cubicles or behind the curtains  </w:t>
      </w:r>
    </w:p>
    <w:p w14:paraId="66CE1B9A" w14:textId="77777777" w:rsidR="008B789C" w:rsidRPr="00A1633C" w:rsidRDefault="008B789C" w:rsidP="008B789C">
      <w:pPr>
        <w:numPr>
          <w:ilvl w:val="0"/>
          <w:numId w:val="7"/>
        </w:numPr>
        <w:spacing w:line="240" w:lineRule="auto"/>
        <w:jc w:val="both"/>
        <w:rPr>
          <w:rFonts w:ascii="Times New Roman" w:hAnsi="Times New Roman"/>
          <w:sz w:val="24"/>
          <w:szCs w:val="24"/>
        </w:rPr>
      </w:pPr>
      <w:r w:rsidRPr="00A1633C">
        <w:rPr>
          <w:rFonts w:ascii="Times New Roman" w:hAnsi="Times New Roman"/>
          <w:sz w:val="24"/>
          <w:szCs w:val="24"/>
        </w:rPr>
        <w:t xml:space="preserve">Do not sell, serve or </w:t>
      </w:r>
      <w:proofErr w:type="gramStart"/>
      <w:r w:rsidRPr="00A1633C">
        <w:rPr>
          <w:rFonts w:ascii="Times New Roman" w:hAnsi="Times New Roman"/>
          <w:sz w:val="24"/>
          <w:szCs w:val="24"/>
        </w:rPr>
        <w:t>supply  alcohol</w:t>
      </w:r>
      <w:proofErr w:type="gramEnd"/>
      <w:r w:rsidRPr="00A1633C">
        <w:rPr>
          <w:rFonts w:ascii="Times New Roman" w:hAnsi="Times New Roman"/>
          <w:sz w:val="24"/>
          <w:szCs w:val="24"/>
        </w:rPr>
        <w:t xml:space="preserve"> in the hotel rooms </w:t>
      </w:r>
    </w:p>
    <w:p w14:paraId="0C05DDC2" w14:textId="77777777" w:rsidR="008B789C" w:rsidRPr="00A1633C" w:rsidRDefault="008B789C" w:rsidP="008B789C">
      <w:pPr>
        <w:numPr>
          <w:ilvl w:val="0"/>
          <w:numId w:val="7"/>
        </w:numPr>
        <w:spacing w:line="240" w:lineRule="auto"/>
        <w:jc w:val="both"/>
        <w:rPr>
          <w:rFonts w:ascii="Times New Roman" w:hAnsi="Times New Roman"/>
          <w:sz w:val="24"/>
          <w:szCs w:val="24"/>
        </w:rPr>
      </w:pPr>
      <w:r w:rsidRPr="00A1633C">
        <w:rPr>
          <w:rFonts w:ascii="Times New Roman" w:hAnsi="Times New Roman"/>
          <w:sz w:val="24"/>
          <w:szCs w:val="24"/>
        </w:rPr>
        <w:t xml:space="preserve">Do not sell, </w:t>
      </w:r>
      <w:proofErr w:type="gramStart"/>
      <w:r w:rsidRPr="00A1633C">
        <w:rPr>
          <w:rFonts w:ascii="Times New Roman" w:hAnsi="Times New Roman"/>
          <w:sz w:val="24"/>
          <w:szCs w:val="24"/>
        </w:rPr>
        <w:t>serve,  supply</w:t>
      </w:r>
      <w:proofErr w:type="gramEnd"/>
      <w:r w:rsidRPr="00A1633C">
        <w:rPr>
          <w:rFonts w:ascii="Times New Roman" w:hAnsi="Times New Roman"/>
          <w:sz w:val="24"/>
          <w:szCs w:val="24"/>
        </w:rPr>
        <w:t xml:space="preserve"> or trade alcohol outside from the establishment</w:t>
      </w:r>
    </w:p>
    <w:p w14:paraId="581903C9" w14:textId="77777777" w:rsidR="008B789C" w:rsidRPr="00A1633C" w:rsidRDefault="008B789C" w:rsidP="008B789C">
      <w:pPr>
        <w:numPr>
          <w:ilvl w:val="0"/>
          <w:numId w:val="7"/>
        </w:numPr>
        <w:spacing w:line="240" w:lineRule="auto"/>
        <w:jc w:val="both"/>
        <w:rPr>
          <w:rFonts w:ascii="Times New Roman" w:hAnsi="Times New Roman"/>
          <w:sz w:val="24"/>
          <w:szCs w:val="24"/>
        </w:rPr>
      </w:pPr>
      <w:r w:rsidRPr="00A1633C">
        <w:rPr>
          <w:rFonts w:ascii="Times New Roman" w:hAnsi="Times New Roman"/>
          <w:sz w:val="24"/>
          <w:szCs w:val="24"/>
        </w:rPr>
        <w:t xml:space="preserve">Do not engage in any deceptive practices such as serving alcohol in coffee mug, </w:t>
      </w:r>
      <w:proofErr w:type="gramStart"/>
      <w:r w:rsidRPr="00A1633C">
        <w:rPr>
          <w:rFonts w:ascii="Times New Roman" w:hAnsi="Times New Roman"/>
          <w:sz w:val="24"/>
          <w:szCs w:val="24"/>
        </w:rPr>
        <w:t>using  other</w:t>
      </w:r>
      <w:proofErr w:type="gramEnd"/>
      <w:r w:rsidRPr="00A1633C">
        <w:rPr>
          <w:rFonts w:ascii="Times New Roman" w:hAnsi="Times New Roman"/>
          <w:sz w:val="24"/>
          <w:szCs w:val="24"/>
        </w:rPr>
        <w:t xml:space="preserve"> bottled beverages for alcohol or create a separate room or cubicles  to serve alcohol</w:t>
      </w:r>
    </w:p>
    <w:p w14:paraId="52B32B95" w14:textId="77777777" w:rsidR="008B789C" w:rsidRPr="00A1633C" w:rsidRDefault="008B789C" w:rsidP="008B789C">
      <w:pPr>
        <w:spacing w:line="240" w:lineRule="auto"/>
        <w:jc w:val="both"/>
        <w:rPr>
          <w:rFonts w:ascii="Times New Roman" w:hAnsi="Times New Roman"/>
          <w:b/>
          <w:sz w:val="24"/>
          <w:szCs w:val="24"/>
        </w:rPr>
      </w:pPr>
    </w:p>
    <w:p w14:paraId="3E9BCCBE"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 xml:space="preserve">Dealing with underage children:  </w:t>
      </w:r>
    </w:p>
    <w:p w14:paraId="7A0A7826"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According to Section 390 of the Bhutan Penal Code 2004, it is an offence to serve alcohol to children who have not attained the age of 18 years.  By refusing alcohol to underage clients, establishments not only prevent litigations, they can improve </w:t>
      </w:r>
      <w:proofErr w:type="gramStart"/>
      <w:r w:rsidRPr="00A1633C">
        <w:rPr>
          <w:rFonts w:ascii="Times New Roman" w:hAnsi="Times New Roman"/>
          <w:sz w:val="24"/>
          <w:szCs w:val="24"/>
        </w:rPr>
        <w:t>their  social</w:t>
      </w:r>
      <w:proofErr w:type="gramEnd"/>
      <w:r w:rsidRPr="00A1633C">
        <w:rPr>
          <w:rFonts w:ascii="Times New Roman" w:hAnsi="Times New Roman"/>
          <w:sz w:val="24"/>
          <w:szCs w:val="24"/>
        </w:rPr>
        <w:t xml:space="preserve"> image as responsible agents engaged in reducing underage drinking. The following are some tips to recognize and handle underage clients in your establishment:</w:t>
      </w:r>
    </w:p>
    <w:p w14:paraId="7EB055EB" w14:textId="77777777" w:rsidR="008B789C" w:rsidRPr="00A1633C" w:rsidRDefault="008B789C" w:rsidP="008B789C">
      <w:pPr>
        <w:numPr>
          <w:ilvl w:val="0"/>
          <w:numId w:val="1"/>
        </w:numPr>
        <w:spacing w:line="240" w:lineRule="auto"/>
        <w:jc w:val="both"/>
        <w:rPr>
          <w:rFonts w:ascii="Times New Roman" w:hAnsi="Times New Roman"/>
          <w:sz w:val="24"/>
          <w:szCs w:val="24"/>
        </w:rPr>
      </w:pPr>
      <w:r w:rsidRPr="00A1633C">
        <w:rPr>
          <w:rFonts w:ascii="Times New Roman" w:hAnsi="Times New Roman"/>
          <w:sz w:val="24"/>
          <w:szCs w:val="24"/>
        </w:rPr>
        <w:t xml:space="preserve">If you suspect a client as an underage, always ask his/her age. Explain that your establishment’s policies require to do age identification of the underage or underage-looking clients. </w:t>
      </w:r>
    </w:p>
    <w:p w14:paraId="4DDD0BFC" w14:textId="77777777" w:rsidR="008B789C" w:rsidRPr="00A1633C" w:rsidRDefault="008B789C" w:rsidP="008B789C">
      <w:pPr>
        <w:numPr>
          <w:ilvl w:val="0"/>
          <w:numId w:val="1"/>
        </w:numPr>
        <w:spacing w:line="240" w:lineRule="auto"/>
        <w:jc w:val="both"/>
        <w:rPr>
          <w:rFonts w:ascii="Times New Roman" w:hAnsi="Times New Roman"/>
          <w:sz w:val="24"/>
          <w:szCs w:val="24"/>
        </w:rPr>
      </w:pPr>
      <w:r w:rsidRPr="00A1633C">
        <w:rPr>
          <w:rFonts w:ascii="Times New Roman" w:hAnsi="Times New Roman"/>
          <w:sz w:val="24"/>
          <w:szCs w:val="24"/>
        </w:rPr>
        <w:t>Ask the client to produce a document such as citizenship card to verify the age.</w:t>
      </w:r>
    </w:p>
    <w:p w14:paraId="3421A6E0" w14:textId="77777777" w:rsidR="008B789C" w:rsidRPr="00A1633C" w:rsidRDefault="008B789C" w:rsidP="008B789C">
      <w:pPr>
        <w:numPr>
          <w:ilvl w:val="0"/>
          <w:numId w:val="1"/>
        </w:numPr>
        <w:spacing w:line="240" w:lineRule="auto"/>
        <w:jc w:val="both"/>
        <w:rPr>
          <w:rFonts w:ascii="Times New Roman" w:hAnsi="Times New Roman"/>
          <w:sz w:val="24"/>
          <w:szCs w:val="24"/>
        </w:rPr>
      </w:pPr>
      <w:r w:rsidRPr="00A1633C">
        <w:rPr>
          <w:rFonts w:ascii="Times New Roman" w:hAnsi="Times New Roman"/>
          <w:sz w:val="24"/>
          <w:szCs w:val="24"/>
        </w:rPr>
        <w:t xml:space="preserve">If the client has no ID or ID shows underage, politely but firmly decline alcohol service. </w:t>
      </w:r>
    </w:p>
    <w:p w14:paraId="0A0BC189" w14:textId="77777777" w:rsidR="008B789C" w:rsidRPr="00A1633C" w:rsidRDefault="008B789C" w:rsidP="008B789C">
      <w:pPr>
        <w:numPr>
          <w:ilvl w:val="0"/>
          <w:numId w:val="1"/>
        </w:numPr>
        <w:spacing w:line="240" w:lineRule="auto"/>
        <w:jc w:val="both"/>
        <w:rPr>
          <w:rFonts w:ascii="Times New Roman" w:hAnsi="Times New Roman"/>
          <w:sz w:val="24"/>
          <w:szCs w:val="24"/>
        </w:rPr>
      </w:pPr>
      <w:r w:rsidRPr="00A1633C">
        <w:rPr>
          <w:rFonts w:ascii="Times New Roman" w:hAnsi="Times New Roman"/>
          <w:sz w:val="24"/>
          <w:szCs w:val="24"/>
        </w:rPr>
        <w:t xml:space="preserve">If the buyer is an adult and accompanied by an underage child, inform the client that the client is not allowed to share alcohol to the underage client. </w:t>
      </w:r>
    </w:p>
    <w:p w14:paraId="000C564D"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 xml:space="preserve">Dealing with intoxicated clients: </w:t>
      </w:r>
    </w:p>
    <w:p w14:paraId="74577DEB"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Selling, serving and supplying alcohol to inebriated customers can be implicated for promoting public intoxication. According to the Bhutan Penal Code 383, public intoxication is an offence. There are two ways to encounter intoxicated customers in licensed premises: a customer can get drunk at the establishment or can walk in drunk. Both the situations require prohibition of alcohol services. Tips to recognize an intoxicated customer are:</w:t>
      </w:r>
    </w:p>
    <w:p w14:paraId="5B86982E" w14:textId="77777777" w:rsidR="008B789C" w:rsidRPr="00A1633C" w:rsidRDefault="008B789C" w:rsidP="008B789C">
      <w:pPr>
        <w:numPr>
          <w:ilvl w:val="0"/>
          <w:numId w:val="2"/>
        </w:numPr>
        <w:spacing w:line="240" w:lineRule="auto"/>
        <w:jc w:val="both"/>
        <w:rPr>
          <w:rFonts w:ascii="Times New Roman" w:hAnsi="Times New Roman"/>
          <w:sz w:val="24"/>
          <w:szCs w:val="24"/>
        </w:rPr>
      </w:pPr>
      <w:r w:rsidRPr="00A1633C">
        <w:rPr>
          <w:rFonts w:ascii="Times New Roman" w:hAnsi="Times New Roman"/>
          <w:sz w:val="24"/>
          <w:szCs w:val="24"/>
        </w:rPr>
        <w:t>You can observe a customer is drunk from the gait, speech or the behavior.</w:t>
      </w:r>
    </w:p>
    <w:p w14:paraId="55891545" w14:textId="77777777" w:rsidR="008B789C" w:rsidRPr="00A1633C" w:rsidRDefault="008B789C" w:rsidP="008B789C">
      <w:pPr>
        <w:numPr>
          <w:ilvl w:val="0"/>
          <w:numId w:val="2"/>
        </w:numPr>
        <w:spacing w:line="240" w:lineRule="auto"/>
        <w:jc w:val="both"/>
        <w:rPr>
          <w:rFonts w:ascii="Times New Roman" w:hAnsi="Times New Roman"/>
          <w:sz w:val="24"/>
          <w:szCs w:val="24"/>
        </w:rPr>
      </w:pPr>
      <w:r w:rsidRPr="00A1633C">
        <w:rPr>
          <w:rFonts w:ascii="Times New Roman" w:hAnsi="Times New Roman"/>
          <w:sz w:val="24"/>
          <w:szCs w:val="24"/>
        </w:rPr>
        <w:t xml:space="preserve">An obviously intoxicated customer sways while attempting to stand </w:t>
      </w:r>
      <w:proofErr w:type="gramStart"/>
      <w:r w:rsidRPr="00A1633C">
        <w:rPr>
          <w:rFonts w:ascii="Times New Roman" w:hAnsi="Times New Roman"/>
          <w:sz w:val="24"/>
          <w:szCs w:val="24"/>
        </w:rPr>
        <w:t>still,  slurs</w:t>
      </w:r>
      <w:proofErr w:type="gramEnd"/>
      <w:r w:rsidRPr="00A1633C">
        <w:rPr>
          <w:rFonts w:ascii="Times New Roman" w:hAnsi="Times New Roman"/>
          <w:sz w:val="24"/>
          <w:szCs w:val="24"/>
        </w:rPr>
        <w:t xml:space="preserve"> or trips over words or speak very slowly and deliberately, falls off a stool or chair, goes off to sleep or becomes overtly excited and annoys staff</w:t>
      </w:r>
    </w:p>
    <w:p w14:paraId="0701DBE0"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lastRenderedPageBreak/>
        <w:t>Drinking gives a sense of power and a false sense of security and often put people on the defensive. Remember that while dealing with intoxicated customers, you are no longer dealing with the logical, rational person because judgment is the faculty affected. A few tips to handle intoxicated customers are:</w:t>
      </w:r>
    </w:p>
    <w:p w14:paraId="6D5CD1C0"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Explain that your establishment policies and the Bhutan penal code do not permit alcohol services to drunken customers. Explain that both establishment and the person are liable for penalty by the law.</w:t>
      </w:r>
    </w:p>
    <w:p w14:paraId="1CE7A77E"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 xml:space="preserve">Be courteous and avoid confrontation. Politely but firmly refuse alcohol service to a drunken customer. </w:t>
      </w:r>
    </w:p>
    <w:p w14:paraId="7E11403F"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Don't make statements that will embarrass or provoke a customer, such as "you're drunk", or "you've had too much". Instead offer supportive statements such as “we are all like a family member, we worry about our clients”.</w:t>
      </w:r>
    </w:p>
    <w:p w14:paraId="76DAA8EB"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 xml:space="preserve">Chat briefly with customers to help determine their sobriety. If the intoxicated person is part of a group, suggest to a sober member that the person be taken home (not allowed to drive home).  </w:t>
      </w:r>
    </w:p>
    <w:p w14:paraId="3D8F3F46"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 xml:space="preserve">Slow the frequency of service down when a customer </w:t>
      </w:r>
      <w:proofErr w:type="gramStart"/>
      <w:r w:rsidRPr="00A1633C">
        <w:rPr>
          <w:rFonts w:ascii="Times New Roman" w:hAnsi="Times New Roman"/>
          <w:sz w:val="24"/>
          <w:szCs w:val="24"/>
        </w:rPr>
        <w:t>orders</w:t>
      </w:r>
      <w:proofErr w:type="gramEnd"/>
      <w:r w:rsidRPr="00A1633C">
        <w:rPr>
          <w:rFonts w:ascii="Times New Roman" w:hAnsi="Times New Roman"/>
          <w:sz w:val="24"/>
          <w:szCs w:val="24"/>
        </w:rPr>
        <w:t xml:space="preserve"> rapidly. </w:t>
      </w:r>
    </w:p>
    <w:p w14:paraId="3B7B3CAB"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When a customer begins to show signs of intoxication, stop the service.</w:t>
      </w:r>
    </w:p>
    <w:p w14:paraId="01D3369B"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 xml:space="preserve">Handling customer pressure: </w:t>
      </w:r>
    </w:p>
    <w:p w14:paraId="1EE27A8E"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Clients may be non-cooperative and sometimes may encounter unpleasant</w:t>
      </w:r>
      <w:r w:rsidRPr="00A1633C">
        <w:rPr>
          <w:rFonts w:ascii="Times New Roman" w:hAnsi="Times New Roman"/>
          <w:b/>
          <w:sz w:val="24"/>
          <w:szCs w:val="24"/>
        </w:rPr>
        <w:t xml:space="preserve"> </w:t>
      </w:r>
      <w:r w:rsidRPr="00A1633C">
        <w:rPr>
          <w:rFonts w:ascii="Times New Roman" w:hAnsi="Times New Roman"/>
          <w:sz w:val="24"/>
          <w:szCs w:val="24"/>
        </w:rPr>
        <w:t>events. A customer may insist to be served alcohol and intoxicated customers may get into argument with the staff.  Tips to handle non-cooperative customers include:</w:t>
      </w:r>
    </w:p>
    <w:p w14:paraId="71844D70" w14:textId="77777777" w:rsidR="008B789C" w:rsidRPr="00A1633C" w:rsidRDefault="008B789C" w:rsidP="008B789C">
      <w:pPr>
        <w:numPr>
          <w:ilvl w:val="0"/>
          <w:numId w:val="3"/>
        </w:numPr>
        <w:spacing w:line="240" w:lineRule="auto"/>
        <w:jc w:val="both"/>
        <w:rPr>
          <w:rFonts w:ascii="Times New Roman" w:hAnsi="Times New Roman"/>
          <w:sz w:val="24"/>
          <w:szCs w:val="24"/>
        </w:rPr>
      </w:pPr>
      <w:r w:rsidRPr="00A1633C">
        <w:rPr>
          <w:rFonts w:ascii="Times New Roman" w:hAnsi="Times New Roman"/>
          <w:sz w:val="24"/>
          <w:szCs w:val="24"/>
        </w:rPr>
        <w:t>Train your staff to handle customer pressure and to manage customer’s abusive conduct.</w:t>
      </w:r>
    </w:p>
    <w:p w14:paraId="7B9BA6D6" w14:textId="77777777" w:rsidR="008B789C" w:rsidRPr="00A1633C" w:rsidRDefault="008B789C" w:rsidP="008B789C">
      <w:pPr>
        <w:numPr>
          <w:ilvl w:val="0"/>
          <w:numId w:val="3"/>
        </w:numPr>
        <w:spacing w:line="240" w:lineRule="auto"/>
        <w:jc w:val="both"/>
        <w:rPr>
          <w:rFonts w:ascii="Times New Roman" w:hAnsi="Times New Roman"/>
          <w:sz w:val="24"/>
          <w:szCs w:val="24"/>
        </w:rPr>
      </w:pPr>
      <w:r w:rsidRPr="00A1633C">
        <w:rPr>
          <w:rFonts w:ascii="Times New Roman" w:hAnsi="Times New Roman"/>
          <w:sz w:val="24"/>
          <w:szCs w:val="24"/>
        </w:rPr>
        <w:t>If the customer is non-complaint or becomes aggressive and violent, seek help of the police</w:t>
      </w:r>
    </w:p>
    <w:p w14:paraId="1D5C6857" w14:textId="77777777" w:rsidR="008B789C" w:rsidRPr="00A1633C" w:rsidRDefault="008B789C" w:rsidP="008B789C">
      <w:pPr>
        <w:numPr>
          <w:ilvl w:val="0"/>
          <w:numId w:val="3"/>
        </w:numPr>
        <w:spacing w:line="240" w:lineRule="auto"/>
        <w:jc w:val="both"/>
        <w:rPr>
          <w:rFonts w:ascii="Times New Roman" w:hAnsi="Times New Roman"/>
          <w:sz w:val="24"/>
          <w:szCs w:val="24"/>
        </w:rPr>
      </w:pPr>
      <w:r w:rsidRPr="00A1633C">
        <w:rPr>
          <w:rFonts w:ascii="Times New Roman" w:hAnsi="Times New Roman"/>
          <w:sz w:val="24"/>
          <w:szCs w:val="24"/>
        </w:rPr>
        <w:t xml:space="preserve">Record any difficult events for future record </w:t>
      </w:r>
    </w:p>
    <w:p w14:paraId="7D1B8A2C" w14:textId="77777777" w:rsidR="008B789C" w:rsidRPr="00A1633C" w:rsidRDefault="008B789C" w:rsidP="008B789C">
      <w:pPr>
        <w:numPr>
          <w:ilvl w:val="0"/>
          <w:numId w:val="3"/>
        </w:numPr>
        <w:spacing w:line="240" w:lineRule="auto"/>
        <w:jc w:val="both"/>
        <w:rPr>
          <w:rFonts w:ascii="Times New Roman" w:hAnsi="Times New Roman"/>
          <w:sz w:val="24"/>
          <w:szCs w:val="24"/>
        </w:rPr>
      </w:pPr>
      <w:r w:rsidRPr="00A1633C">
        <w:rPr>
          <w:rFonts w:ascii="Times New Roman" w:hAnsi="Times New Roman"/>
          <w:sz w:val="24"/>
          <w:szCs w:val="24"/>
        </w:rPr>
        <w:t>Share lessons learnt from handling such cases with the other staff of the establishment</w:t>
      </w:r>
    </w:p>
    <w:p w14:paraId="2490BF82"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 xml:space="preserve">Dealing with other general clients: </w:t>
      </w:r>
    </w:p>
    <w:p w14:paraId="600FAC13"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Establishments may require explaining alcohol policies displayed to the patrons</w:t>
      </w:r>
      <w:r w:rsidRPr="00A1633C">
        <w:rPr>
          <w:rFonts w:ascii="Times New Roman" w:hAnsi="Times New Roman"/>
          <w:b/>
          <w:sz w:val="24"/>
          <w:szCs w:val="24"/>
        </w:rPr>
        <w:t xml:space="preserve">. </w:t>
      </w:r>
      <w:r w:rsidRPr="00A1633C">
        <w:rPr>
          <w:rFonts w:ascii="Times New Roman" w:hAnsi="Times New Roman"/>
          <w:sz w:val="24"/>
          <w:szCs w:val="24"/>
        </w:rPr>
        <w:t xml:space="preserve"> Every staff member </w:t>
      </w:r>
      <w:proofErr w:type="gramStart"/>
      <w:r w:rsidRPr="00A1633C">
        <w:rPr>
          <w:rFonts w:ascii="Times New Roman" w:hAnsi="Times New Roman"/>
          <w:sz w:val="24"/>
          <w:szCs w:val="24"/>
        </w:rPr>
        <w:t>has to</w:t>
      </w:r>
      <w:proofErr w:type="gramEnd"/>
      <w:r w:rsidRPr="00A1633C">
        <w:rPr>
          <w:rFonts w:ascii="Times New Roman" w:hAnsi="Times New Roman"/>
          <w:sz w:val="24"/>
          <w:szCs w:val="24"/>
        </w:rPr>
        <w:t xml:space="preserve"> be ready to answer these questions. Staff should have the competence and skills to manage problem behavior among the patrons in addition to training on refusing services.</w:t>
      </w:r>
    </w:p>
    <w:p w14:paraId="54494A8A"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t>Be clear in explaining the policies of the alcohol services at your establishment.</w:t>
      </w:r>
    </w:p>
    <w:p w14:paraId="1ABD70B8"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t>Always be polite but firm in refusing alcohol services.</w:t>
      </w:r>
    </w:p>
    <w:p w14:paraId="7099FB7D"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t xml:space="preserve">Explain to your staff how to handle difficult clients. </w:t>
      </w:r>
    </w:p>
    <w:p w14:paraId="5E51D089"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lastRenderedPageBreak/>
        <w:t xml:space="preserve">Emphasize methods on how to deal with the special challenges of </w:t>
      </w:r>
      <w:proofErr w:type="gramStart"/>
      <w:r w:rsidRPr="00A1633C">
        <w:rPr>
          <w:rFonts w:ascii="Times New Roman" w:hAnsi="Times New Roman"/>
          <w:sz w:val="24"/>
          <w:szCs w:val="24"/>
        </w:rPr>
        <w:t>handling  underage</w:t>
      </w:r>
      <w:proofErr w:type="gramEnd"/>
      <w:r w:rsidRPr="00A1633C">
        <w:rPr>
          <w:rFonts w:ascii="Times New Roman" w:hAnsi="Times New Roman"/>
          <w:sz w:val="24"/>
          <w:szCs w:val="24"/>
        </w:rPr>
        <w:t>, known customers, friends and peers.</w:t>
      </w:r>
    </w:p>
    <w:p w14:paraId="03BA07CB"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t xml:space="preserve">Always immediately document in your </w:t>
      </w:r>
      <w:proofErr w:type="gramStart"/>
      <w:r w:rsidRPr="00A1633C">
        <w:rPr>
          <w:rFonts w:ascii="Times New Roman" w:hAnsi="Times New Roman"/>
          <w:sz w:val="24"/>
          <w:szCs w:val="24"/>
        </w:rPr>
        <w:t>log book</w:t>
      </w:r>
      <w:proofErr w:type="gramEnd"/>
      <w:r w:rsidRPr="00A1633C">
        <w:rPr>
          <w:rFonts w:ascii="Times New Roman" w:hAnsi="Times New Roman"/>
          <w:sz w:val="24"/>
          <w:szCs w:val="24"/>
        </w:rPr>
        <w:t xml:space="preserve"> about difficult clients or events that your establishment had to handle.</w:t>
      </w:r>
    </w:p>
    <w:p w14:paraId="12C99911"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Alcohol advertisement:</w:t>
      </w:r>
    </w:p>
    <w:p w14:paraId="5B01DBFE"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sz w:val="24"/>
          <w:szCs w:val="24"/>
        </w:rPr>
        <w:t xml:space="preserve">Display of any information that overtly or subtly promote alcoholic brands or specific industry is promotion of alcohol.  Promotion of any alcoholic beverage representing   international </w:t>
      </w:r>
      <w:proofErr w:type="gramStart"/>
      <w:r w:rsidRPr="00A1633C">
        <w:rPr>
          <w:rFonts w:ascii="Times New Roman" w:hAnsi="Times New Roman"/>
          <w:sz w:val="24"/>
          <w:szCs w:val="24"/>
        </w:rPr>
        <w:t>or  domestic</w:t>
      </w:r>
      <w:proofErr w:type="gramEnd"/>
      <w:r w:rsidRPr="00A1633C">
        <w:rPr>
          <w:rFonts w:ascii="Times New Roman" w:hAnsi="Times New Roman"/>
          <w:sz w:val="24"/>
          <w:szCs w:val="24"/>
        </w:rPr>
        <w:t xml:space="preserve"> alcohol industries at the establishments are liable for promoting alcoholic drinks as per the </w:t>
      </w:r>
      <w:r w:rsidRPr="00A1633C">
        <w:rPr>
          <w:rFonts w:ascii="Times New Roman" w:hAnsi="Times New Roman"/>
          <w:i/>
          <w:sz w:val="24"/>
          <w:szCs w:val="24"/>
        </w:rPr>
        <w:t>Rule 2.12c</w:t>
      </w:r>
      <w:r w:rsidRPr="00A1633C">
        <w:rPr>
          <w:rFonts w:ascii="Times New Roman" w:hAnsi="Times New Roman"/>
          <w:sz w:val="24"/>
          <w:szCs w:val="24"/>
        </w:rPr>
        <w:t xml:space="preserve"> of the Rules on Content, BICMA 2010.</w:t>
      </w:r>
    </w:p>
    <w:p w14:paraId="71618FAA"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Compliance checks:</w:t>
      </w:r>
    </w:p>
    <w:p w14:paraId="46D15848"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The inspectors from the Department of Industry and the Royal Bhutan Police perform adhoc compliance checks to monitor the practices in the establishments or may act on information from the informants. Any violation will lead to imposition of penalties or prosecution.</w:t>
      </w:r>
    </w:p>
    <w:p w14:paraId="68348ECE"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 xml:space="preserve">Violation penalties: </w:t>
      </w:r>
    </w:p>
    <w:p w14:paraId="43576E12"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It is important that establishment owners, managers, and staff are aware of violation penalties. Penalties vary ranging from payment of fine to cancellation of license and imprisonment. The following are a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6"/>
        <w:gridCol w:w="4674"/>
      </w:tblGrid>
      <w:tr w:rsidR="008B789C" w:rsidRPr="00A1633C" w14:paraId="36D731F0" w14:textId="77777777" w:rsidTr="00427462">
        <w:tc>
          <w:tcPr>
            <w:tcW w:w="4788" w:type="dxa"/>
          </w:tcPr>
          <w:p w14:paraId="0C267E56" w14:textId="77777777" w:rsidR="008B789C" w:rsidRPr="00A1633C" w:rsidRDefault="008B789C" w:rsidP="00427462">
            <w:pPr>
              <w:spacing w:after="0" w:line="240" w:lineRule="auto"/>
              <w:jc w:val="both"/>
              <w:rPr>
                <w:rFonts w:ascii="Times New Roman" w:hAnsi="Times New Roman"/>
                <w:b/>
                <w:sz w:val="24"/>
                <w:szCs w:val="24"/>
              </w:rPr>
            </w:pPr>
            <w:proofErr w:type="gramStart"/>
            <w:r w:rsidRPr="00A1633C">
              <w:rPr>
                <w:rFonts w:ascii="Times New Roman" w:hAnsi="Times New Roman"/>
                <w:b/>
                <w:sz w:val="24"/>
                <w:szCs w:val="24"/>
              </w:rPr>
              <w:t>Violation  type</w:t>
            </w:r>
            <w:proofErr w:type="gramEnd"/>
            <w:r w:rsidRPr="00A1633C">
              <w:rPr>
                <w:rFonts w:ascii="Times New Roman" w:hAnsi="Times New Roman"/>
                <w:b/>
                <w:sz w:val="24"/>
                <w:szCs w:val="24"/>
              </w:rPr>
              <w:t xml:space="preserve"> </w:t>
            </w:r>
          </w:p>
        </w:tc>
        <w:tc>
          <w:tcPr>
            <w:tcW w:w="4788" w:type="dxa"/>
          </w:tcPr>
          <w:p w14:paraId="3BC95BE5" w14:textId="77777777" w:rsidR="008B789C" w:rsidRPr="00A1633C" w:rsidRDefault="008B789C" w:rsidP="00427462">
            <w:pPr>
              <w:spacing w:after="0" w:line="240" w:lineRule="auto"/>
              <w:jc w:val="both"/>
              <w:rPr>
                <w:rFonts w:ascii="Times New Roman" w:hAnsi="Times New Roman"/>
                <w:b/>
                <w:sz w:val="24"/>
                <w:szCs w:val="24"/>
              </w:rPr>
            </w:pPr>
            <w:r w:rsidRPr="00A1633C">
              <w:rPr>
                <w:rFonts w:ascii="Times New Roman" w:hAnsi="Times New Roman"/>
                <w:b/>
                <w:sz w:val="24"/>
                <w:szCs w:val="24"/>
              </w:rPr>
              <w:t>Penalty</w:t>
            </w:r>
          </w:p>
        </w:tc>
      </w:tr>
      <w:tr w:rsidR="008B789C" w:rsidRPr="00A1633C" w14:paraId="5E1DC7EE" w14:textId="77777777" w:rsidTr="00427462">
        <w:tc>
          <w:tcPr>
            <w:tcW w:w="4788" w:type="dxa"/>
          </w:tcPr>
          <w:p w14:paraId="78A3A48B"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Late closure of bars </w:t>
            </w:r>
            <w:proofErr w:type="gramStart"/>
            <w:r w:rsidRPr="00A1633C">
              <w:rPr>
                <w:rFonts w:ascii="Times New Roman" w:hAnsi="Times New Roman"/>
                <w:sz w:val="24"/>
                <w:szCs w:val="24"/>
              </w:rPr>
              <w:t>( first</w:t>
            </w:r>
            <w:proofErr w:type="gramEnd"/>
            <w:r w:rsidRPr="00A1633C">
              <w:rPr>
                <w:rFonts w:ascii="Times New Roman" w:hAnsi="Times New Roman"/>
                <w:sz w:val="24"/>
                <w:szCs w:val="24"/>
              </w:rPr>
              <w:t xml:space="preserve"> offence)</w:t>
            </w:r>
          </w:p>
        </w:tc>
        <w:tc>
          <w:tcPr>
            <w:tcW w:w="4788" w:type="dxa"/>
          </w:tcPr>
          <w:p w14:paraId="38EC58F7"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Nu.5000</w:t>
            </w:r>
          </w:p>
        </w:tc>
      </w:tr>
      <w:tr w:rsidR="008B789C" w:rsidRPr="00A1633C" w14:paraId="02B1728D" w14:textId="77777777" w:rsidTr="00427462">
        <w:tc>
          <w:tcPr>
            <w:tcW w:w="4788" w:type="dxa"/>
          </w:tcPr>
          <w:p w14:paraId="378BEB40"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Alcohol service on Tuesday or before 1 pm (first offence)</w:t>
            </w:r>
          </w:p>
        </w:tc>
        <w:tc>
          <w:tcPr>
            <w:tcW w:w="4788" w:type="dxa"/>
          </w:tcPr>
          <w:p w14:paraId="0DCCBE69"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Nu. 1000</w:t>
            </w:r>
          </w:p>
        </w:tc>
      </w:tr>
      <w:tr w:rsidR="008B789C" w:rsidRPr="00A1633C" w14:paraId="665CFE78" w14:textId="77777777" w:rsidTr="00427462">
        <w:tc>
          <w:tcPr>
            <w:tcW w:w="4788" w:type="dxa"/>
          </w:tcPr>
          <w:p w14:paraId="6C844BBC"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Underage alcohol service </w:t>
            </w:r>
            <w:proofErr w:type="gramStart"/>
            <w:r w:rsidRPr="00A1633C">
              <w:rPr>
                <w:rFonts w:ascii="Times New Roman" w:hAnsi="Times New Roman"/>
                <w:sz w:val="24"/>
                <w:szCs w:val="24"/>
              </w:rPr>
              <w:t>( first</w:t>
            </w:r>
            <w:proofErr w:type="gramEnd"/>
            <w:r w:rsidRPr="00A1633C">
              <w:rPr>
                <w:rFonts w:ascii="Times New Roman" w:hAnsi="Times New Roman"/>
                <w:sz w:val="24"/>
                <w:szCs w:val="24"/>
              </w:rPr>
              <w:t xml:space="preserve"> offence)</w:t>
            </w:r>
          </w:p>
        </w:tc>
        <w:tc>
          <w:tcPr>
            <w:tcW w:w="4788" w:type="dxa"/>
          </w:tcPr>
          <w:p w14:paraId="2A5A5433"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Nu.500 &amp; six months license suspension and </w:t>
            </w:r>
            <w:proofErr w:type="gramStart"/>
            <w:r w:rsidRPr="00C75919">
              <w:rPr>
                <w:rFonts w:ascii="Times New Roman" w:hAnsi="Times New Roman"/>
                <w:sz w:val="24"/>
                <w:szCs w:val="24"/>
              </w:rPr>
              <w:t>one year</w:t>
            </w:r>
            <w:proofErr w:type="gramEnd"/>
            <w:r w:rsidRPr="00C75919">
              <w:rPr>
                <w:rFonts w:ascii="Times New Roman" w:hAnsi="Times New Roman"/>
                <w:sz w:val="24"/>
                <w:szCs w:val="24"/>
              </w:rPr>
              <w:t xml:space="preserve"> imprisonment</w:t>
            </w:r>
            <w:r w:rsidRPr="00A1633C">
              <w:rPr>
                <w:rFonts w:ascii="Times New Roman" w:hAnsi="Times New Roman"/>
                <w:sz w:val="24"/>
                <w:szCs w:val="24"/>
              </w:rPr>
              <w:t xml:space="preserve"> as per the Child Protection Act of Bhutan</w:t>
            </w:r>
          </w:p>
        </w:tc>
      </w:tr>
      <w:tr w:rsidR="008B789C" w:rsidRPr="00A1633C" w14:paraId="2FD16CE5" w14:textId="77777777" w:rsidTr="00427462">
        <w:tc>
          <w:tcPr>
            <w:tcW w:w="4788" w:type="dxa"/>
          </w:tcPr>
          <w:p w14:paraId="189B288C"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Repeat offence of any above violations</w:t>
            </w:r>
          </w:p>
        </w:tc>
        <w:tc>
          <w:tcPr>
            <w:tcW w:w="4788" w:type="dxa"/>
          </w:tcPr>
          <w:p w14:paraId="136F4C5E"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Cancellation of license</w:t>
            </w:r>
          </w:p>
        </w:tc>
      </w:tr>
      <w:tr w:rsidR="008B789C" w:rsidRPr="00A1633C" w14:paraId="5F739B64" w14:textId="77777777" w:rsidTr="00427462">
        <w:tc>
          <w:tcPr>
            <w:tcW w:w="4788" w:type="dxa"/>
          </w:tcPr>
          <w:p w14:paraId="104B5041"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Alcohol service to intoxicated customers </w:t>
            </w:r>
          </w:p>
        </w:tc>
        <w:tc>
          <w:tcPr>
            <w:tcW w:w="4788" w:type="dxa"/>
          </w:tcPr>
          <w:p w14:paraId="345296E5"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Prosecution </w:t>
            </w:r>
          </w:p>
        </w:tc>
      </w:tr>
      <w:tr w:rsidR="008B789C" w:rsidRPr="00A1633C" w14:paraId="68D4C3ED" w14:textId="77777777" w:rsidTr="00427462">
        <w:tc>
          <w:tcPr>
            <w:tcW w:w="4788" w:type="dxa"/>
          </w:tcPr>
          <w:p w14:paraId="711D411D"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Advertisement promoting alcoholic drinks</w:t>
            </w:r>
          </w:p>
        </w:tc>
        <w:tc>
          <w:tcPr>
            <w:tcW w:w="4788" w:type="dxa"/>
          </w:tcPr>
          <w:p w14:paraId="0A57E40F"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Prosecution</w:t>
            </w:r>
          </w:p>
        </w:tc>
      </w:tr>
    </w:tbl>
    <w:p w14:paraId="456D48F1" w14:textId="77777777" w:rsidR="008B789C" w:rsidRPr="00A1633C" w:rsidRDefault="008B789C" w:rsidP="008B789C">
      <w:pPr>
        <w:spacing w:line="240" w:lineRule="auto"/>
        <w:jc w:val="both"/>
        <w:rPr>
          <w:rFonts w:ascii="Times New Roman" w:hAnsi="Times New Roman"/>
          <w:sz w:val="24"/>
          <w:szCs w:val="24"/>
        </w:rPr>
      </w:pPr>
    </w:p>
    <w:p w14:paraId="0C942A55"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Manager’s supervisory policies:</w:t>
      </w:r>
    </w:p>
    <w:p w14:paraId="2B28BE1F"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Manager should ensure that employees are trained on establishment policies, laws and penalties related to violation of alcohol polices. A few tips for managers and owners to support their staff are:</w:t>
      </w:r>
    </w:p>
    <w:p w14:paraId="55126A6D"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t>Organize routine staff meetings to ensure repetition and reinforcement of practices in the establishments.</w:t>
      </w:r>
    </w:p>
    <w:p w14:paraId="3E89B628"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t>Discuss the past lessons of handling customers.</w:t>
      </w:r>
    </w:p>
    <w:p w14:paraId="441DFF36"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t>Check whether staff is aware of the policies.</w:t>
      </w:r>
    </w:p>
    <w:p w14:paraId="4DD49CEC"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lastRenderedPageBreak/>
        <w:t>Ensure that new staff is compulsorily oriented on the establishment policies.</w:t>
      </w:r>
    </w:p>
    <w:p w14:paraId="7094EF8F"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t xml:space="preserve">Always be supportive of the staff when handling clients in the establishment. </w:t>
      </w:r>
    </w:p>
    <w:p w14:paraId="1CB73B62"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Unusual occurrence log:</w:t>
      </w:r>
    </w:p>
    <w:p w14:paraId="3C6DF0F3"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Unusual occurrences include age-restricted purchase attempts, customer abusive conducts when alcohol service is declined. </w:t>
      </w:r>
    </w:p>
    <w:p w14:paraId="60C165A7" w14:textId="77777777" w:rsidR="008B789C" w:rsidRPr="00A1633C" w:rsidRDefault="008B789C" w:rsidP="008B789C">
      <w:pPr>
        <w:numPr>
          <w:ilvl w:val="0"/>
          <w:numId w:val="8"/>
        </w:numPr>
        <w:spacing w:line="240" w:lineRule="auto"/>
        <w:jc w:val="both"/>
        <w:rPr>
          <w:rFonts w:ascii="Times New Roman" w:hAnsi="Times New Roman"/>
          <w:sz w:val="24"/>
          <w:szCs w:val="24"/>
        </w:rPr>
      </w:pPr>
      <w:r w:rsidRPr="00A1633C">
        <w:rPr>
          <w:rFonts w:ascii="Times New Roman" w:hAnsi="Times New Roman"/>
          <w:sz w:val="24"/>
          <w:szCs w:val="24"/>
        </w:rPr>
        <w:t xml:space="preserve">Always document such incidents as soon as it occurs  </w:t>
      </w:r>
    </w:p>
    <w:p w14:paraId="7665AD87" w14:textId="77777777" w:rsidR="008B789C" w:rsidRPr="00A1633C" w:rsidRDefault="008B789C" w:rsidP="008B789C">
      <w:pPr>
        <w:numPr>
          <w:ilvl w:val="0"/>
          <w:numId w:val="8"/>
        </w:numPr>
        <w:spacing w:line="240" w:lineRule="auto"/>
        <w:jc w:val="both"/>
        <w:rPr>
          <w:rFonts w:ascii="Times New Roman" w:hAnsi="Times New Roman"/>
          <w:sz w:val="24"/>
          <w:szCs w:val="24"/>
        </w:rPr>
      </w:pPr>
      <w:r w:rsidRPr="00A1633C">
        <w:rPr>
          <w:rFonts w:ascii="Times New Roman" w:hAnsi="Times New Roman"/>
          <w:sz w:val="24"/>
          <w:szCs w:val="24"/>
        </w:rPr>
        <w:t xml:space="preserve">Include the] customer’s name, date, time, description of the event, and whether purchase attempt was successful. </w:t>
      </w:r>
    </w:p>
    <w:p w14:paraId="35BF0988" w14:textId="77777777" w:rsidR="008B789C" w:rsidRPr="00A1633C" w:rsidRDefault="008B789C" w:rsidP="008B789C">
      <w:pPr>
        <w:numPr>
          <w:ilvl w:val="0"/>
          <w:numId w:val="8"/>
        </w:numPr>
        <w:spacing w:line="240" w:lineRule="auto"/>
        <w:jc w:val="both"/>
        <w:rPr>
          <w:rFonts w:ascii="Times New Roman" w:hAnsi="Times New Roman"/>
          <w:sz w:val="24"/>
          <w:szCs w:val="24"/>
        </w:rPr>
      </w:pPr>
      <w:r w:rsidRPr="00A1633C">
        <w:rPr>
          <w:rFonts w:ascii="Times New Roman" w:hAnsi="Times New Roman"/>
          <w:sz w:val="24"/>
          <w:szCs w:val="24"/>
        </w:rPr>
        <w:t>Sign the record by the staff and the the manager/owner</w:t>
      </w:r>
    </w:p>
    <w:p w14:paraId="7CDD790C"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 The documentation will be a proof that your establishment is making efforts to promote good serving, selling and supply practices</w:t>
      </w:r>
    </w:p>
    <w:p w14:paraId="5779CEF9" w14:textId="77777777" w:rsidR="008B789C" w:rsidRPr="00A1633C" w:rsidRDefault="008B789C" w:rsidP="008B789C">
      <w:pPr>
        <w:spacing w:line="240" w:lineRule="auto"/>
        <w:jc w:val="both"/>
        <w:rPr>
          <w:rFonts w:ascii="Times New Roman" w:hAnsi="Times New Roman"/>
          <w:b/>
          <w:sz w:val="24"/>
          <w:szCs w:val="24"/>
        </w:rPr>
      </w:pPr>
    </w:p>
    <w:p w14:paraId="77060BFB" w14:textId="77777777" w:rsidR="008B789C" w:rsidRPr="00A1633C" w:rsidRDefault="008B789C" w:rsidP="008B789C">
      <w:pPr>
        <w:spacing w:line="240" w:lineRule="auto"/>
        <w:jc w:val="both"/>
        <w:rPr>
          <w:rFonts w:ascii="Times New Roman" w:hAnsi="Times New Roman"/>
          <w:b/>
          <w:sz w:val="24"/>
          <w:szCs w:val="24"/>
        </w:rPr>
      </w:pPr>
      <w:r>
        <w:rPr>
          <w:rFonts w:ascii="Times New Roman" w:hAnsi="Times New Roman"/>
          <w:b/>
          <w:sz w:val="24"/>
          <w:szCs w:val="24"/>
        </w:rPr>
        <w:t>Annexure</w:t>
      </w:r>
      <w:r w:rsidRPr="00A1633C">
        <w:rPr>
          <w:rFonts w:ascii="Times New Roman" w:hAnsi="Times New Roman"/>
          <w:b/>
          <w:sz w:val="24"/>
          <w:szCs w:val="24"/>
        </w:rPr>
        <w:t xml:space="preserve"> 6: Establishment site mapping for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58"/>
        <w:gridCol w:w="4692"/>
      </w:tblGrid>
      <w:tr w:rsidR="008B789C" w:rsidRPr="00A1633C" w14:paraId="2AB13C76" w14:textId="77777777" w:rsidTr="00427462">
        <w:tc>
          <w:tcPr>
            <w:tcW w:w="4788" w:type="dxa"/>
          </w:tcPr>
          <w:p w14:paraId="3E06A11B" w14:textId="77777777" w:rsidR="008B789C" w:rsidRPr="00A1633C" w:rsidRDefault="008B789C" w:rsidP="00427462">
            <w:pPr>
              <w:spacing w:line="240" w:lineRule="auto"/>
              <w:jc w:val="both"/>
              <w:rPr>
                <w:rFonts w:ascii="Times New Roman" w:hAnsi="Times New Roman"/>
                <w:sz w:val="24"/>
                <w:szCs w:val="24"/>
              </w:rPr>
            </w:pPr>
          </w:p>
        </w:tc>
        <w:tc>
          <w:tcPr>
            <w:tcW w:w="4788" w:type="dxa"/>
          </w:tcPr>
          <w:p w14:paraId="1F5F6BA4"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Observation</w:t>
            </w:r>
          </w:p>
        </w:tc>
      </w:tr>
      <w:tr w:rsidR="008B789C" w:rsidRPr="00A1633C" w14:paraId="71099680" w14:textId="77777777" w:rsidTr="00427462">
        <w:tc>
          <w:tcPr>
            <w:tcW w:w="4788" w:type="dxa"/>
          </w:tcPr>
          <w:p w14:paraId="6C69321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Location</w:t>
            </w:r>
          </w:p>
        </w:tc>
        <w:tc>
          <w:tcPr>
            <w:tcW w:w="4788" w:type="dxa"/>
          </w:tcPr>
          <w:p w14:paraId="1AB3712D" w14:textId="77777777" w:rsidR="008B789C" w:rsidRPr="00A1633C" w:rsidRDefault="008B789C" w:rsidP="00427462">
            <w:pPr>
              <w:spacing w:line="240" w:lineRule="auto"/>
              <w:jc w:val="both"/>
              <w:rPr>
                <w:rFonts w:ascii="Times New Roman" w:hAnsi="Times New Roman"/>
                <w:sz w:val="24"/>
                <w:szCs w:val="24"/>
              </w:rPr>
            </w:pPr>
          </w:p>
        </w:tc>
      </w:tr>
      <w:tr w:rsidR="008B789C" w:rsidRPr="00A1633C" w14:paraId="74934D89" w14:textId="77777777" w:rsidTr="00427462">
        <w:tc>
          <w:tcPr>
            <w:tcW w:w="4788" w:type="dxa"/>
          </w:tcPr>
          <w:p w14:paraId="17DF8D7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Building number</w:t>
            </w:r>
          </w:p>
        </w:tc>
        <w:tc>
          <w:tcPr>
            <w:tcW w:w="4788" w:type="dxa"/>
          </w:tcPr>
          <w:p w14:paraId="76429D23"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
        </w:tc>
      </w:tr>
      <w:tr w:rsidR="008B789C" w:rsidRPr="00A1633C" w14:paraId="2D77B40F" w14:textId="77777777" w:rsidTr="00427462">
        <w:tc>
          <w:tcPr>
            <w:tcW w:w="4788" w:type="dxa"/>
          </w:tcPr>
          <w:p w14:paraId="52126A7E"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Type of establishment</w:t>
            </w:r>
          </w:p>
        </w:tc>
        <w:tc>
          <w:tcPr>
            <w:tcW w:w="4788" w:type="dxa"/>
          </w:tcPr>
          <w:p w14:paraId="278C4901"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 xml:space="preserve">Bar       </w:t>
            </w:r>
          </w:p>
          <w:p w14:paraId="4BD96E0D"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Hotel</w:t>
            </w:r>
          </w:p>
          <w:p w14:paraId="6F5FB58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Restaurant</w:t>
            </w:r>
          </w:p>
          <w:p w14:paraId="45C3B67D"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Drayang</w:t>
            </w:r>
          </w:p>
          <w:p w14:paraId="003CA6F7"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 xml:space="preserve">Grocery shop  </w:t>
            </w:r>
          </w:p>
          <w:p w14:paraId="31DE0522"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Other stores (specify)…………</w:t>
            </w:r>
            <w:proofErr w:type="gramStart"/>
            <w:r w:rsidRPr="00A1633C">
              <w:rPr>
                <w:rFonts w:ascii="Times New Roman" w:hAnsi="Times New Roman"/>
                <w:sz w:val="24"/>
                <w:szCs w:val="24"/>
              </w:rPr>
              <w:t>…..</w:t>
            </w:r>
            <w:proofErr w:type="gramEnd"/>
          </w:p>
        </w:tc>
      </w:tr>
      <w:tr w:rsidR="008B789C" w:rsidRPr="00A1633C" w14:paraId="11FD759C" w14:textId="77777777" w:rsidTr="00427462">
        <w:tc>
          <w:tcPr>
            <w:tcW w:w="4788" w:type="dxa"/>
          </w:tcPr>
          <w:p w14:paraId="644368FB"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Owner (name)</w:t>
            </w:r>
          </w:p>
        </w:tc>
        <w:tc>
          <w:tcPr>
            <w:tcW w:w="4788" w:type="dxa"/>
          </w:tcPr>
          <w:p w14:paraId="091F549B"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
        </w:tc>
      </w:tr>
      <w:tr w:rsidR="008B789C" w:rsidRPr="00A1633C" w14:paraId="0DE476DF" w14:textId="77777777" w:rsidTr="00427462">
        <w:tc>
          <w:tcPr>
            <w:tcW w:w="4788" w:type="dxa"/>
          </w:tcPr>
          <w:p w14:paraId="43959719"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Manager (name)</w:t>
            </w:r>
          </w:p>
        </w:tc>
        <w:tc>
          <w:tcPr>
            <w:tcW w:w="4788" w:type="dxa"/>
          </w:tcPr>
          <w:p w14:paraId="5CD2611D"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
        </w:tc>
      </w:tr>
      <w:tr w:rsidR="008B789C" w:rsidRPr="00A1633C" w14:paraId="2895BCC1" w14:textId="77777777" w:rsidTr="00427462">
        <w:tc>
          <w:tcPr>
            <w:tcW w:w="4788" w:type="dxa"/>
          </w:tcPr>
          <w:p w14:paraId="10B0FA9E"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Number of staff (including the manager)</w:t>
            </w:r>
          </w:p>
        </w:tc>
        <w:tc>
          <w:tcPr>
            <w:tcW w:w="4788" w:type="dxa"/>
          </w:tcPr>
          <w:p w14:paraId="708B3C50" w14:textId="77777777" w:rsidR="008B789C" w:rsidRPr="00A1633C" w:rsidRDefault="008B789C" w:rsidP="00427462">
            <w:pPr>
              <w:spacing w:line="240" w:lineRule="auto"/>
              <w:jc w:val="both"/>
              <w:rPr>
                <w:rFonts w:ascii="Times New Roman" w:hAnsi="Times New Roman"/>
                <w:sz w:val="24"/>
                <w:szCs w:val="24"/>
              </w:rPr>
            </w:pPr>
          </w:p>
        </w:tc>
      </w:tr>
      <w:tr w:rsidR="008B789C" w:rsidRPr="00A1633C" w14:paraId="129AF812" w14:textId="77777777" w:rsidTr="00427462">
        <w:tc>
          <w:tcPr>
            <w:tcW w:w="4788" w:type="dxa"/>
          </w:tcPr>
          <w:p w14:paraId="1376FCFA"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Number of tables</w:t>
            </w:r>
          </w:p>
        </w:tc>
        <w:tc>
          <w:tcPr>
            <w:tcW w:w="4788" w:type="dxa"/>
          </w:tcPr>
          <w:p w14:paraId="56D3B386" w14:textId="77777777" w:rsidR="008B789C" w:rsidRPr="00A1633C" w:rsidRDefault="008B789C" w:rsidP="00427462">
            <w:pPr>
              <w:spacing w:line="240" w:lineRule="auto"/>
              <w:jc w:val="both"/>
              <w:rPr>
                <w:rFonts w:ascii="Times New Roman" w:hAnsi="Times New Roman"/>
                <w:sz w:val="24"/>
                <w:szCs w:val="24"/>
              </w:rPr>
            </w:pPr>
          </w:p>
        </w:tc>
      </w:tr>
      <w:tr w:rsidR="008B789C" w:rsidRPr="00A1633C" w14:paraId="4BC59617" w14:textId="77777777" w:rsidTr="00427462">
        <w:tc>
          <w:tcPr>
            <w:tcW w:w="4788" w:type="dxa"/>
          </w:tcPr>
          <w:p w14:paraId="5E2B7C97"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 xml:space="preserve">Total seats </w:t>
            </w:r>
          </w:p>
        </w:tc>
        <w:tc>
          <w:tcPr>
            <w:tcW w:w="4788" w:type="dxa"/>
          </w:tcPr>
          <w:p w14:paraId="45579395" w14:textId="77777777" w:rsidR="008B789C" w:rsidRPr="00A1633C" w:rsidRDefault="008B789C" w:rsidP="00427462">
            <w:pPr>
              <w:spacing w:line="240" w:lineRule="auto"/>
              <w:jc w:val="both"/>
              <w:rPr>
                <w:rFonts w:ascii="Times New Roman" w:hAnsi="Times New Roman"/>
                <w:sz w:val="24"/>
                <w:szCs w:val="24"/>
              </w:rPr>
            </w:pPr>
          </w:p>
        </w:tc>
      </w:tr>
      <w:tr w:rsidR="008B789C" w:rsidRPr="00A1633C" w14:paraId="474B977C" w14:textId="77777777" w:rsidTr="00427462">
        <w:tc>
          <w:tcPr>
            <w:tcW w:w="4788" w:type="dxa"/>
          </w:tcPr>
          <w:p w14:paraId="761BDDD3"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Number of chairs</w:t>
            </w:r>
          </w:p>
        </w:tc>
        <w:tc>
          <w:tcPr>
            <w:tcW w:w="4788" w:type="dxa"/>
          </w:tcPr>
          <w:p w14:paraId="2619CFF4" w14:textId="77777777" w:rsidR="008B789C" w:rsidRPr="00A1633C" w:rsidRDefault="008B789C" w:rsidP="00427462">
            <w:pPr>
              <w:spacing w:line="240" w:lineRule="auto"/>
              <w:jc w:val="both"/>
              <w:rPr>
                <w:rFonts w:ascii="Times New Roman" w:hAnsi="Times New Roman"/>
                <w:sz w:val="24"/>
                <w:szCs w:val="24"/>
              </w:rPr>
            </w:pPr>
          </w:p>
        </w:tc>
      </w:tr>
      <w:tr w:rsidR="008B789C" w:rsidRPr="00A1633C" w14:paraId="24090F99" w14:textId="77777777" w:rsidTr="00427462">
        <w:tc>
          <w:tcPr>
            <w:tcW w:w="4788" w:type="dxa"/>
          </w:tcPr>
          <w:p w14:paraId="39FF53B4"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lastRenderedPageBreak/>
              <w:t>Display status of alcohol notification</w:t>
            </w:r>
          </w:p>
        </w:tc>
        <w:tc>
          <w:tcPr>
            <w:tcW w:w="4788" w:type="dxa"/>
          </w:tcPr>
          <w:p w14:paraId="133AEA33"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Displayed</w:t>
            </w:r>
          </w:p>
          <w:p w14:paraId="563756C8"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Not displayed</w:t>
            </w:r>
          </w:p>
        </w:tc>
      </w:tr>
      <w:tr w:rsidR="008B789C" w:rsidRPr="00A1633C" w14:paraId="045703A7" w14:textId="77777777" w:rsidTr="00427462">
        <w:tc>
          <w:tcPr>
            <w:tcW w:w="4788" w:type="dxa"/>
          </w:tcPr>
          <w:p w14:paraId="0AA82B5D"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Duration of operation at the current site</w:t>
            </w:r>
          </w:p>
        </w:tc>
        <w:tc>
          <w:tcPr>
            <w:tcW w:w="4788" w:type="dxa"/>
          </w:tcPr>
          <w:p w14:paraId="70944CE6"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roofErr w:type="gramStart"/>
            <w:r w:rsidRPr="00A1633C">
              <w:rPr>
                <w:rFonts w:ascii="Times New Roman" w:hAnsi="Times New Roman"/>
                <w:sz w:val="24"/>
                <w:szCs w:val="24"/>
              </w:rPr>
              <w:t>….years</w:t>
            </w:r>
            <w:proofErr w:type="gramEnd"/>
          </w:p>
        </w:tc>
      </w:tr>
      <w:tr w:rsidR="008B789C" w:rsidRPr="00A1633C" w14:paraId="0F1ED2CC" w14:textId="77777777" w:rsidTr="00427462">
        <w:tc>
          <w:tcPr>
            <w:tcW w:w="4788" w:type="dxa"/>
          </w:tcPr>
          <w:p w14:paraId="1933C6F5"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Age of license</w:t>
            </w:r>
          </w:p>
        </w:tc>
        <w:tc>
          <w:tcPr>
            <w:tcW w:w="4788" w:type="dxa"/>
          </w:tcPr>
          <w:p w14:paraId="72645BB3"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w:t>
            </w:r>
            <w:proofErr w:type="gramStart"/>
            <w:r w:rsidRPr="00A1633C">
              <w:rPr>
                <w:rFonts w:ascii="Times New Roman" w:hAnsi="Times New Roman"/>
                <w:sz w:val="24"/>
                <w:szCs w:val="24"/>
              </w:rPr>
              <w:t>…..</w:t>
            </w:r>
            <w:proofErr w:type="gramEnd"/>
            <w:r w:rsidRPr="00A1633C">
              <w:rPr>
                <w:rFonts w:ascii="Times New Roman" w:hAnsi="Times New Roman"/>
                <w:sz w:val="24"/>
                <w:szCs w:val="24"/>
              </w:rPr>
              <w:t xml:space="preserve">years </w:t>
            </w:r>
          </w:p>
        </w:tc>
      </w:tr>
      <w:tr w:rsidR="008B789C" w:rsidRPr="00A1633C" w14:paraId="44049EE0" w14:textId="77777777" w:rsidTr="00427462">
        <w:tc>
          <w:tcPr>
            <w:tcW w:w="4788" w:type="dxa"/>
          </w:tcPr>
          <w:p w14:paraId="2C899DD3" w14:textId="77777777" w:rsidR="008B789C" w:rsidRPr="00A1633C" w:rsidRDefault="008B789C" w:rsidP="00427462">
            <w:pPr>
              <w:spacing w:line="240" w:lineRule="auto"/>
              <w:jc w:val="both"/>
              <w:rPr>
                <w:rFonts w:ascii="Times New Roman" w:hAnsi="Times New Roman"/>
                <w:sz w:val="24"/>
                <w:szCs w:val="24"/>
              </w:rPr>
            </w:pPr>
            <w:r w:rsidRPr="00A1633C">
              <w:rPr>
                <w:rFonts w:ascii="Times New Roman" w:hAnsi="Times New Roman"/>
                <w:sz w:val="24"/>
                <w:szCs w:val="24"/>
              </w:rPr>
              <w:t>Contact number</w:t>
            </w:r>
          </w:p>
        </w:tc>
        <w:tc>
          <w:tcPr>
            <w:tcW w:w="4788" w:type="dxa"/>
          </w:tcPr>
          <w:p w14:paraId="36786698" w14:textId="77777777" w:rsidR="008B789C" w:rsidRPr="00A1633C" w:rsidRDefault="008B789C" w:rsidP="00427462">
            <w:pPr>
              <w:spacing w:line="240" w:lineRule="auto"/>
              <w:jc w:val="both"/>
              <w:rPr>
                <w:rFonts w:ascii="Times New Roman" w:hAnsi="Times New Roman"/>
                <w:sz w:val="24"/>
                <w:szCs w:val="24"/>
              </w:rPr>
            </w:pPr>
          </w:p>
        </w:tc>
      </w:tr>
    </w:tbl>
    <w:p w14:paraId="004FC00F" w14:textId="77777777" w:rsidR="008B789C" w:rsidRPr="00A1633C" w:rsidRDefault="008B789C" w:rsidP="008B789C">
      <w:pPr>
        <w:spacing w:line="240" w:lineRule="auto"/>
        <w:jc w:val="both"/>
        <w:rPr>
          <w:rFonts w:ascii="Times New Roman" w:hAnsi="Times New Roman"/>
          <w:sz w:val="24"/>
          <w:szCs w:val="24"/>
        </w:rPr>
      </w:pPr>
    </w:p>
    <w:p w14:paraId="0E87BA45" w14:textId="77777777" w:rsidR="008B789C" w:rsidRDefault="008B789C" w:rsidP="008B789C">
      <w:pPr>
        <w:jc w:val="both"/>
        <w:rPr>
          <w:rFonts w:ascii="Times New Roman" w:hAnsi="Times New Roman"/>
          <w:b/>
          <w:sz w:val="24"/>
          <w:szCs w:val="24"/>
        </w:rPr>
      </w:pPr>
    </w:p>
    <w:p w14:paraId="0801B31A" w14:textId="77777777" w:rsidR="008B789C" w:rsidRPr="00A1633C" w:rsidRDefault="008B789C" w:rsidP="008B789C">
      <w:pPr>
        <w:jc w:val="both"/>
        <w:rPr>
          <w:rFonts w:ascii="Times New Roman" w:hAnsi="Times New Roman"/>
          <w:b/>
          <w:sz w:val="24"/>
          <w:szCs w:val="24"/>
        </w:rPr>
      </w:pPr>
      <w:r>
        <w:rPr>
          <w:rFonts w:ascii="Times New Roman" w:hAnsi="Times New Roman"/>
          <w:b/>
          <w:sz w:val="24"/>
          <w:szCs w:val="24"/>
        </w:rPr>
        <w:t>Annexure 7</w:t>
      </w:r>
      <w:r w:rsidRPr="00A1633C">
        <w:rPr>
          <w:rFonts w:ascii="Times New Roman" w:hAnsi="Times New Roman"/>
          <w:b/>
          <w:sz w:val="24"/>
          <w:szCs w:val="24"/>
        </w:rPr>
        <w:t>: Standard script for Alcohol Policy Toolkit Orientation</w:t>
      </w:r>
    </w:p>
    <w:p w14:paraId="4440999C" w14:textId="77777777" w:rsidR="008B789C" w:rsidRPr="00A1633C" w:rsidRDefault="008B789C" w:rsidP="008B789C">
      <w:pPr>
        <w:spacing w:line="240" w:lineRule="auto"/>
        <w:jc w:val="both"/>
        <w:rPr>
          <w:rFonts w:ascii="Times New Roman" w:hAnsi="Times New Roman"/>
          <w:i/>
          <w:sz w:val="24"/>
          <w:szCs w:val="24"/>
        </w:rPr>
      </w:pPr>
      <w:r w:rsidRPr="00A1633C">
        <w:rPr>
          <w:rFonts w:ascii="Times New Roman" w:hAnsi="Times New Roman"/>
          <w:i/>
          <w:sz w:val="24"/>
          <w:szCs w:val="24"/>
        </w:rPr>
        <w:t>Kuzuzangpo la! How are you?</w:t>
      </w:r>
    </w:p>
    <w:p w14:paraId="7D51C54C" w14:textId="77777777" w:rsidR="008B789C" w:rsidRPr="00A1633C" w:rsidRDefault="008B789C" w:rsidP="008B789C">
      <w:pPr>
        <w:spacing w:line="240" w:lineRule="auto"/>
        <w:jc w:val="both"/>
        <w:rPr>
          <w:rFonts w:ascii="Times New Roman" w:hAnsi="Times New Roman"/>
          <w:i/>
          <w:sz w:val="24"/>
          <w:szCs w:val="24"/>
        </w:rPr>
      </w:pPr>
      <w:r w:rsidRPr="00A1633C">
        <w:rPr>
          <w:rFonts w:ascii="Times New Roman" w:hAnsi="Times New Roman"/>
          <w:i/>
          <w:sz w:val="24"/>
          <w:szCs w:val="24"/>
        </w:rPr>
        <w:t xml:space="preserve">I am here on behalf of the Department of Industry, the Royal Bhutan Police and other stakeholders to circulate important policy information and notification on alcohol. It will take us 10-15 minutes to discuss this important information. </w:t>
      </w:r>
    </w:p>
    <w:p w14:paraId="450AFFE7" w14:textId="77777777" w:rsidR="008B789C" w:rsidRPr="00A1633C" w:rsidRDefault="008B789C" w:rsidP="008B789C">
      <w:pPr>
        <w:spacing w:line="240" w:lineRule="auto"/>
        <w:jc w:val="both"/>
        <w:rPr>
          <w:rFonts w:ascii="Times New Roman" w:hAnsi="Times New Roman"/>
          <w:i/>
          <w:sz w:val="24"/>
          <w:szCs w:val="24"/>
        </w:rPr>
      </w:pPr>
      <w:r w:rsidRPr="00A1633C">
        <w:rPr>
          <w:rFonts w:ascii="Times New Roman" w:hAnsi="Times New Roman"/>
          <w:i/>
          <w:sz w:val="24"/>
          <w:szCs w:val="24"/>
        </w:rPr>
        <w:t>Thank you for sparing your time to listen and discuss on the alcohol policies! First let me begin by introducing you about how alcohol affects our society at large.</w:t>
      </w:r>
    </w:p>
    <w:p w14:paraId="52080E2B"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b/>
          <w:sz w:val="24"/>
          <w:szCs w:val="24"/>
        </w:rPr>
        <w:t>Introduction:</w:t>
      </w:r>
      <w:r w:rsidRPr="00A1633C">
        <w:rPr>
          <w:rFonts w:ascii="Times New Roman" w:hAnsi="Times New Roman"/>
          <w:sz w:val="24"/>
          <w:szCs w:val="24"/>
        </w:rPr>
        <w:t xml:space="preserve"> </w:t>
      </w:r>
    </w:p>
    <w:p w14:paraId="1A146BE1"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Alcohol use is a major part of socio-cultural affairs in the Bhutanese society. Alcohol use in Bhutan is higher than neighboring India and Bangladesh.  A study among adults living in Thimphu city noted the prevalence of alcohol use is high (30.8%) and that those who consumed alcohol als</w:t>
      </w:r>
      <w:r>
        <w:rPr>
          <w:rFonts w:ascii="Times New Roman" w:hAnsi="Times New Roman"/>
          <w:sz w:val="24"/>
          <w:szCs w:val="24"/>
        </w:rPr>
        <w:t>o engaged in hazardous drinking</w:t>
      </w:r>
      <w:r w:rsidRPr="00A1633C">
        <w:rPr>
          <w:rFonts w:ascii="Times New Roman" w:hAnsi="Times New Roman"/>
          <w:sz w:val="24"/>
          <w:szCs w:val="24"/>
        </w:rPr>
        <w:t xml:space="preserve"> Alcohol use is common among Bhutanese children as well; a survey of high school students reported that 37.3% of students Grade 7-8 consumed alcohol. </w:t>
      </w:r>
    </w:p>
    <w:p w14:paraId="1C7B4B91"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Social disorder due to alcohol related sickness, deaths and social problems is high in Bhutan. A review of death certificates show that alcohol is still the leading cause of deaths in Bhutanese hospitals; 16% of hospital deaths in 2009 were due to alcohol liver disease.  Over the last decade, approximately 7% of road accidents were related to alcohol use. Alcohol-related violence, juvenile crimes, homicide, and divorce are also on the rise.  </w:t>
      </w:r>
    </w:p>
    <w:p w14:paraId="410EAF53"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The social burden and the loss of productivity due to alcohol could forseeably offset the benefits perceived due to alcohol trade in Bhutan.  To address the serious social harms caused by alcohol, existing alcohol policies including productions, sales and public education must be diligently implemented by the concerned stakeholders. </w:t>
      </w:r>
    </w:p>
    <w:p w14:paraId="6B68DF16"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Bhutan Penal Code 2004 and other regulatory alcohol policies of the Ministry of Trade and BICMA govern alcohol services. Prohibition of alcohol sales:  to children below 18 years (1989),  before 1 pm,  after 10 pm, on Tuesday (1999), pertains to promoting environment for responsible alcohol serving, selling and supply practices in licensed establishments (bars, hotels, lodges, restaurants) and any other vendors where alcohol is available.  </w:t>
      </w:r>
    </w:p>
    <w:p w14:paraId="31434A53"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b/>
          <w:sz w:val="24"/>
          <w:szCs w:val="24"/>
        </w:rPr>
        <w:lastRenderedPageBreak/>
        <w:t xml:space="preserve">Role of licensed establishments: </w:t>
      </w:r>
      <w:r w:rsidRPr="00A1633C">
        <w:rPr>
          <w:rFonts w:ascii="Times New Roman" w:hAnsi="Times New Roman"/>
          <w:sz w:val="24"/>
          <w:szCs w:val="24"/>
        </w:rPr>
        <w:t xml:space="preserve"> </w:t>
      </w:r>
    </w:p>
    <w:p w14:paraId="7D872B63"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It is essential that establishment owners, managers and staff are familiar with the laws and policies guiding alcohol services.  Establishments have significant responsibility and liability in selling, serving or supplying liquor. Establishment owners, managers and staff should be fully informed to ensure that alcoholic drink is not served to children 18 years or younger, honor timing for alcohol sales by restricting daily alcohol sales before 1pm and after 10 pm in the establishments, no alcohol on Tuesday, and restrict sale of alcohol to intoxicated customers at the establishments. These policies not only aim at reducing alcohol related harms to the society and the patrons, being informed about these rules will avoid civic litigations and penalties related to over service offences. </w:t>
      </w:r>
    </w:p>
    <w:p w14:paraId="459881FB"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The following brief provides information on improving serving, selling and supply practices in licensed establishments:</w:t>
      </w:r>
    </w:p>
    <w:p w14:paraId="06BF4E55"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Observing alcohol trading hours:</w:t>
      </w:r>
    </w:p>
    <w:p w14:paraId="742CC5AD"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Establishments must be aware of the trading hours and the service practices. Alcohol should not be served, sold or supplied during the restricted hours (before 1 pm and after 10pm) and dry day (Tuesday) anywhere on the premises of the establishments. Observe the following practices during the restricted hours or day of sale:</w:t>
      </w:r>
    </w:p>
    <w:p w14:paraId="74A883E4" w14:textId="77777777" w:rsidR="008B789C" w:rsidRPr="00A1633C" w:rsidRDefault="008B789C" w:rsidP="008B789C">
      <w:pPr>
        <w:numPr>
          <w:ilvl w:val="0"/>
          <w:numId w:val="7"/>
        </w:numPr>
        <w:spacing w:line="240" w:lineRule="auto"/>
        <w:jc w:val="both"/>
        <w:rPr>
          <w:rFonts w:ascii="Times New Roman" w:hAnsi="Times New Roman"/>
          <w:sz w:val="24"/>
          <w:szCs w:val="24"/>
        </w:rPr>
      </w:pPr>
      <w:r w:rsidRPr="00A1633C">
        <w:rPr>
          <w:rFonts w:ascii="Times New Roman" w:hAnsi="Times New Roman"/>
          <w:sz w:val="24"/>
          <w:szCs w:val="24"/>
        </w:rPr>
        <w:t xml:space="preserve">Do not sell, serve or supply alcohol beverages in the restaurants or in cubicles or behind the curtains  </w:t>
      </w:r>
    </w:p>
    <w:p w14:paraId="7FD8C061" w14:textId="77777777" w:rsidR="008B789C" w:rsidRPr="00A1633C" w:rsidRDefault="008B789C" w:rsidP="008B789C">
      <w:pPr>
        <w:numPr>
          <w:ilvl w:val="0"/>
          <w:numId w:val="7"/>
        </w:numPr>
        <w:spacing w:line="240" w:lineRule="auto"/>
        <w:jc w:val="both"/>
        <w:rPr>
          <w:rFonts w:ascii="Times New Roman" w:hAnsi="Times New Roman"/>
          <w:sz w:val="24"/>
          <w:szCs w:val="24"/>
        </w:rPr>
      </w:pPr>
      <w:r w:rsidRPr="00A1633C">
        <w:rPr>
          <w:rFonts w:ascii="Times New Roman" w:hAnsi="Times New Roman"/>
          <w:sz w:val="24"/>
          <w:szCs w:val="24"/>
        </w:rPr>
        <w:t xml:space="preserve">Do not sell, serve or </w:t>
      </w:r>
      <w:proofErr w:type="gramStart"/>
      <w:r w:rsidRPr="00A1633C">
        <w:rPr>
          <w:rFonts w:ascii="Times New Roman" w:hAnsi="Times New Roman"/>
          <w:sz w:val="24"/>
          <w:szCs w:val="24"/>
        </w:rPr>
        <w:t>supply  alcohol</w:t>
      </w:r>
      <w:proofErr w:type="gramEnd"/>
      <w:r w:rsidRPr="00A1633C">
        <w:rPr>
          <w:rFonts w:ascii="Times New Roman" w:hAnsi="Times New Roman"/>
          <w:sz w:val="24"/>
          <w:szCs w:val="24"/>
        </w:rPr>
        <w:t xml:space="preserve"> in the hotel rooms </w:t>
      </w:r>
    </w:p>
    <w:p w14:paraId="39594180" w14:textId="77777777" w:rsidR="008B789C" w:rsidRPr="00A1633C" w:rsidRDefault="008B789C" w:rsidP="008B789C">
      <w:pPr>
        <w:numPr>
          <w:ilvl w:val="0"/>
          <w:numId w:val="7"/>
        </w:numPr>
        <w:spacing w:line="240" w:lineRule="auto"/>
        <w:jc w:val="both"/>
        <w:rPr>
          <w:rFonts w:ascii="Times New Roman" w:hAnsi="Times New Roman"/>
          <w:sz w:val="24"/>
          <w:szCs w:val="24"/>
        </w:rPr>
      </w:pPr>
      <w:r w:rsidRPr="00A1633C">
        <w:rPr>
          <w:rFonts w:ascii="Times New Roman" w:hAnsi="Times New Roman"/>
          <w:sz w:val="24"/>
          <w:szCs w:val="24"/>
        </w:rPr>
        <w:t xml:space="preserve">Do not sell, </w:t>
      </w:r>
      <w:proofErr w:type="gramStart"/>
      <w:r w:rsidRPr="00A1633C">
        <w:rPr>
          <w:rFonts w:ascii="Times New Roman" w:hAnsi="Times New Roman"/>
          <w:sz w:val="24"/>
          <w:szCs w:val="24"/>
        </w:rPr>
        <w:t>serve,  supply</w:t>
      </w:r>
      <w:proofErr w:type="gramEnd"/>
      <w:r w:rsidRPr="00A1633C">
        <w:rPr>
          <w:rFonts w:ascii="Times New Roman" w:hAnsi="Times New Roman"/>
          <w:sz w:val="24"/>
          <w:szCs w:val="24"/>
        </w:rPr>
        <w:t xml:space="preserve"> or trade alcohol outside from the establishment</w:t>
      </w:r>
    </w:p>
    <w:p w14:paraId="30329382" w14:textId="77777777" w:rsidR="008B789C" w:rsidRPr="00A1633C" w:rsidRDefault="008B789C" w:rsidP="008B789C">
      <w:pPr>
        <w:numPr>
          <w:ilvl w:val="0"/>
          <w:numId w:val="7"/>
        </w:numPr>
        <w:spacing w:line="240" w:lineRule="auto"/>
        <w:jc w:val="both"/>
        <w:rPr>
          <w:rFonts w:ascii="Times New Roman" w:hAnsi="Times New Roman"/>
          <w:sz w:val="24"/>
          <w:szCs w:val="24"/>
        </w:rPr>
      </w:pPr>
      <w:r w:rsidRPr="00A1633C">
        <w:rPr>
          <w:rFonts w:ascii="Times New Roman" w:hAnsi="Times New Roman"/>
          <w:sz w:val="24"/>
          <w:szCs w:val="24"/>
        </w:rPr>
        <w:t xml:space="preserve">Do not engage in any deceptive practices such as serving alcohol in coffee mug, </w:t>
      </w:r>
      <w:proofErr w:type="gramStart"/>
      <w:r w:rsidRPr="00A1633C">
        <w:rPr>
          <w:rFonts w:ascii="Times New Roman" w:hAnsi="Times New Roman"/>
          <w:sz w:val="24"/>
          <w:szCs w:val="24"/>
        </w:rPr>
        <w:t>using  other</w:t>
      </w:r>
      <w:proofErr w:type="gramEnd"/>
      <w:r w:rsidRPr="00A1633C">
        <w:rPr>
          <w:rFonts w:ascii="Times New Roman" w:hAnsi="Times New Roman"/>
          <w:sz w:val="24"/>
          <w:szCs w:val="24"/>
        </w:rPr>
        <w:t xml:space="preserve"> bottled beverages for alcohol or create a separate room to serve alcohol</w:t>
      </w:r>
    </w:p>
    <w:p w14:paraId="1F51AB0F"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 xml:space="preserve">Dealing with underage children:  </w:t>
      </w:r>
    </w:p>
    <w:p w14:paraId="1B1C2735"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According to Section 390 of the Bhutan Penal Code 2004, it is an offence to serve alcohol to children who have not attained the age of 18 years.  By refusing alcohol to underage clients, establishments not only prevent litigations, they can improve </w:t>
      </w:r>
      <w:proofErr w:type="gramStart"/>
      <w:r w:rsidRPr="00A1633C">
        <w:rPr>
          <w:rFonts w:ascii="Times New Roman" w:hAnsi="Times New Roman"/>
          <w:sz w:val="24"/>
          <w:szCs w:val="24"/>
        </w:rPr>
        <w:t>their  social</w:t>
      </w:r>
      <w:proofErr w:type="gramEnd"/>
      <w:r w:rsidRPr="00A1633C">
        <w:rPr>
          <w:rFonts w:ascii="Times New Roman" w:hAnsi="Times New Roman"/>
          <w:sz w:val="24"/>
          <w:szCs w:val="24"/>
        </w:rPr>
        <w:t xml:space="preserve"> image as responsible agents engaged in reducing underage drinking. The following are some tips to recognize and handle underage clients in your establishment:</w:t>
      </w:r>
    </w:p>
    <w:p w14:paraId="2218DE0B" w14:textId="77777777" w:rsidR="008B789C" w:rsidRPr="00A1633C" w:rsidRDefault="008B789C" w:rsidP="008B789C">
      <w:pPr>
        <w:numPr>
          <w:ilvl w:val="0"/>
          <w:numId w:val="1"/>
        </w:numPr>
        <w:spacing w:line="240" w:lineRule="auto"/>
        <w:jc w:val="both"/>
        <w:rPr>
          <w:rFonts w:ascii="Times New Roman" w:hAnsi="Times New Roman"/>
          <w:sz w:val="24"/>
          <w:szCs w:val="24"/>
        </w:rPr>
      </w:pPr>
      <w:r w:rsidRPr="00A1633C">
        <w:rPr>
          <w:rFonts w:ascii="Times New Roman" w:hAnsi="Times New Roman"/>
          <w:sz w:val="24"/>
          <w:szCs w:val="24"/>
        </w:rPr>
        <w:t xml:space="preserve">If you suspect a client as an underage, always ask his/her age. Explain that your establishment’s policies require to do age identification of the underage or underage-looking clients. </w:t>
      </w:r>
    </w:p>
    <w:p w14:paraId="2F0B11E8" w14:textId="77777777" w:rsidR="008B789C" w:rsidRPr="00A1633C" w:rsidRDefault="008B789C" w:rsidP="008B789C">
      <w:pPr>
        <w:numPr>
          <w:ilvl w:val="0"/>
          <w:numId w:val="1"/>
        </w:numPr>
        <w:spacing w:line="240" w:lineRule="auto"/>
        <w:jc w:val="both"/>
        <w:rPr>
          <w:rFonts w:ascii="Times New Roman" w:hAnsi="Times New Roman"/>
          <w:sz w:val="24"/>
          <w:szCs w:val="24"/>
        </w:rPr>
      </w:pPr>
      <w:r w:rsidRPr="00A1633C">
        <w:rPr>
          <w:rFonts w:ascii="Times New Roman" w:hAnsi="Times New Roman"/>
          <w:sz w:val="24"/>
          <w:szCs w:val="24"/>
        </w:rPr>
        <w:t>Ask the client to produce a document such as citizenship card to verify the age.</w:t>
      </w:r>
    </w:p>
    <w:p w14:paraId="56BAB6D0" w14:textId="77777777" w:rsidR="008B789C" w:rsidRPr="00A1633C" w:rsidRDefault="008B789C" w:rsidP="008B789C">
      <w:pPr>
        <w:numPr>
          <w:ilvl w:val="0"/>
          <w:numId w:val="1"/>
        </w:numPr>
        <w:spacing w:line="240" w:lineRule="auto"/>
        <w:jc w:val="both"/>
        <w:rPr>
          <w:rFonts w:ascii="Times New Roman" w:hAnsi="Times New Roman"/>
          <w:sz w:val="24"/>
          <w:szCs w:val="24"/>
        </w:rPr>
      </w:pPr>
      <w:r w:rsidRPr="00A1633C">
        <w:rPr>
          <w:rFonts w:ascii="Times New Roman" w:hAnsi="Times New Roman"/>
          <w:sz w:val="24"/>
          <w:szCs w:val="24"/>
        </w:rPr>
        <w:t xml:space="preserve">If the client has no ID or ID shows underage, politely but firmly decline alcohol service. </w:t>
      </w:r>
    </w:p>
    <w:p w14:paraId="540438FB" w14:textId="77777777" w:rsidR="008B789C" w:rsidRPr="00A1633C" w:rsidRDefault="008B789C" w:rsidP="008B789C">
      <w:pPr>
        <w:numPr>
          <w:ilvl w:val="0"/>
          <w:numId w:val="1"/>
        </w:numPr>
        <w:spacing w:line="240" w:lineRule="auto"/>
        <w:jc w:val="both"/>
        <w:rPr>
          <w:rFonts w:ascii="Times New Roman" w:hAnsi="Times New Roman"/>
          <w:sz w:val="24"/>
          <w:szCs w:val="24"/>
        </w:rPr>
      </w:pPr>
      <w:r w:rsidRPr="00A1633C">
        <w:rPr>
          <w:rFonts w:ascii="Times New Roman" w:hAnsi="Times New Roman"/>
          <w:sz w:val="24"/>
          <w:szCs w:val="24"/>
        </w:rPr>
        <w:t xml:space="preserve">If the buyer is an adult and accompanied by an underage child, inform the client that the client is not allowed to share alcohol to the underage client. </w:t>
      </w:r>
    </w:p>
    <w:p w14:paraId="410AD2D8"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lastRenderedPageBreak/>
        <w:t xml:space="preserve">Dealing with intoxicated clients: </w:t>
      </w:r>
    </w:p>
    <w:p w14:paraId="57478441"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Selling, serving and supplying alcohol to inebriated customers can be implicated for promoting public intoxication. According to the Bhutan Penal Code 383, public intoxication is an offence. There are two ways to encounter intoxicated customers in licensed premises: a customer can get drunk at the establishment or can walk in drunk. Both the situations require prohibition of alcohol services. Tips to recognize an intoxicated customer are:</w:t>
      </w:r>
    </w:p>
    <w:p w14:paraId="6DA99F02" w14:textId="77777777" w:rsidR="008B789C" w:rsidRPr="00A1633C" w:rsidRDefault="008B789C" w:rsidP="008B789C">
      <w:pPr>
        <w:numPr>
          <w:ilvl w:val="0"/>
          <w:numId w:val="2"/>
        </w:numPr>
        <w:spacing w:line="240" w:lineRule="auto"/>
        <w:jc w:val="both"/>
        <w:rPr>
          <w:rFonts w:ascii="Times New Roman" w:hAnsi="Times New Roman"/>
          <w:sz w:val="24"/>
          <w:szCs w:val="24"/>
        </w:rPr>
      </w:pPr>
      <w:r w:rsidRPr="00A1633C">
        <w:rPr>
          <w:rFonts w:ascii="Times New Roman" w:hAnsi="Times New Roman"/>
          <w:sz w:val="24"/>
          <w:szCs w:val="24"/>
        </w:rPr>
        <w:t>You can observe a customer is drunk from the gait, speech or the behavior.</w:t>
      </w:r>
    </w:p>
    <w:p w14:paraId="1F45F110" w14:textId="77777777" w:rsidR="008B789C" w:rsidRPr="00A1633C" w:rsidRDefault="008B789C" w:rsidP="008B789C">
      <w:pPr>
        <w:numPr>
          <w:ilvl w:val="0"/>
          <w:numId w:val="2"/>
        </w:numPr>
        <w:spacing w:line="240" w:lineRule="auto"/>
        <w:jc w:val="both"/>
        <w:rPr>
          <w:rFonts w:ascii="Times New Roman" w:hAnsi="Times New Roman"/>
          <w:sz w:val="24"/>
          <w:szCs w:val="24"/>
        </w:rPr>
      </w:pPr>
      <w:r w:rsidRPr="00A1633C">
        <w:rPr>
          <w:rFonts w:ascii="Times New Roman" w:hAnsi="Times New Roman"/>
          <w:sz w:val="24"/>
          <w:szCs w:val="24"/>
        </w:rPr>
        <w:t xml:space="preserve">An obviously intoxicated customer sways while attempting to stand </w:t>
      </w:r>
      <w:proofErr w:type="gramStart"/>
      <w:r w:rsidRPr="00A1633C">
        <w:rPr>
          <w:rFonts w:ascii="Times New Roman" w:hAnsi="Times New Roman"/>
          <w:sz w:val="24"/>
          <w:szCs w:val="24"/>
        </w:rPr>
        <w:t>still,  slurs</w:t>
      </w:r>
      <w:proofErr w:type="gramEnd"/>
      <w:r w:rsidRPr="00A1633C">
        <w:rPr>
          <w:rFonts w:ascii="Times New Roman" w:hAnsi="Times New Roman"/>
          <w:sz w:val="24"/>
          <w:szCs w:val="24"/>
        </w:rPr>
        <w:t xml:space="preserve"> or trips over words or speak very slowly and deliberately, falls off a stool or chair, goes off to sleep or becomes overtly excited and annoys staff</w:t>
      </w:r>
    </w:p>
    <w:p w14:paraId="593DA47D"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Drinking gives a sense of power and a false sense of security and often put people on the defensive. Remember that while dealing with intoxicated customers, you are no longer dealing with the logical, rational person because judgment is the faculty affected. Tips to handle intoxicated customers are:</w:t>
      </w:r>
    </w:p>
    <w:p w14:paraId="2CDC39A9"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Explain that your establishment policies and the Bhutan penal code do not permit alcohol services to drunken customers. Explain that both establishment and the person are liable for penalty by the law.</w:t>
      </w:r>
    </w:p>
    <w:p w14:paraId="179CD19A"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 xml:space="preserve">Be courteous and avoid confrontation. Politely but firmly refuse alcohol service to a drunken customer. </w:t>
      </w:r>
    </w:p>
    <w:p w14:paraId="7621C62D"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Don't make statements that will embarrass or provoke a customer, such as "you're drunk", or "you've had too much". Instead offer supportive statements such as “we are all like a family member, we worry about our clients”.</w:t>
      </w:r>
    </w:p>
    <w:p w14:paraId="08BCA642"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 xml:space="preserve">Chat briefly with customers to help determine their sobriety. If the intoxicated person is part of a group, suggest to a sober member that the person be taken home (not allowed to drive home).  </w:t>
      </w:r>
    </w:p>
    <w:p w14:paraId="4842F9D5"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 xml:space="preserve">Slow the frequency of service down when a customer </w:t>
      </w:r>
      <w:proofErr w:type="gramStart"/>
      <w:r w:rsidRPr="00A1633C">
        <w:rPr>
          <w:rFonts w:ascii="Times New Roman" w:hAnsi="Times New Roman"/>
          <w:sz w:val="24"/>
          <w:szCs w:val="24"/>
        </w:rPr>
        <w:t>orders</w:t>
      </w:r>
      <w:proofErr w:type="gramEnd"/>
      <w:r w:rsidRPr="00A1633C">
        <w:rPr>
          <w:rFonts w:ascii="Times New Roman" w:hAnsi="Times New Roman"/>
          <w:sz w:val="24"/>
          <w:szCs w:val="24"/>
        </w:rPr>
        <w:t xml:space="preserve"> rapidly. </w:t>
      </w:r>
    </w:p>
    <w:p w14:paraId="4C7741A3" w14:textId="77777777" w:rsidR="008B789C" w:rsidRPr="00A1633C" w:rsidRDefault="008B789C" w:rsidP="008B789C">
      <w:pPr>
        <w:numPr>
          <w:ilvl w:val="0"/>
          <w:numId w:val="5"/>
        </w:numPr>
        <w:spacing w:line="240" w:lineRule="auto"/>
        <w:jc w:val="both"/>
        <w:rPr>
          <w:rFonts w:ascii="Times New Roman" w:hAnsi="Times New Roman"/>
          <w:sz w:val="24"/>
          <w:szCs w:val="24"/>
        </w:rPr>
      </w:pPr>
      <w:r w:rsidRPr="00A1633C">
        <w:rPr>
          <w:rFonts w:ascii="Times New Roman" w:hAnsi="Times New Roman"/>
          <w:sz w:val="24"/>
          <w:szCs w:val="24"/>
        </w:rPr>
        <w:t>When a customer begins to show signs of intoxication, stop the service.</w:t>
      </w:r>
    </w:p>
    <w:p w14:paraId="161DDB37"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 xml:space="preserve">Handling customer pressure: </w:t>
      </w:r>
    </w:p>
    <w:p w14:paraId="126F8E05"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Clients may be non-cooperative and sometimes may encounter unpleasant</w:t>
      </w:r>
      <w:r w:rsidRPr="00A1633C">
        <w:rPr>
          <w:rFonts w:ascii="Times New Roman" w:hAnsi="Times New Roman"/>
          <w:b/>
          <w:sz w:val="24"/>
          <w:szCs w:val="24"/>
        </w:rPr>
        <w:t xml:space="preserve"> </w:t>
      </w:r>
      <w:r w:rsidRPr="00A1633C">
        <w:rPr>
          <w:rFonts w:ascii="Times New Roman" w:hAnsi="Times New Roman"/>
          <w:sz w:val="24"/>
          <w:szCs w:val="24"/>
        </w:rPr>
        <w:t>events. A customer may insist to be served alcohol and intoxicated customers may get into argument with the staff.  Tips to handle non-cooperative customers include:</w:t>
      </w:r>
    </w:p>
    <w:p w14:paraId="5CA822C4" w14:textId="77777777" w:rsidR="008B789C" w:rsidRPr="00A1633C" w:rsidRDefault="008B789C" w:rsidP="008B789C">
      <w:pPr>
        <w:numPr>
          <w:ilvl w:val="0"/>
          <w:numId w:val="3"/>
        </w:numPr>
        <w:spacing w:line="240" w:lineRule="auto"/>
        <w:jc w:val="both"/>
        <w:rPr>
          <w:rFonts w:ascii="Times New Roman" w:hAnsi="Times New Roman"/>
          <w:sz w:val="24"/>
          <w:szCs w:val="24"/>
        </w:rPr>
      </w:pPr>
      <w:r w:rsidRPr="00A1633C">
        <w:rPr>
          <w:rFonts w:ascii="Times New Roman" w:hAnsi="Times New Roman"/>
          <w:sz w:val="24"/>
          <w:szCs w:val="24"/>
        </w:rPr>
        <w:t>Train your staff to handle customer pressure and to manage customer’s abusive conduct.</w:t>
      </w:r>
    </w:p>
    <w:p w14:paraId="394AA7F3" w14:textId="77777777" w:rsidR="008B789C" w:rsidRPr="00A1633C" w:rsidRDefault="008B789C" w:rsidP="008B789C">
      <w:pPr>
        <w:numPr>
          <w:ilvl w:val="0"/>
          <w:numId w:val="3"/>
        </w:numPr>
        <w:spacing w:line="240" w:lineRule="auto"/>
        <w:jc w:val="both"/>
        <w:rPr>
          <w:rFonts w:ascii="Times New Roman" w:hAnsi="Times New Roman"/>
          <w:sz w:val="24"/>
          <w:szCs w:val="24"/>
        </w:rPr>
      </w:pPr>
      <w:r w:rsidRPr="00A1633C">
        <w:rPr>
          <w:rFonts w:ascii="Times New Roman" w:hAnsi="Times New Roman"/>
          <w:sz w:val="24"/>
          <w:szCs w:val="24"/>
        </w:rPr>
        <w:t>If the customer is non-complaint or becomes aggressive and violent, seek help of the police</w:t>
      </w:r>
    </w:p>
    <w:p w14:paraId="0019DA97" w14:textId="77777777" w:rsidR="008B789C" w:rsidRPr="00A1633C" w:rsidRDefault="008B789C" w:rsidP="008B789C">
      <w:pPr>
        <w:numPr>
          <w:ilvl w:val="0"/>
          <w:numId w:val="3"/>
        </w:numPr>
        <w:spacing w:line="240" w:lineRule="auto"/>
        <w:jc w:val="both"/>
        <w:rPr>
          <w:rFonts w:ascii="Times New Roman" w:hAnsi="Times New Roman"/>
          <w:sz w:val="24"/>
          <w:szCs w:val="24"/>
        </w:rPr>
      </w:pPr>
      <w:r w:rsidRPr="00A1633C">
        <w:rPr>
          <w:rFonts w:ascii="Times New Roman" w:hAnsi="Times New Roman"/>
          <w:sz w:val="24"/>
          <w:szCs w:val="24"/>
        </w:rPr>
        <w:t xml:space="preserve">Record any difficult events for future record </w:t>
      </w:r>
    </w:p>
    <w:p w14:paraId="7AE38701" w14:textId="77777777" w:rsidR="008B789C" w:rsidRPr="00A1633C" w:rsidRDefault="008B789C" w:rsidP="008B789C">
      <w:pPr>
        <w:numPr>
          <w:ilvl w:val="0"/>
          <w:numId w:val="3"/>
        </w:numPr>
        <w:spacing w:line="240" w:lineRule="auto"/>
        <w:jc w:val="both"/>
        <w:rPr>
          <w:rFonts w:ascii="Times New Roman" w:hAnsi="Times New Roman"/>
          <w:sz w:val="24"/>
          <w:szCs w:val="24"/>
        </w:rPr>
      </w:pPr>
      <w:r w:rsidRPr="00A1633C">
        <w:rPr>
          <w:rFonts w:ascii="Times New Roman" w:hAnsi="Times New Roman"/>
          <w:sz w:val="24"/>
          <w:szCs w:val="24"/>
        </w:rPr>
        <w:t>Share lessons learnt from handling such cases with the other staff of the establishment</w:t>
      </w:r>
    </w:p>
    <w:p w14:paraId="05BF1B64"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lastRenderedPageBreak/>
        <w:t xml:space="preserve">Dealing with other general clients: </w:t>
      </w:r>
    </w:p>
    <w:p w14:paraId="0F8A8D58"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Establishments may require explaining alcohol policies displayed to the patrons</w:t>
      </w:r>
      <w:r w:rsidRPr="00A1633C">
        <w:rPr>
          <w:rFonts w:ascii="Times New Roman" w:hAnsi="Times New Roman"/>
          <w:b/>
          <w:sz w:val="24"/>
          <w:szCs w:val="24"/>
        </w:rPr>
        <w:t xml:space="preserve">. </w:t>
      </w:r>
      <w:r w:rsidRPr="00A1633C">
        <w:rPr>
          <w:rFonts w:ascii="Times New Roman" w:hAnsi="Times New Roman"/>
          <w:sz w:val="24"/>
          <w:szCs w:val="24"/>
        </w:rPr>
        <w:t xml:space="preserve"> Every staff member </w:t>
      </w:r>
      <w:proofErr w:type="gramStart"/>
      <w:r w:rsidRPr="00A1633C">
        <w:rPr>
          <w:rFonts w:ascii="Times New Roman" w:hAnsi="Times New Roman"/>
          <w:sz w:val="24"/>
          <w:szCs w:val="24"/>
        </w:rPr>
        <w:t>has to</w:t>
      </w:r>
      <w:proofErr w:type="gramEnd"/>
      <w:r w:rsidRPr="00A1633C">
        <w:rPr>
          <w:rFonts w:ascii="Times New Roman" w:hAnsi="Times New Roman"/>
          <w:sz w:val="24"/>
          <w:szCs w:val="24"/>
        </w:rPr>
        <w:t xml:space="preserve"> be ready to answer these questions. Staff should have the competence and skills to manage problem behavior among the patrons in addition to training on refusing services.</w:t>
      </w:r>
    </w:p>
    <w:p w14:paraId="515D1D6B"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t>Be clear in explaining the policies of the alcohol services at your establishment.</w:t>
      </w:r>
    </w:p>
    <w:p w14:paraId="7C3E7167"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t>Always be polite but firm in refusing alcohol services.</w:t>
      </w:r>
    </w:p>
    <w:p w14:paraId="02916CF7"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t xml:space="preserve">Explain to your staff how to handle difficult clients. </w:t>
      </w:r>
    </w:p>
    <w:p w14:paraId="200DEC9D"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t xml:space="preserve">Emphasize methods on how to deal with the special challenges of </w:t>
      </w:r>
      <w:proofErr w:type="gramStart"/>
      <w:r w:rsidRPr="00A1633C">
        <w:rPr>
          <w:rFonts w:ascii="Times New Roman" w:hAnsi="Times New Roman"/>
          <w:sz w:val="24"/>
          <w:szCs w:val="24"/>
        </w:rPr>
        <w:t>handling  underage</w:t>
      </w:r>
      <w:proofErr w:type="gramEnd"/>
      <w:r w:rsidRPr="00A1633C">
        <w:rPr>
          <w:rFonts w:ascii="Times New Roman" w:hAnsi="Times New Roman"/>
          <w:sz w:val="24"/>
          <w:szCs w:val="24"/>
        </w:rPr>
        <w:t>, known customers, friends and peers.</w:t>
      </w:r>
    </w:p>
    <w:p w14:paraId="513B154F" w14:textId="77777777" w:rsidR="008B789C" w:rsidRPr="00A1633C" w:rsidRDefault="008B789C" w:rsidP="008B789C">
      <w:pPr>
        <w:numPr>
          <w:ilvl w:val="0"/>
          <w:numId w:val="4"/>
        </w:numPr>
        <w:spacing w:line="240" w:lineRule="auto"/>
        <w:jc w:val="both"/>
        <w:rPr>
          <w:rFonts w:ascii="Times New Roman" w:hAnsi="Times New Roman"/>
          <w:sz w:val="24"/>
          <w:szCs w:val="24"/>
        </w:rPr>
      </w:pPr>
      <w:r w:rsidRPr="00A1633C">
        <w:rPr>
          <w:rFonts w:ascii="Times New Roman" w:hAnsi="Times New Roman"/>
          <w:sz w:val="24"/>
          <w:szCs w:val="24"/>
        </w:rPr>
        <w:t xml:space="preserve">Always immediately document in your </w:t>
      </w:r>
      <w:proofErr w:type="gramStart"/>
      <w:r w:rsidRPr="00A1633C">
        <w:rPr>
          <w:rFonts w:ascii="Times New Roman" w:hAnsi="Times New Roman"/>
          <w:sz w:val="24"/>
          <w:szCs w:val="24"/>
        </w:rPr>
        <w:t>log book</w:t>
      </w:r>
      <w:proofErr w:type="gramEnd"/>
      <w:r w:rsidRPr="00A1633C">
        <w:rPr>
          <w:rFonts w:ascii="Times New Roman" w:hAnsi="Times New Roman"/>
          <w:sz w:val="24"/>
          <w:szCs w:val="24"/>
        </w:rPr>
        <w:t xml:space="preserve"> about difficult clients or events that your establishment had to handle.</w:t>
      </w:r>
    </w:p>
    <w:p w14:paraId="62AD531C"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Alcohol advertisement:</w:t>
      </w:r>
    </w:p>
    <w:p w14:paraId="2E5A4A17" w14:textId="77777777" w:rsidR="008B789C" w:rsidRPr="00A1633C" w:rsidRDefault="008B789C" w:rsidP="008B789C">
      <w:pPr>
        <w:spacing w:line="240" w:lineRule="auto"/>
        <w:jc w:val="both"/>
        <w:rPr>
          <w:rFonts w:ascii="Times New Roman" w:hAnsi="Times New Roman"/>
          <w:b/>
          <w:sz w:val="24"/>
          <w:szCs w:val="24"/>
          <w:u w:val="single"/>
        </w:rPr>
      </w:pPr>
      <w:r w:rsidRPr="00A1633C">
        <w:rPr>
          <w:rFonts w:ascii="Times New Roman" w:hAnsi="Times New Roman"/>
          <w:sz w:val="24"/>
          <w:szCs w:val="24"/>
        </w:rPr>
        <w:t xml:space="preserve">Display of any information that overtly or subtly promote alcoholic brands or specific industry is promotion of alcohol.  Promotion of any alcoholic beverage representing   international </w:t>
      </w:r>
      <w:proofErr w:type="gramStart"/>
      <w:r w:rsidRPr="00A1633C">
        <w:rPr>
          <w:rFonts w:ascii="Times New Roman" w:hAnsi="Times New Roman"/>
          <w:sz w:val="24"/>
          <w:szCs w:val="24"/>
        </w:rPr>
        <w:t>or  domestic</w:t>
      </w:r>
      <w:proofErr w:type="gramEnd"/>
      <w:r w:rsidRPr="00A1633C">
        <w:rPr>
          <w:rFonts w:ascii="Times New Roman" w:hAnsi="Times New Roman"/>
          <w:sz w:val="24"/>
          <w:szCs w:val="24"/>
        </w:rPr>
        <w:t xml:space="preserve"> alcohol industries at the establishments are liable for </w:t>
      </w:r>
      <w:r w:rsidRPr="00A1633C">
        <w:rPr>
          <w:rFonts w:ascii="Times New Roman" w:hAnsi="Times New Roman"/>
          <w:sz w:val="24"/>
          <w:szCs w:val="24"/>
          <w:u w:val="single"/>
        </w:rPr>
        <w:t>promoting alcoholic drinks as per the BICMA act.</w:t>
      </w:r>
    </w:p>
    <w:p w14:paraId="58D923EE"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Compliance checks:</w:t>
      </w:r>
    </w:p>
    <w:p w14:paraId="1D44378E"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The inspectors from the Department of Industry and the Royal Bhutan Police perform adhoc compliance checks to monitor the practices in the establishments or may act on information from the informants. Any violation will lead to imposition of penalties or prosecution.</w:t>
      </w:r>
    </w:p>
    <w:p w14:paraId="5D14111C"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 xml:space="preserve">Violation penalties: </w:t>
      </w:r>
    </w:p>
    <w:p w14:paraId="65E146CC"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It is important that establishment owners, managers, and staff are aware of violation penalties. Penalties vary ranging from payment of fine to cancellation of license and imprisonment. The following are a summary of penalt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6"/>
        <w:gridCol w:w="4674"/>
      </w:tblGrid>
      <w:tr w:rsidR="008B789C" w:rsidRPr="00A1633C" w14:paraId="487055F8" w14:textId="77777777" w:rsidTr="00427462">
        <w:tc>
          <w:tcPr>
            <w:tcW w:w="4788" w:type="dxa"/>
          </w:tcPr>
          <w:p w14:paraId="0E65E1F8" w14:textId="77777777" w:rsidR="008B789C" w:rsidRPr="00A1633C" w:rsidRDefault="008B789C" w:rsidP="00427462">
            <w:pPr>
              <w:spacing w:after="0" w:line="240" w:lineRule="auto"/>
              <w:jc w:val="both"/>
              <w:rPr>
                <w:rFonts w:ascii="Times New Roman" w:hAnsi="Times New Roman"/>
                <w:b/>
                <w:sz w:val="24"/>
                <w:szCs w:val="24"/>
              </w:rPr>
            </w:pPr>
            <w:proofErr w:type="gramStart"/>
            <w:r w:rsidRPr="00A1633C">
              <w:rPr>
                <w:rFonts w:ascii="Times New Roman" w:hAnsi="Times New Roman"/>
                <w:b/>
                <w:sz w:val="24"/>
                <w:szCs w:val="24"/>
              </w:rPr>
              <w:t>Violation  type</w:t>
            </w:r>
            <w:proofErr w:type="gramEnd"/>
            <w:r w:rsidRPr="00A1633C">
              <w:rPr>
                <w:rFonts w:ascii="Times New Roman" w:hAnsi="Times New Roman"/>
                <w:b/>
                <w:sz w:val="24"/>
                <w:szCs w:val="24"/>
              </w:rPr>
              <w:t xml:space="preserve"> </w:t>
            </w:r>
          </w:p>
        </w:tc>
        <w:tc>
          <w:tcPr>
            <w:tcW w:w="4788" w:type="dxa"/>
          </w:tcPr>
          <w:p w14:paraId="759AA31C" w14:textId="77777777" w:rsidR="008B789C" w:rsidRPr="00A1633C" w:rsidRDefault="008B789C" w:rsidP="00427462">
            <w:pPr>
              <w:spacing w:after="0" w:line="240" w:lineRule="auto"/>
              <w:jc w:val="both"/>
              <w:rPr>
                <w:rFonts w:ascii="Times New Roman" w:hAnsi="Times New Roman"/>
                <w:b/>
                <w:sz w:val="24"/>
                <w:szCs w:val="24"/>
              </w:rPr>
            </w:pPr>
            <w:r w:rsidRPr="00A1633C">
              <w:rPr>
                <w:rFonts w:ascii="Times New Roman" w:hAnsi="Times New Roman"/>
                <w:b/>
                <w:sz w:val="24"/>
                <w:szCs w:val="24"/>
              </w:rPr>
              <w:t>Penalty</w:t>
            </w:r>
          </w:p>
        </w:tc>
      </w:tr>
      <w:tr w:rsidR="008B789C" w:rsidRPr="00A1633C" w14:paraId="169D25F6" w14:textId="77777777" w:rsidTr="00427462">
        <w:tc>
          <w:tcPr>
            <w:tcW w:w="4788" w:type="dxa"/>
          </w:tcPr>
          <w:p w14:paraId="189EDB0C"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Late closure of bars </w:t>
            </w:r>
            <w:proofErr w:type="gramStart"/>
            <w:r w:rsidRPr="00A1633C">
              <w:rPr>
                <w:rFonts w:ascii="Times New Roman" w:hAnsi="Times New Roman"/>
                <w:sz w:val="24"/>
                <w:szCs w:val="24"/>
              </w:rPr>
              <w:t>( first</w:t>
            </w:r>
            <w:proofErr w:type="gramEnd"/>
            <w:r w:rsidRPr="00A1633C">
              <w:rPr>
                <w:rFonts w:ascii="Times New Roman" w:hAnsi="Times New Roman"/>
                <w:sz w:val="24"/>
                <w:szCs w:val="24"/>
              </w:rPr>
              <w:t xml:space="preserve"> offence)</w:t>
            </w:r>
          </w:p>
        </w:tc>
        <w:tc>
          <w:tcPr>
            <w:tcW w:w="4788" w:type="dxa"/>
          </w:tcPr>
          <w:p w14:paraId="21460792"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Nu.5000</w:t>
            </w:r>
          </w:p>
        </w:tc>
      </w:tr>
      <w:tr w:rsidR="008B789C" w:rsidRPr="00A1633C" w14:paraId="4D4CEA9E" w14:textId="77777777" w:rsidTr="00427462">
        <w:tc>
          <w:tcPr>
            <w:tcW w:w="4788" w:type="dxa"/>
          </w:tcPr>
          <w:p w14:paraId="25C61181"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Alcohol service on Tuesday or before 1 pm (first offence)</w:t>
            </w:r>
          </w:p>
        </w:tc>
        <w:tc>
          <w:tcPr>
            <w:tcW w:w="4788" w:type="dxa"/>
          </w:tcPr>
          <w:p w14:paraId="3A9A521D"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Nu. 1000</w:t>
            </w:r>
          </w:p>
        </w:tc>
      </w:tr>
      <w:tr w:rsidR="008B789C" w:rsidRPr="00A1633C" w14:paraId="7352E96B" w14:textId="77777777" w:rsidTr="00427462">
        <w:tc>
          <w:tcPr>
            <w:tcW w:w="4788" w:type="dxa"/>
          </w:tcPr>
          <w:p w14:paraId="1AD17F33"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Underage alcohol service </w:t>
            </w:r>
            <w:proofErr w:type="gramStart"/>
            <w:r w:rsidRPr="00A1633C">
              <w:rPr>
                <w:rFonts w:ascii="Times New Roman" w:hAnsi="Times New Roman"/>
                <w:sz w:val="24"/>
                <w:szCs w:val="24"/>
              </w:rPr>
              <w:t>( first</w:t>
            </w:r>
            <w:proofErr w:type="gramEnd"/>
            <w:r w:rsidRPr="00A1633C">
              <w:rPr>
                <w:rFonts w:ascii="Times New Roman" w:hAnsi="Times New Roman"/>
                <w:sz w:val="24"/>
                <w:szCs w:val="24"/>
              </w:rPr>
              <w:t xml:space="preserve"> offence)</w:t>
            </w:r>
          </w:p>
        </w:tc>
        <w:tc>
          <w:tcPr>
            <w:tcW w:w="4788" w:type="dxa"/>
          </w:tcPr>
          <w:p w14:paraId="72098C29"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Nu.500 &amp; six months license suspension </w:t>
            </w:r>
            <w:proofErr w:type="gramStart"/>
            <w:r w:rsidRPr="00C75919">
              <w:rPr>
                <w:rFonts w:ascii="Times New Roman" w:hAnsi="Times New Roman"/>
                <w:sz w:val="24"/>
                <w:szCs w:val="24"/>
              </w:rPr>
              <w:t>One year</w:t>
            </w:r>
            <w:proofErr w:type="gramEnd"/>
            <w:r w:rsidRPr="00C75919">
              <w:rPr>
                <w:rFonts w:ascii="Times New Roman" w:hAnsi="Times New Roman"/>
                <w:sz w:val="24"/>
                <w:szCs w:val="24"/>
              </w:rPr>
              <w:t xml:space="preserve"> imprisonment</w:t>
            </w:r>
            <w:r w:rsidRPr="00A1633C">
              <w:rPr>
                <w:rFonts w:ascii="Times New Roman" w:hAnsi="Times New Roman"/>
                <w:sz w:val="24"/>
                <w:szCs w:val="24"/>
              </w:rPr>
              <w:t xml:space="preserve"> </w:t>
            </w:r>
          </w:p>
        </w:tc>
      </w:tr>
      <w:tr w:rsidR="008B789C" w:rsidRPr="00A1633C" w14:paraId="5F5912C6" w14:textId="77777777" w:rsidTr="00427462">
        <w:tc>
          <w:tcPr>
            <w:tcW w:w="4788" w:type="dxa"/>
          </w:tcPr>
          <w:p w14:paraId="4ED196B2"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Repeat offence of any above violations</w:t>
            </w:r>
          </w:p>
        </w:tc>
        <w:tc>
          <w:tcPr>
            <w:tcW w:w="4788" w:type="dxa"/>
          </w:tcPr>
          <w:p w14:paraId="598F08FF"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Cancellation of license</w:t>
            </w:r>
          </w:p>
        </w:tc>
      </w:tr>
      <w:tr w:rsidR="008B789C" w:rsidRPr="00A1633C" w14:paraId="3F395D28" w14:textId="77777777" w:rsidTr="00427462">
        <w:tc>
          <w:tcPr>
            <w:tcW w:w="4788" w:type="dxa"/>
          </w:tcPr>
          <w:p w14:paraId="77322499"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Alcohol service to intoxicated customers </w:t>
            </w:r>
          </w:p>
        </w:tc>
        <w:tc>
          <w:tcPr>
            <w:tcW w:w="4788" w:type="dxa"/>
          </w:tcPr>
          <w:p w14:paraId="59B2E649"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 xml:space="preserve">Prosecution </w:t>
            </w:r>
          </w:p>
        </w:tc>
      </w:tr>
      <w:tr w:rsidR="008B789C" w:rsidRPr="00A1633C" w14:paraId="563BE25F" w14:textId="77777777" w:rsidTr="00427462">
        <w:tc>
          <w:tcPr>
            <w:tcW w:w="4788" w:type="dxa"/>
          </w:tcPr>
          <w:p w14:paraId="16B78AD2"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Advertisement promoting alcoholic drinks</w:t>
            </w:r>
          </w:p>
        </w:tc>
        <w:tc>
          <w:tcPr>
            <w:tcW w:w="4788" w:type="dxa"/>
          </w:tcPr>
          <w:p w14:paraId="1A55521D" w14:textId="77777777" w:rsidR="008B789C" w:rsidRPr="00A1633C" w:rsidRDefault="008B789C" w:rsidP="00427462">
            <w:pPr>
              <w:spacing w:after="0" w:line="240" w:lineRule="auto"/>
              <w:jc w:val="both"/>
              <w:rPr>
                <w:rFonts w:ascii="Times New Roman" w:hAnsi="Times New Roman"/>
                <w:sz w:val="24"/>
                <w:szCs w:val="24"/>
              </w:rPr>
            </w:pPr>
            <w:r w:rsidRPr="00A1633C">
              <w:rPr>
                <w:rFonts w:ascii="Times New Roman" w:hAnsi="Times New Roman"/>
                <w:sz w:val="24"/>
                <w:szCs w:val="24"/>
              </w:rPr>
              <w:t>Prosecution</w:t>
            </w:r>
          </w:p>
        </w:tc>
      </w:tr>
    </w:tbl>
    <w:p w14:paraId="52684D6C" w14:textId="77777777" w:rsidR="008B789C" w:rsidRDefault="008B789C" w:rsidP="008B789C">
      <w:pPr>
        <w:spacing w:line="240" w:lineRule="auto"/>
        <w:jc w:val="both"/>
        <w:rPr>
          <w:rFonts w:ascii="Times New Roman" w:hAnsi="Times New Roman"/>
          <w:b/>
          <w:sz w:val="24"/>
          <w:szCs w:val="24"/>
        </w:rPr>
      </w:pPr>
    </w:p>
    <w:p w14:paraId="066F0C31"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Manager’s supervisory policies:</w:t>
      </w:r>
    </w:p>
    <w:p w14:paraId="6D33731D"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lastRenderedPageBreak/>
        <w:t xml:space="preserve">Manager should ensure that employees are trained on establishment policies, laws and penalties related to violation of alcohol polices. A few tips for managers and owners to support </w:t>
      </w:r>
      <w:proofErr w:type="gramStart"/>
      <w:r w:rsidRPr="00A1633C">
        <w:rPr>
          <w:rFonts w:ascii="Times New Roman" w:hAnsi="Times New Roman"/>
          <w:sz w:val="24"/>
          <w:szCs w:val="24"/>
        </w:rPr>
        <w:t>the their</w:t>
      </w:r>
      <w:proofErr w:type="gramEnd"/>
      <w:r w:rsidRPr="00A1633C">
        <w:rPr>
          <w:rFonts w:ascii="Times New Roman" w:hAnsi="Times New Roman"/>
          <w:sz w:val="24"/>
          <w:szCs w:val="24"/>
        </w:rPr>
        <w:t xml:space="preserve"> staff are:</w:t>
      </w:r>
    </w:p>
    <w:p w14:paraId="69D40C07"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t>Organize routine staff meetings to ensure repetition and reinforcement of practices in the establishments.</w:t>
      </w:r>
    </w:p>
    <w:p w14:paraId="06DE6959"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t>Discuss the past lessons of handling customers.</w:t>
      </w:r>
    </w:p>
    <w:p w14:paraId="1D7C3807"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t>Check whether staff is aware of the policies.</w:t>
      </w:r>
    </w:p>
    <w:p w14:paraId="417E1CF7"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t>Ensure that new staff is compulsorily oriented on the establishment policies.</w:t>
      </w:r>
    </w:p>
    <w:p w14:paraId="1E2A00F5" w14:textId="77777777" w:rsidR="008B789C" w:rsidRPr="00A1633C" w:rsidRDefault="008B789C" w:rsidP="008B789C">
      <w:pPr>
        <w:numPr>
          <w:ilvl w:val="0"/>
          <w:numId w:val="6"/>
        </w:numPr>
        <w:spacing w:line="240" w:lineRule="auto"/>
        <w:jc w:val="both"/>
        <w:rPr>
          <w:rFonts w:ascii="Times New Roman" w:hAnsi="Times New Roman"/>
          <w:sz w:val="24"/>
          <w:szCs w:val="24"/>
        </w:rPr>
      </w:pPr>
      <w:r w:rsidRPr="00A1633C">
        <w:rPr>
          <w:rFonts w:ascii="Times New Roman" w:hAnsi="Times New Roman"/>
          <w:sz w:val="24"/>
          <w:szCs w:val="24"/>
        </w:rPr>
        <w:t xml:space="preserve">Always be supportive of the staff when handling clients in the establishment. </w:t>
      </w:r>
    </w:p>
    <w:p w14:paraId="4C736695" w14:textId="77777777" w:rsidR="008B789C" w:rsidRPr="00A1633C" w:rsidRDefault="008B789C" w:rsidP="008B789C">
      <w:pPr>
        <w:spacing w:line="240" w:lineRule="auto"/>
        <w:jc w:val="both"/>
        <w:rPr>
          <w:rFonts w:ascii="Times New Roman" w:hAnsi="Times New Roman"/>
          <w:b/>
          <w:sz w:val="24"/>
          <w:szCs w:val="24"/>
        </w:rPr>
      </w:pPr>
      <w:r w:rsidRPr="00A1633C">
        <w:rPr>
          <w:rFonts w:ascii="Times New Roman" w:hAnsi="Times New Roman"/>
          <w:b/>
          <w:sz w:val="24"/>
          <w:szCs w:val="24"/>
        </w:rPr>
        <w:t>Unusual occurrence log:</w:t>
      </w:r>
    </w:p>
    <w:p w14:paraId="02334916"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Unusual occurrences include age-restricted purchase attempts, customer abusive conducts when alcohol service is declined. </w:t>
      </w:r>
    </w:p>
    <w:p w14:paraId="04877423" w14:textId="77777777" w:rsidR="008B789C" w:rsidRPr="00A1633C" w:rsidRDefault="008B789C" w:rsidP="008B789C">
      <w:pPr>
        <w:numPr>
          <w:ilvl w:val="0"/>
          <w:numId w:val="8"/>
        </w:numPr>
        <w:spacing w:line="240" w:lineRule="auto"/>
        <w:jc w:val="both"/>
        <w:rPr>
          <w:rFonts w:ascii="Times New Roman" w:hAnsi="Times New Roman"/>
          <w:sz w:val="24"/>
          <w:szCs w:val="24"/>
        </w:rPr>
      </w:pPr>
      <w:r w:rsidRPr="00A1633C">
        <w:rPr>
          <w:rFonts w:ascii="Times New Roman" w:hAnsi="Times New Roman"/>
          <w:sz w:val="24"/>
          <w:szCs w:val="24"/>
        </w:rPr>
        <w:t xml:space="preserve">Always document such incidents as soon as it occurs  </w:t>
      </w:r>
    </w:p>
    <w:p w14:paraId="5B7F1D76" w14:textId="77777777" w:rsidR="008B789C" w:rsidRPr="00A1633C" w:rsidRDefault="008B789C" w:rsidP="008B789C">
      <w:pPr>
        <w:numPr>
          <w:ilvl w:val="0"/>
          <w:numId w:val="8"/>
        </w:numPr>
        <w:spacing w:line="240" w:lineRule="auto"/>
        <w:jc w:val="both"/>
        <w:rPr>
          <w:rFonts w:ascii="Times New Roman" w:hAnsi="Times New Roman"/>
          <w:sz w:val="24"/>
          <w:szCs w:val="24"/>
        </w:rPr>
      </w:pPr>
      <w:r w:rsidRPr="00A1633C">
        <w:rPr>
          <w:rFonts w:ascii="Times New Roman" w:hAnsi="Times New Roman"/>
          <w:sz w:val="24"/>
          <w:szCs w:val="24"/>
        </w:rPr>
        <w:t xml:space="preserve">Include the customer’s name, date, time, description of the event, and whether purchase attempt was successful. </w:t>
      </w:r>
    </w:p>
    <w:p w14:paraId="369A11EC" w14:textId="77777777" w:rsidR="008B789C" w:rsidRPr="00A1633C" w:rsidRDefault="008B789C" w:rsidP="008B789C">
      <w:pPr>
        <w:numPr>
          <w:ilvl w:val="0"/>
          <w:numId w:val="8"/>
        </w:numPr>
        <w:spacing w:line="240" w:lineRule="auto"/>
        <w:jc w:val="both"/>
        <w:rPr>
          <w:rFonts w:ascii="Times New Roman" w:hAnsi="Times New Roman"/>
          <w:sz w:val="24"/>
          <w:szCs w:val="24"/>
        </w:rPr>
      </w:pPr>
      <w:r w:rsidRPr="00A1633C">
        <w:rPr>
          <w:rFonts w:ascii="Times New Roman" w:hAnsi="Times New Roman"/>
          <w:sz w:val="24"/>
          <w:szCs w:val="24"/>
        </w:rPr>
        <w:t>Sign the record by the staff and the manager/owner</w:t>
      </w:r>
    </w:p>
    <w:p w14:paraId="4FAE6206" w14:textId="77777777" w:rsidR="008B789C" w:rsidRPr="00A1633C" w:rsidRDefault="008B789C" w:rsidP="008B789C">
      <w:pPr>
        <w:spacing w:line="240" w:lineRule="auto"/>
        <w:jc w:val="both"/>
        <w:rPr>
          <w:rFonts w:ascii="Times New Roman" w:hAnsi="Times New Roman"/>
          <w:sz w:val="24"/>
          <w:szCs w:val="24"/>
        </w:rPr>
      </w:pPr>
      <w:r w:rsidRPr="00A1633C">
        <w:rPr>
          <w:rFonts w:ascii="Times New Roman" w:hAnsi="Times New Roman"/>
          <w:sz w:val="24"/>
          <w:szCs w:val="24"/>
        </w:rPr>
        <w:t xml:space="preserve"> The documentation will be a proof that your establishment is making efforts to promote good serving, selling and supply practices</w:t>
      </w:r>
    </w:p>
    <w:p w14:paraId="6FF37178" w14:textId="77777777" w:rsidR="00D769DB" w:rsidRDefault="00016261"/>
    <w:sectPr w:rsidR="00D769D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97DC5"/>
    <w:multiLevelType w:val="hybridMultilevel"/>
    <w:tmpl w:val="E6D8AB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F0E12"/>
    <w:multiLevelType w:val="hybridMultilevel"/>
    <w:tmpl w:val="CA803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834F87"/>
    <w:multiLevelType w:val="hybridMultilevel"/>
    <w:tmpl w:val="770EC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DD48A8"/>
    <w:multiLevelType w:val="hybridMultilevel"/>
    <w:tmpl w:val="28104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C948A4"/>
    <w:multiLevelType w:val="hybridMultilevel"/>
    <w:tmpl w:val="9E688B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6C5DC8"/>
    <w:multiLevelType w:val="hybridMultilevel"/>
    <w:tmpl w:val="1B04C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57E68AA"/>
    <w:multiLevelType w:val="hybridMultilevel"/>
    <w:tmpl w:val="ED22C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B95682"/>
    <w:multiLevelType w:val="hybridMultilevel"/>
    <w:tmpl w:val="B78CF2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058401C"/>
    <w:multiLevelType w:val="hybridMultilevel"/>
    <w:tmpl w:val="F2589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F42A99"/>
    <w:multiLevelType w:val="hybridMultilevel"/>
    <w:tmpl w:val="78C6D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61C6A36"/>
    <w:multiLevelType w:val="hybridMultilevel"/>
    <w:tmpl w:val="3452BBAC"/>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8"/>
  </w:num>
  <w:num w:numId="4">
    <w:abstractNumId w:val="7"/>
  </w:num>
  <w:num w:numId="5">
    <w:abstractNumId w:val="9"/>
  </w:num>
  <w:num w:numId="6">
    <w:abstractNumId w:val="5"/>
  </w:num>
  <w:num w:numId="7">
    <w:abstractNumId w:val="3"/>
  </w:num>
  <w:num w:numId="8">
    <w:abstractNumId w:val="1"/>
  </w:num>
  <w:num w:numId="9">
    <w:abstractNumId w:val="4"/>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789C"/>
    <w:rsid w:val="00016261"/>
    <w:rsid w:val="00022636"/>
    <w:rsid w:val="006E447F"/>
    <w:rsid w:val="008B789C"/>
    <w:rsid w:val="00ED0D22"/>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F3213"/>
  <w15:chartTrackingRefBased/>
  <w15:docId w15:val="{A91B1B92-2EAC-402E-AE19-81489D7C4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bo-C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789C"/>
    <w:pPr>
      <w:spacing w:after="200" w:line="276" w:lineRule="auto"/>
    </w:pPr>
    <w:rPr>
      <w:rFonts w:asciiTheme="minorHAnsi" w:hAnsiTheme="minorHAnsi" w:cstheme="minorBidi"/>
      <w:sz w:val="22"/>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789C"/>
    <w:pPr>
      <w:ind w:left="720"/>
      <w:contextualSpacing/>
    </w:pPr>
  </w:style>
  <w:style w:type="paragraph" w:styleId="Footer">
    <w:name w:val="footer"/>
    <w:basedOn w:val="Normal"/>
    <w:link w:val="FooterChar"/>
    <w:uiPriority w:val="99"/>
    <w:unhideWhenUsed/>
    <w:rsid w:val="008B789C"/>
    <w:pPr>
      <w:tabs>
        <w:tab w:val="center" w:pos="4680"/>
        <w:tab w:val="right" w:pos="9360"/>
      </w:tabs>
    </w:pPr>
    <w:rPr>
      <w:rFonts w:ascii="Calibri" w:eastAsia="Calibri" w:hAnsi="Calibri" w:cs="Times New Roman"/>
    </w:rPr>
  </w:style>
  <w:style w:type="character" w:customStyle="1" w:styleId="FooterChar">
    <w:name w:val="Footer Char"/>
    <w:basedOn w:val="DefaultParagraphFont"/>
    <w:link w:val="Footer"/>
    <w:uiPriority w:val="99"/>
    <w:rsid w:val="008B789C"/>
    <w:rPr>
      <w:rFonts w:ascii="Calibri" w:eastAsia="Calibri" w:hAnsi="Calibri"/>
      <w:sz w:val="22"/>
      <w:szCs w:val="22"/>
      <w:lang w:bidi="ar-SA"/>
    </w:rPr>
  </w:style>
  <w:style w:type="paragraph" w:styleId="FootnoteText">
    <w:name w:val="footnote text"/>
    <w:basedOn w:val="Normal"/>
    <w:link w:val="FootnoteTextChar"/>
    <w:unhideWhenUsed/>
    <w:rsid w:val="008B789C"/>
    <w:pPr>
      <w:spacing w:after="0" w:line="240" w:lineRule="auto"/>
    </w:pPr>
    <w:rPr>
      <w:rFonts w:ascii="Calibri" w:eastAsia="Calibri" w:hAnsi="Calibri" w:cs="Cordia New"/>
      <w:sz w:val="20"/>
      <w:szCs w:val="20"/>
    </w:rPr>
  </w:style>
  <w:style w:type="character" w:customStyle="1" w:styleId="FootnoteTextChar">
    <w:name w:val="Footnote Text Char"/>
    <w:basedOn w:val="DefaultParagraphFont"/>
    <w:link w:val="FootnoteText"/>
    <w:rsid w:val="008B789C"/>
    <w:rPr>
      <w:rFonts w:ascii="Calibri" w:eastAsia="Calibri" w:hAnsi="Calibri" w:cs="Cordia New"/>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7</Pages>
  <Words>4673</Words>
  <Characters>26640</Characters>
  <Application>Microsoft Office Word</Application>
  <DocSecurity>0</DocSecurity>
  <Lines>222</Lines>
  <Paragraphs>62</Paragraphs>
  <ScaleCrop>false</ScaleCrop>
  <Company/>
  <LinksUpToDate>false</LinksUpToDate>
  <CharactersWithSpaces>31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hewang Gyeltshen</dc:creator>
  <cp:keywords/>
  <dc:description/>
  <cp:lastModifiedBy>Tshewang Gyeltshen</cp:lastModifiedBy>
  <cp:revision>2</cp:revision>
  <dcterms:created xsi:type="dcterms:W3CDTF">2019-09-03T13:59:00Z</dcterms:created>
  <dcterms:modified xsi:type="dcterms:W3CDTF">2020-02-12T04:20:00Z</dcterms:modified>
</cp:coreProperties>
</file>